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5CA14" w14:textId="23C95003" w:rsidR="0094139F" w:rsidRPr="0037275A" w:rsidRDefault="00182782" w:rsidP="00BA1C2F">
      <w:pPr>
        <w:spacing w:line="276" w:lineRule="auto"/>
        <w:jc w:val="center"/>
        <w:rPr>
          <w:rFonts w:ascii="Times New Roman" w:eastAsia="맑은 고딕" w:hAnsi="Times New Roman" w:cs="Times New Roman"/>
          <w:b/>
          <w:bCs/>
          <w:sz w:val="22"/>
          <w:szCs w:val="22"/>
          <w:lang w:eastAsia="ko-KR"/>
        </w:rPr>
      </w:pPr>
      <w:r>
        <w:rPr>
          <w:rFonts w:ascii="Times New Roman" w:eastAsia="맑은 고딕" w:hAnsi="Times New Roman" w:cs="Times New Roman"/>
          <w:b/>
          <w:bCs/>
          <w:sz w:val="28"/>
          <w:szCs w:val="28"/>
          <w:lang w:eastAsia="ko-KR"/>
        </w:rPr>
        <w:t>Supplementary Material (Appendix)</w:t>
      </w:r>
    </w:p>
    <w:p w14:paraId="2E5E41C1" w14:textId="77777777" w:rsidR="00182782" w:rsidRPr="00182782" w:rsidRDefault="00182782" w:rsidP="001F4CEC">
      <w:pPr>
        <w:spacing w:line="276" w:lineRule="auto"/>
        <w:jc w:val="both"/>
        <w:rPr>
          <w:rFonts w:ascii="Times New Roman" w:eastAsia="맑은 고딕" w:hAnsi="Times New Roman" w:cs="Times New Roman"/>
          <w:lang w:eastAsia="ko-KR"/>
        </w:rPr>
      </w:pPr>
    </w:p>
    <w:p w14:paraId="6757E4C4" w14:textId="75F85120" w:rsidR="00182782" w:rsidRPr="0018278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A</w:t>
      </w:r>
      <w:r w:rsidR="00182782" w:rsidRPr="00182782">
        <w:rPr>
          <w:rFonts w:ascii="Times New Roman" w:eastAsia="맑은 고딕" w:hAnsi="Times New Roman" w:cs="Times New Roman"/>
          <w:i/>
          <w:iCs/>
          <w:lang w:eastAsia="ko-KR"/>
        </w:rPr>
        <w:t>. Note for Training Process of Our Generative AI</w:t>
      </w:r>
    </w:p>
    <w:p w14:paraId="26979EF9" w14:textId="77777777" w:rsidR="00182782" w:rsidRDefault="00182782" w:rsidP="00182782">
      <w:pPr>
        <w:spacing w:line="276" w:lineRule="auto"/>
        <w:jc w:val="both"/>
        <w:rPr>
          <w:rFonts w:ascii="Times New Roman" w:eastAsia="맑은 고딕" w:hAnsi="Times New Roman" w:cs="Times New Roman"/>
          <w:lang w:eastAsia="ko-KR"/>
        </w:rPr>
      </w:pPr>
    </w:p>
    <w:p w14:paraId="3D10C31D" w14:textId="77777777" w:rsidR="00182782" w:rsidRDefault="00182782" w:rsidP="0018278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Our generative AI was trained using only normal (calcification-free) data. We utilized 1121 FFDM images from our institution, ensuring areas without calcifications were marked as ground truth. From this dataset, we extracted 512x512 pixel patches, each containing no calcifications. Using a stride of 32, we ensured each patch contained unique information. We employed an automatic segmentation technique to ensure patches included breast tissue, resulting in 52,433 unique calcification-free patches.</w:t>
      </w:r>
    </w:p>
    <w:p w14:paraId="637EF883" w14:textId="3247BF16" w:rsidR="00182782" w:rsidRPr="00182782" w:rsidRDefault="00182782" w:rsidP="0018278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These patches were used to train our generative AI, based on the transformer model. We followed the training method proposed in</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fldChar w:fldCharType="begin"/>
      </w:r>
      <w:r w:rsidR="00401204">
        <w:rPr>
          <w:rFonts w:ascii="Times New Roman" w:eastAsia="맑은 고딕" w:hAnsi="Times New Roman" w:cs="Times New Roman"/>
          <w:lang w:eastAsia="ko-KR"/>
        </w:rPr>
        <w:instrText xml:space="preserve"> ADDIN EN.CITE &lt;EndNote&gt;&lt;Cite&gt;&lt;Author&gt;Li&lt;/Author&gt;&lt;Year&gt;2022&lt;/Year&gt;&lt;RecNum&gt;50&lt;/RecNum&gt;&lt;DisplayText&gt;[1]&lt;/DisplayText&gt;&lt;record&gt;&lt;rec-number&gt;50&lt;/rec-number&gt;&lt;foreign-keys&gt;&lt;key app="EN" db-id="2dxz050trt59scewxzn5pdtwfvxxvwdpwfrx" timestamp="1718812127"&gt;50&lt;/key&gt;&lt;/foreign-keys&gt;&lt;ref-type name="Conference Proceedings"&gt;10&lt;/ref-type&gt;&lt;contributors&gt;&lt;authors&gt;&lt;author&gt;Li, Wenbo&lt;/author&gt;&lt;author&gt;Lin, Zhe&lt;/author&gt;&lt;author&gt;Zhou, Kun&lt;/author&gt;&lt;author&gt;Qi, Lu&lt;/author&gt;&lt;author&gt;Wang, Yi&lt;/author&gt;&lt;author&gt;Jia, Jiaya&lt;/author&gt;&lt;/authors&gt;&lt;/contributors&gt;&lt;titles&gt;&lt;title&gt;Mat: Mask-aware transformer for large hole image inpainting&lt;/title&gt;&lt;secondary-title&gt;Proceedings of the IEEE/CVF conference on computer vision and pattern recognition&lt;/secondary-title&gt;&lt;/titles&gt;&lt;pages&gt;10758-10768&lt;/pages&gt;&lt;dates&gt;&lt;year&gt;2022&lt;/year&gt;&lt;/dates&gt;&lt;urls&gt;&lt;/urls&gt;&lt;/record&gt;&lt;/Cite&gt;&lt;/EndNote&gt;</w:instrText>
      </w:r>
      <w:r w:rsidRPr="00182782">
        <w:rPr>
          <w:rFonts w:ascii="Times New Roman" w:eastAsia="맑은 고딕" w:hAnsi="Times New Roman" w:cs="Times New Roman"/>
          <w:lang w:eastAsia="ko-KR"/>
        </w:rPr>
        <w:fldChar w:fldCharType="separate"/>
      </w:r>
      <w:r w:rsidR="00401204">
        <w:rPr>
          <w:rFonts w:ascii="Times New Roman" w:eastAsia="맑은 고딕" w:hAnsi="Times New Roman" w:cs="Times New Roman"/>
          <w:noProof/>
          <w:lang w:eastAsia="ko-KR"/>
        </w:rPr>
        <w:t>[1]</w:t>
      </w:r>
      <w:r w:rsidRPr="00182782">
        <w:rPr>
          <w:rFonts w:ascii="Times New Roman" w:eastAsia="맑은 고딕" w:hAnsi="Times New Roman" w:cs="Times New Roman"/>
          <w:lang w:eastAsia="ko-KR"/>
        </w:rPr>
        <w:fldChar w:fldCharType="end"/>
      </w:r>
      <w:r w:rsidRPr="00182782">
        <w:rPr>
          <w:rFonts w:ascii="Times New Roman" w:eastAsia="맑은 고딕" w:hAnsi="Times New Roman" w:cs="Times New Roman"/>
          <w:lang w:eastAsia="ko-KR"/>
        </w:rPr>
        <w:t xml:space="preserve">, generating random masks for each 512x512 input patch. These masks were applied as blind spots, and the network learned to reproduce the original patch, minimizing reconstruction loss to </w:t>
      </w:r>
      <w:proofErr w:type="spellStart"/>
      <w:r w:rsidRPr="00182782">
        <w:rPr>
          <w:rFonts w:ascii="Times New Roman" w:eastAsia="맑은 고딕" w:hAnsi="Times New Roman" w:cs="Times New Roman"/>
          <w:lang w:eastAsia="ko-KR"/>
        </w:rPr>
        <w:t>inpaint</w:t>
      </w:r>
      <w:proofErr w:type="spellEnd"/>
      <w:r w:rsidRPr="00182782">
        <w:rPr>
          <w:rFonts w:ascii="Times New Roman" w:eastAsia="맑은 고딕" w:hAnsi="Times New Roman" w:cs="Times New Roman"/>
          <w:lang w:eastAsia="ko-KR"/>
        </w:rPr>
        <w:t xml:space="preserve"> the masked areas accurately. No calcification data was used during training to avoid bias and overfitting. The masks, generated as random curves and bounding boxes of various sizes, typically covered areas larger than actual calcifications, presenting a more challenging task for the network. This approach ensures that during inference, the network can accurately transform only the calcification-positive areas.</w:t>
      </w:r>
    </w:p>
    <w:p w14:paraId="1910AACF" w14:textId="77777777" w:rsidR="00182782" w:rsidRPr="00182782" w:rsidRDefault="00182782" w:rsidP="0018278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Recent diffusion-based denoising generative AIs have been reported to produce artifacts, making them unsuitable for distortion-free image transformation. To address this, we chose a transformer-based </w:t>
      </w:r>
      <w:r w:rsidRPr="00182782">
        <w:rPr>
          <w:rFonts w:ascii="Times New Roman" w:eastAsia="맑은 고딕" w:hAnsi="Times New Roman" w:cs="Times New Roman" w:hint="eastAsia"/>
          <w:lang w:eastAsia="ko-KR"/>
        </w:rPr>
        <w:t xml:space="preserve">image </w:t>
      </w:r>
      <w:r w:rsidRPr="00182782">
        <w:rPr>
          <w:rFonts w:ascii="Times New Roman" w:eastAsia="맑은 고딕" w:hAnsi="Times New Roman" w:cs="Times New Roman"/>
          <w:lang w:eastAsia="ko-KR"/>
        </w:rPr>
        <w:t>inpainting/</w:t>
      </w:r>
      <w:r w:rsidRPr="00182782">
        <w:rPr>
          <w:rFonts w:ascii="Times New Roman" w:eastAsia="맑은 고딕" w:hAnsi="Times New Roman" w:cs="Times New Roman" w:hint="eastAsia"/>
          <w:lang w:eastAsia="ko-KR"/>
        </w:rPr>
        <w:t xml:space="preserve">translation </w:t>
      </w:r>
      <w:r w:rsidRPr="00182782">
        <w:rPr>
          <w:rFonts w:ascii="Times New Roman" w:eastAsia="맑은 고딕" w:hAnsi="Times New Roman" w:cs="Times New Roman"/>
          <w:lang w:eastAsia="ko-KR"/>
        </w:rPr>
        <w:t>technique, which claims fewer distortions, as our primary generative AI technology. However, we anticipate using other generative AI technologies in the future.</w:t>
      </w:r>
    </w:p>
    <w:p w14:paraId="4B939221" w14:textId="7211A657" w:rsidR="00182782" w:rsidRDefault="00182782" w:rsidP="0018278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The main contribution of our research lies not in the novelty of the generative AI backbone but in the innovative two-stage process that combines unsupervised generative AI with non-generative</w:t>
      </w:r>
      <w:r w:rsidRPr="00182782">
        <w:rPr>
          <w:rFonts w:ascii="Times New Roman" w:eastAsia="맑은 고딕" w:hAnsi="Times New Roman" w:cs="Times New Roman" w:hint="eastAsia"/>
          <w:lang w:eastAsia="ko-KR"/>
        </w:rPr>
        <w:t xml:space="preserve"> (e.g., general segmentation)</w:t>
      </w:r>
      <w:r w:rsidRPr="00182782">
        <w:rPr>
          <w:rFonts w:ascii="Times New Roman" w:eastAsia="맑은 고딕" w:hAnsi="Times New Roman" w:cs="Times New Roman"/>
          <w:lang w:eastAsia="ko-KR"/>
        </w:rPr>
        <w:t xml:space="preserve"> AI results</w:t>
      </w:r>
      <w:r w:rsidRPr="00182782">
        <w:rPr>
          <w:rFonts w:ascii="Times New Roman" w:eastAsia="맑은 고딕" w:hAnsi="Times New Roman" w:cs="Times New Roman" w:hint="eastAsia"/>
          <w:lang w:eastAsia="ko-KR"/>
        </w:rPr>
        <w:t xml:space="preserve"> in the inference phase</w:t>
      </w:r>
      <w:r w:rsidRPr="00182782">
        <w:rPr>
          <w:rFonts w:ascii="Times New Roman" w:eastAsia="맑은 고딕" w:hAnsi="Times New Roman" w:cs="Times New Roman"/>
          <w:lang w:eastAsia="ko-KR"/>
        </w:rPr>
        <w:t xml:space="preserve">. This method uses the non-generative AI output as a mask for the generative AI, proving its effectiveness as a refinement tool. This </w:t>
      </w:r>
      <w:r w:rsidRPr="00182782">
        <w:rPr>
          <w:rFonts w:ascii="Times New Roman" w:eastAsia="맑은 고딕" w:hAnsi="Times New Roman" w:cs="Times New Roman" w:hint="eastAsia"/>
          <w:lang w:eastAsia="ko-KR"/>
        </w:rPr>
        <w:t xml:space="preserve">simple but </w:t>
      </w:r>
      <w:r w:rsidRPr="00182782">
        <w:rPr>
          <w:rFonts w:ascii="Times New Roman" w:eastAsia="맑은 고딕" w:hAnsi="Times New Roman" w:cs="Times New Roman"/>
          <w:lang w:eastAsia="ko-KR"/>
        </w:rPr>
        <w:t>unique approach demonstrates that unsupervised generative AI can be effectively integrated with non-generative AI results for improved and</w:t>
      </w:r>
      <w:r w:rsidRPr="00182782">
        <w:rPr>
          <w:rFonts w:ascii="Times New Roman" w:eastAsia="맑은 고딕" w:hAnsi="Times New Roman" w:cs="Times New Roman" w:hint="eastAsia"/>
          <w:lang w:eastAsia="ko-KR"/>
        </w:rPr>
        <w:t xml:space="preserve"> precise </w:t>
      </w:r>
      <w:r w:rsidRPr="00182782">
        <w:rPr>
          <w:rFonts w:ascii="Times New Roman" w:eastAsia="맑은 고딕" w:hAnsi="Times New Roman" w:cs="Times New Roman"/>
          <w:lang w:eastAsia="ko-KR"/>
        </w:rPr>
        <w:t>anomaly detection</w:t>
      </w:r>
      <w:r w:rsidRPr="00182782">
        <w:rPr>
          <w:rFonts w:ascii="Times New Roman" w:eastAsia="맑은 고딕" w:hAnsi="Times New Roman" w:cs="Times New Roman" w:hint="eastAsia"/>
          <w:lang w:eastAsia="ko-KR"/>
        </w:rPr>
        <w:t xml:space="preserve"> and localization</w:t>
      </w:r>
      <w:r w:rsidRPr="00182782">
        <w:rPr>
          <w:rFonts w:ascii="Times New Roman" w:eastAsia="맑은 고딕" w:hAnsi="Times New Roman" w:cs="Times New Roman"/>
          <w:lang w:eastAsia="ko-KR"/>
        </w:rPr>
        <w:t>.</w:t>
      </w:r>
    </w:p>
    <w:p w14:paraId="2A274873" w14:textId="77777777" w:rsidR="00182782" w:rsidRPr="00182782" w:rsidRDefault="00182782" w:rsidP="00182782">
      <w:pPr>
        <w:spacing w:line="276" w:lineRule="auto"/>
        <w:ind w:firstLineChars="100" w:firstLine="240"/>
        <w:jc w:val="both"/>
        <w:rPr>
          <w:rFonts w:ascii="Times New Roman" w:eastAsia="맑은 고딕" w:hAnsi="Times New Roman" w:cs="Times New Roman"/>
          <w:lang w:eastAsia="ko-KR"/>
        </w:rPr>
      </w:pPr>
    </w:p>
    <w:p w14:paraId="7759CC02" w14:textId="6312551D" w:rsidR="0018278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B</w:t>
      </w:r>
      <w:r w:rsidR="00182782" w:rsidRPr="00182782">
        <w:rPr>
          <w:rFonts w:ascii="Times New Roman" w:eastAsia="맑은 고딕" w:hAnsi="Times New Roman" w:cs="Times New Roman"/>
          <w:i/>
          <w:iCs/>
          <w:lang w:eastAsia="ko-KR"/>
        </w:rPr>
        <w:t>. Note for Setup Details of Refinement Methods and Expansion Process of Patch Results into FFDM Results</w:t>
      </w:r>
    </w:p>
    <w:p w14:paraId="22A738A0" w14:textId="77777777" w:rsidR="00985FF2" w:rsidRPr="00182782" w:rsidRDefault="00985FF2" w:rsidP="00182782">
      <w:pPr>
        <w:spacing w:line="276" w:lineRule="auto"/>
        <w:jc w:val="both"/>
        <w:rPr>
          <w:rFonts w:ascii="Times New Roman" w:eastAsia="맑은 고딕" w:hAnsi="Times New Roman" w:cs="Times New Roman"/>
          <w:i/>
          <w:iCs/>
          <w:lang w:eastAsia="ko-KR"/>
        </w:rPr>
      </w:pPr>
    </w:p>
    <w:p w14:paraId="4AF468A1" w14:textId="77777777" w:rsidR="00182782" w:rsidRPr="00182782" w:rsidRDefault="00182782" w:rsidP="00985FF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Figure A1 illustrates the methodology for expanding patch-based outputs of the implemented algorithms (Figure 3(a)) to the FFDM image level. It also compares traditional signal processing refinement methods with our generative AI-based refinement approach, highlighting similarities and differences.</w:t>
      </w:r>
    </w:p>
    <w:p w14:paraId="51532AE3" w14:textId="20C810FB" w:rsidR="00985FF2" w:rsidRDefault="00182782" w:rsidP="00985FF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Specifically, </w:t>
      </w:r>
      <w:r w:rsidRPr="00182782">
        <w:rPr>
          <w:rFonts w:ascii="Times New Roman" w:eastAsia="맑은 고딕" w:hAnsi="Times New Roman" w:cs="Times New Roman"/>
          <w:lang w:eastAsia="ko-KR"/>
        </w:rPr>
        <w:t xml:space="preserve">Figure </w:t>
      </w:r>
      <w:r w:rsidRPr="00182782">
        <w:rPr>
          <w:rFonts w:ascii="Times New Roman" w:eastAsia="맑은 고딕" w:hAnsi="Times New Roman" w:cs="Times New Roman" w:hint="eastAsia"/>
          <w:lang w:eastAsia="ko-KR"/>
        </w:rPr>
        <w:t>A</w:t>
      </w:r>
      <w:r w:rsidRPr="00182782">
        <w:rPr>
          <w:rFonts w:ascii="Times New Roman" w:eastAsia="맑은 고딕" w:hAnsi="Times New Roman" w:cs="Times New Roman"/>
          <w:lang w:eastAsia="ko-KR"/>
        </w:rPr>
        <w:t>1 refers to the methods in Stages 1 and 2 (details in Figure 3</w:t>
      </w:r>
      <w:r w:rsidRPr="00182782">
        <w:rPr>
          <w:rFonts w:ascii="Times New Roman" w:eastAsia="맑은 고딕" w:hAnsi="Times New Roman" w:cs="Times New Roman" w:hint="eastAsia"/>
          <w:lang w:eastAsia="ko-KR"/>
        </w:rPr>
        <w:t>(a)</w:t>
      </w:r>
      <w:r w:rsidRPr="00182782">
        <w:rPr>
          <w:rFonts w:ascii="Times New Roman" w:eastAsia="맑은 고딕" w:hAnsi="Times New Roman" w:cs="Times New Roman"/>
          <w:lang w:eastAsia="ko-KR"/>
        </w:rPr>
        <w:t xml:space="preserve">). Stage 1 uses a supervised learning-based </w:t>
      </w:r>
      <w:r w:rsidRPr="00182782">
        <w:rPr>
          <w:rFonts w:ascii="Times New Roman" w:eastAsia="맑은 고딕" w:hAnsi="Times New Roman" w:cs="Times New Roman" w:hint="eastAsia"/>
          <w:lang w:eastAsia="ko-KR"/>
        </w:rPr>
        <w:t xml:space="preserve">typical segmentation </w:t>
      </w:r>
      <w:r w:rsidRPr="00182782">
        <w:rPr>
          <w:rFonts w:ascii="Times New Roman" w:eastAsia="맑은 고딕" w:hAnsi="Times New Roman" w:cs="Times New Roman"/>
          <w:lang w:eastAsia="ko-KR"/>
        </w:rPr>
        <w:t xml:space="preserve">AI network </w:t>
      </w:r>
      <w:r w:rsidRPr="00182782">
        <w:rPr>
          <w:rFonts w:ascii="Times New Roman" w:eastAsia="맑은 고딕" w:hAnsi="Times New Roman" w:cs="Times New Roman" w:hint="eastAsia"/>
          <w:lang w:eastAsia="ko-KR"/>
        </w:rPr>
        <w:t xml:space="preserve">(i.e.,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fldChar w:fldCharType="begin"/>
      </w:r>
      <w:r w:rsidR="00401204">
        <w:rPr>
          <w:rFonts w:ascii="Times New Roman" w:eastAsia="맑은 고딕" w:hAnsi="Times New Roman" w:cs="Times New Roman"/>
          <w:lang w:eastAsia="ko-KR"/>
        </w:rPr>
        <w:instrText xml:space="preserve"> ADDIN EN.CITE &lt;EndNote&gt;&lt;Cite&gt;&lt;Author&gt;Gerbasi&lt;/Author&gt;&lt;Year&gt;2023&lt;/Year&gt;&lt;RecNum&gt;31&lt;/RecNum&gt;&lt;DisplayText&gt;[2, 3]&lt;/DisplayText&gt;&lt;record&gt;&lt;rec-number&gt;31&lt;/rec-number&gt;&lt;foreign-keys&gt;&lt;key app="EN" db-id="2dxz050trt59scewxzn5pdtwfvxxvwdpwfrx" timestamp="1718646194"&gt;31&lt;/key&gt;&lt;/foreign-keys&gt;&lt;ref-type name="Journal Article"&gt;17&lt;/ref-type&gt;&lt;contributors&gt;&lt;authors&gt;&lt;author&gt;Gerbasi, Alessia&lt;/author&gt;&lt;author&gt;Clementi, Greta&lt;/author&gt;&lt;author&gt;Corsi, Fabio&lt;/author&gt;&lt;author&gt;Albasini, Sara&lt;/author&gt;&lt;author&gt;Malovini, Alberto&lt;/author&gt;&lt;author&gt;Quaglini, Silvana&lt;/author&gt;&lt;author&gt;Bellazzi, Riccardo&lt;/author&gt;&lt;/authors&gt;&lt;/contributors&gt;&lt;titles&gt;&lt;title&gt;DeepMiCa: Automatic segmentation and classification of breast MIcroCAlcifications from mammograms&lt;/title&gt;&lt;secondary-title&gt;Computer Methods and Programs in Biomedicine&lt;/secondary-title&gt;&lt;/titles&gt;&lt;periodical&gt;&lt;full-title&gt;Computer Methods and Programs in Biomedicine&lt;/full-title&gt;&lt;/periodical&gt;&lt;pages&gt;107483&lt;/pages&gt;&lt;volume&gt;235&lt;/volume&gt;&lt;dates&gt;&lt;year&gt;2023&lt;/year&gt;&lt;/dates&gt;&lt;isbn&gt;0169-2607&lt;/isbn&gt;&lt;urls&gt;&lt;/urls&gt;&lt;/record&gt;&lt;/Cite&gt;&lt;Cite&gt;&lt;Author&gt;Wu&lt;/Author&gt;&lt;Year&gt;2022&lt;/Year&gt;&lt;RecNum&gt;55&lt;/RecNum&gt;&lt;record&gt;&lt;rec-number&gt;55&lt;/rec-number&gt;&lt;foreign-keys&gt;&lt;key app="EN" db-id="2dxz050trt59scewxzn5pdtwfvxxvwdpwfrx" timestamp="1723152836"&gt;55&lt;/key&gt;&lt;/foreign-keys&gt;&lt;ref-type name="Journal Article"&gt;17&lt;/ref-type&gt;&lt;contributors&gt;&lt;authors&gt;&lt;author&gt;Wu, Xin&lt;/author&gt;&lt;author&gt;Hong, Danfeng&lt;/author&gt;&lt;author&gt;Chanussot, Jocelyn&lt;/author&gt;&lt;/authors&gt;&lt;/contributors&gt;&lt;titles&gt;&lt;title&gt;UIU-Net: U-Net in U-Net for infrared small object detection&lt;/title&gt;&lt;secondary-title&gt;IEEE Transactions on Image Processing&lt;/secondary-title&gt;&lt;/titles&gt;&lt;periodical&gt;&lt;full-title&gt;IEEE Transactions on Image Processing&lt;/full-title&gt;&lt;/periodical&gt;&lt;pages&gt;364-376&lt;/pages&gt;&lt;volume&gt;32&lt;/volume&gt;&lt;dates&gt;&lt;year&gt;2022&lt;/year&gt;&lt;/dates&gt;&lt;isbn&gt;1057-7149&lt;/isbn&gt;&lt;urls&gt;&lt;/urls&gt;&lt;/record&gt;&lt;/Cite&gt;&lt;/EndNote&gt;</w:instrText>
      </w:r>
      <w:r w:rsidRPr="00182782">
        <w:rPr>
          <w:rFonts w:ascii="Times New Roman" w:eastAsia="맑은 고딕" w:hAnsi="Times New Roman" w:cs="Times New Roman"/>
          <w:lang w:eastAsia="ko-KR"/>
        </w:rPr>
        <w:fldChar w:fldCharType="separate"/>
      </w:r>
      <w:r w:rsidR="00401204">
        <w:rPr>
          <w:rFonts w:ascii="Times New Roman" w:eastAsia="맑은 고딕" w:hAnsi="Times New Roman" w:cs="Times New Roman"/>
          <w:noProof/>
          <w:lang w:eastAsia="ko-KR"/>
        </w:rPr>
        <w:t>[2, 3]</w:t>
      </w:r>
      <w:r w:rsidRPr="00182782">
        <w:rPr>
          <w:rFonts w:ascii="Times New Roman" w:eastAsia="맑은 고딕" w:hAnsi="Times New Roman" w:cs="Times New Roman"/>
          <w:lang w:eastAsia="ko-KR"/>
        </w:rPr>
        <w:fldChar w:fldCharType="end"/>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to output a </w:t>
      </w:r>
      <w:r w:rsidRPr="00182782">
        <w:rPr>
          <w:rFonts w:ascii="Times New Roman" w:eastAsia="맑은 고딕" w:hAnsi="Times New Roman" w:cs="Times New Roman"/>
          <w:lang w:eastAsia="ko-KR"/>
        </w:rPr>
        <w:lastRenderedPageBreak/>
        <w:t xml:space="preserve">pixel-level calcification presence probability map </w:t>
      </w:r>
      <w:r w:rsidRPr="00182782">
        <w:rPr>
          <w:rFonts w:ascii="Times New Roman" w:eastAsia="맑은 고딕" w:hAnsi="Times New Roman" w:cs="Times New Roman" w:hint="eastAsia"/>
          <w:lang w:eastAsia="ko-KR"/>
        </w:rPr>
        <w:t>(=</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for a local patch </w:t>
      </w:r>
      <m:oMath>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r>
          <w:rPr>
            <w:rFonts w:ascii="Cambria Math" w:eastAsia="맑은 고딕" w:hAnsi="Cambria Math" w:cs="Times New Roman"/>
            <w:lang w:eastAsia="ko-KR"/>
          </w:rPr>
          <m:t>)</m:t>
        </m:r>
      </m:oMath>
      <w:r w:rsidRPr="00182782">
        <w:rPr>
          <w:rFonts w:ascii="Times New Roman" w:eastAsia="맑은 고딕" w:hAnsi="Times New Roman" w:cs="Times New Roman"/>
          <w:lang w:eastAsia="ko-KR"/>
        </w:rPr>
        <w:t xml:space="preserve"> extracted from the original FFDM image. All refinement techniques in this study enhance this calcification map </w:t>
      </w:r>
      <w:r w:rsidRPr="00182782">
        <w:rPr>
          <w:rFonts w:ascii="Times New Roman" w:eastAsia="맑은 고딕" w:hAnsi="Times New Roman" w:cs="Times New Roman" w:hint="eastAsia"/>
          <w:lang w:eastAsia="ko-KR"/>
        </w:rPr>
        <w:t>(=</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to a new, refined map </w:t>
      </w:r>
      <w:r w:rsidRPr="00182782">
        <w:rPr>
          <w:rFonts w:ascii="Times New Roman" w:eastAsia="맑은 고딕" w:hAnsi="Times New Roman" w:cs="Times New Roman" w:hint="eastAsia"/>
          <w:lang w:eastAsia="ko-KR"/>
        </w:rPr>
        <w:t>(</w:t>
      </w:r>
      <m:oMath>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as shown in Eq. (1).</w:t>
      </w:r>
    </w:p>
    <w:p w14:paraId="1F30720C" w14:textId="77777777" w:rsidR="00985FF2" w:rsidRPr="00985FF2" w:rsidRDefault="00985FF2" w:rsidP="00182782">
      <w:pPr>
        <w:spacing w:line="276" w:lineRule="auto"/>
        <w:jc w:val="both"/>
        <w:rPr>
          <w:rFonts w:ascii="Times New Roman" w:eastAsia="맑은 고딕" w:hAnsi="Times New Roman" w:cs="Times New Roman"/>
          <w:lang w:eastAsia="ko-KR"/>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985FF2" w:rsidRPr="00985FF2" w14:paraId="128228ED" w14:textId="77777777" w:rsidTr="00FE65E7">
        <w:tc>
          <w:tcPr>
            <w:tcW w:w="8359" w:type="dxa"/>
            <w:vAlign w:val="center"/>
          </w:tcPr>
          <w:p w14:paraId="7EA11E6D" w14:textId="77777777" w:rsidR="00985FF2" w:rsidRPr="00985FF2" w:rsidRDefault="000F68D7" w:rsidP="00FE65E7">
            <w:pPr>
              <w:spacing w:line="276" w:lineRule="auto"/>
              <w:jc w:val="both"/>
              <w:rPr>
                <w:rFonts w:ascii="Times New Roman" w:eastAsia="맑은 고딕" w:hAnsi="Times New Roman" w:cs="Times New Roman"/>
                <w:i/>
                <w:lang w:eastAsia="ko-KR"/>
              </w:rPr>
            </w:pPr>
            <m:oMathPara>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R(</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r>
                  <w:rPr>
                    <w:rFonts w:ascii="Cambria Math" w:eastAsia="맑은 고딕" w:hAnsi="Cambria Math" w:cs="Times New Roman"/>
                    <w:lang w:eastAsia="ko-KR"/>
                  </w:rPr>
                  <m:t>)</m:t>
                </m:r>
              </m:oMath>
            </m:oMathPara>
          </w:p>
        </w:tc>
        <w:tc>
          <w:tcPr>
            <w:tcW w:w="991" w:type="dxa"/>
            <w:vAlign w:val="center"/>
          </w:tcPr>
          <w:p w14:paraId="0619453F" w14:textId="77777777" w:rsidR="00985FF2" w:rsidRPr="00985FF2" w:rsidRDefault="00985FF2" w:rsidP="00FE65E7">
            <w:pPr>
              <w:spacing w:line="276" w:lineRule="auto"/>
              <w:jc w:val="center"/>
              <w:rPr>
                <w:rFonts w:ascii="Times New Roman" w:eastAsia="맑은 고딕" w:hAnsi="Times New Roman" w:cs="Times New Roman"/>
                <w:lang w:eastAsia="ko-KR"/>
              </w:rPr>
            </w:pPr>
            <w:r w:rsidRPr="00985FF2">
              <w:rPr>
                <w:rFonts w:ascii="Times New Roman" w:eastAsia="맑은 고딕" w:hAnsi="Times New Roman" w:cs="Times New Roman" w:hint="eastAsia"/>
                <w:lang w:eastAsia="ko-KR"/>
              </w:rPr>
              <w:t>Eq. (1)</w:t>
            </w:r>
          </w:p>
        </w:tc>
      </w:tr>
    </w:tbl>
    <w:p w14:paraId="1D5EC4BA" w14:textId="4E91FAE6" w:rsidR="00182782" w:rsidRPr="00182782" w:rsidRDefault="00182782" w:rsidP="00182782">
      <w:pPr>
        <w:spacing w:line="276" w:lineRule="auto"/>
        <w:jc w:val="both"/>
        <w:rPr>
          <w:rFonts w:ascii="Times New Roman" w:eastAsia="맑은 고딕" w:hAnsi="Times New Roman" w:cs="Times New Roman"/>
          <w:lang w:eastAsia="ko-KR"/>
        </w:rPr>
      </w:pPr>
    </w:p>
    <w:p w14:paraId="50372743" w14:textId="114F926B" w:rsidR="00182782" w:rsidRPr="00182782" w:rsidRDefault="00182782" w:rsidP="00985FF2">
      <w:p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Here, the R function represents the refinement technique, divided into traditional signal processing-based methods</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i.e., </w:t>
      </w:r>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R</m:t>
            </m:r>
          </m:e>
          <m:sub>
            <m:r>
              <w:rPr>
                <w:rFonts w:ascii="Cambria Math" w:eastAsia="맑은 고딕" w:hAnsi="Cambria Math" w:cs="Times New Roman"/>
                <w:lang w:eastAsia="ko-KR"/>
              </w:rPr>
              <m:t>base</m:t>
            </m:r>
          </m:sub>
        </m:sSub>
      </m:oMath>
      <w:r w:rsidRPr="00182782">
        <w:rPr>
          <w:rFonts w:ascii="Times New Roman" w:eastAsia="맑은 고딕" w:hAnsi="Times New Roman" w:cs="Times New Roman" w:hint="eastAsia"/>
          <w:lang w:eastAsia="ko-KR"/>
        </w:rPr>
        <w:t xml:space="preserve"> = SegAI+</w:t>
      </w:r>
      <w:proofErr w:type="gramStart"/>
      <w:r w:rsidRPr="00182782">
        <w:rPr>
          <w:rFonts w:ascii="Times New Roman" w:eastAsia="맑은 고딕" w:hAnsi="Times New Roman" w:cs="Times New Roman"/>
          <w:lang w:eastAsia="ko-KR"/>
        </w:rPr>
        <w:t>R:SP</w:t>
      </w:r>
      <w:proofErr w:type="gramEnd"/>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or </w:t>
      </w:r>
      <w:r w:rsidRPr="00182782">
        <w:rPr>
          <w:rFonts w:ascii="Times New Roman" w:eastAsia="맑은 고딕" w:hAnsi="Times New Roman" w:cs="Times New Roman" w:hint="eastAsia"/>
          <w:lang w:eastAsia="ko-KR"/>
        </w:rPr>
        <w:t>SegAI+</w:t>
      </w:r>
      <w:r w:rsidRPr="00182782">
        <w:rPr>
          <w:rFonts w:ascii="Times New Roman" w:eastAsia="맑은 고딕" w:hAnsi="Times New Roman" w:cs="Times New Roman"/>
          <w:lang w:eastAsia="ko-KR"/>
        </w:rPr>
        <w:t>R:SP</w:t>
      </w:r>
      <w:r w:rsidRPr="00182782">
        <w:rPr>
          <w:rFonts w:ascii="Times New Roman" w:eastAsia="맑은 고딕" w:hAnsi="Times New Roman" w:cs="Times New Roman" w:hint="eastAsia"/>
          <w:lang w:eastAsia="ko-KR"/>
        </w:rPr>
        <w:t>2</w:t>
      </w:r>
      <w:r w:rsidRPr="00182782">
        <w:rPr>
          <w:rFonts w:ascii="Times New Roman" w:eastAsia="맑은 고딕" w:hAnsi="Times New Roman" w:cs="Times New Roman"/>
          <w:lang w:eastAsia="ko-KR"/>
        </w:rPr>
        <w:t>) and our proposed generative AI-based method (</w:t>
      </w:r>
      <w:r w:rsidRPr="00182782">
        <w:rPr>
          <w:rFonts w:ascii="Times New Roman" w:eastAsia="맑은 고딕" w:hAnsi="Times New Roman" w:cs="Times New Roman" w:hint="eastAsia"/>
          <w:lang w:eastAsia="ko-KR"/>
        </w:rPr>
        <w:t xml:space="preserve">i.e., </w:t>
      </w:r>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R</m:t>
            </m:r>
          </m:e>
          <m:sub>
            <m:r>
              <w:rPr>
                <w:rFonts w:ascii="Cambria Math" w:eastAsia="맑은 고딕" w:hAnsi="Cambria Math" w:cs="Times New Roman"/>
                <w:lang w:eastAsia="ko-KR"/>
              </w:rPr>
              <m:t>ours</m:t>
            </m:r>
          </m:sub>
        </m:sSub>
      </m:oMath>
      <w:r w:rsidRPr="00182782">
        <w:rPr>
          <w:rFonts w:ascii="Times New Roman" w:eastAsia="맑은 고딕" w:hAnsi="Times New Roman" w:cs="Times New Roman" w:hint="eastAsia"/>
          <w:lang w:eastAsia="ko-KR"/>
        </w:rPr>
        <w:t xml:space="preserve"> = SegAI+</w:t>
      </w:r>
      <w:r w:rsidRPr="00182782">
        <w:rPr>
          <w:rFonts w:ascii="Times New Roman" w:eastAsia="맑은 고딕" w:hAnsi="Times New Roman" w:cs="Times New Roman"/>
          <w:lang w:eastAsia="ko-KR"/>
        </w:rPr>
        <w:t>R</w:t>
      </w:r>
      <w:r w:rsidRPr="00182782">
        <w:rPr>
          <w:rFonts w:ascii="Times New Roman" w:eastAsia="맑은 고딕" w:hAnsi="Times New Roman" w:cs="Times New Roman" w:hint="eastAsia"/>
          <w:lang w:eastAsia="ko-KR"/>
        </w:rPr>
        <w:t>:GenAI</w:t>
      </w:r>
      <w:r w:rsidRPr="00182782">
        <w:rPr>
          <w:rFonts w:ascii="Times New Roman" w:eastAsia="맑은 고딕" w:hAnsi="Times New Roman" w:cs="Times New Roman"/>
          <w:lang w:eastAsia="ko-KR"/>
        </w:rPr>
        <w:t>).</w:t>
      </w:r>
    </w:p>
    <w:p w14:paraId="4C9A043E" w14:textId="191624CF" w:rsidR="00985FF2" w:rsidRPr="00FD69B5" w:rsidRDefault="00182782" w:rsidP="00FD69B5">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Traditional signal processing-based refinement methods are expressed as shown in Eq. (2).</w:t>
      </w:r>
    </w:p>
    <w:p w14:paraId="4BA19DE8" w14:textId="77777777" w:rsidR="00985FF2" w:rsidRPr="00985FF2" w:rsidRDefault="00985FF2" w:rsidP="00985FF2">
      <w:pPr>
        <w:spacing w:line="276" w:lineRule="auto"/>
        <w:jc w:val="both"/>
        <w:rPr>
          <w:rFonts w:ascii="Times New Roman" w:eastAsia="맑은 고딕" w:hAnsi="Times New Roman" w:cs="Times New Roman"/>
          <w:lang w:eastAsia="ko-KR"/>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985FF2" w:rsidRPr="00985FF2" w14:paraId="74140C6B" w14:textId="77777777" w:rsidTr="00FE65E7">
        <w:tc>
          <w:tcPr>
            <w:tcW w:w="8359" w:type="dxa"/>
            <w:vAlign w:val="center"/>
          </w:tcPr>
          <w:p w14:paraId="1233AFE4" w14:textId="77777777" w:rsidR="00985FF2" w:rsidRPr="00985FF2" w:rsidRDefault="000F68D7" w:rsidP="00FE65E7">
            <w:pPr>
              <w:spacing w:line="276" w:lineRule="auto"/>
              <w:jc w:val="both"/>
              <w:rPr>
                <w:rFonts w:ascii="Times New Roman" w:eastAsia="맑은 고딕" w:hAnsi="Times New Roman" w:cs="Times New Roman"/>
                <w:i/>
                <w:lang w:eastAsia="ko-KR"/>
              </w:rPr>
            </w:pPr>
            <m:oMathPara>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R</m:t>
                    </m:r>
                  </m:e>
                  <m:sub>
                    <m:r>
                      <w:rPr>
                        <w:rFonts w:ascii="Cambria Math" w:eastAsia="맑은 고딕" w:hAnsi="Cambria Math" w:cs="Times New Roman"/>
                        <w:lang w:eastAsia="ko-KR"/>
                      </w:rPr>
                      <m:t>base</m:t>
                    </m:r>
                  </m:sub>
                </m:sSub>
                <m:d>
                  <m:dPr>
                    <m:ctrlPr>
                      <w:rPr>
                        <w:rFonts w:ascii="Cambria Math" w:eastAsia="맑은 고딕" w:hAnsi="Cambria Math" w:cs="Times New Roman"/>
                        <w:i/>
                        <w:lang w:eastAsia="ko-KR"/>
                      </w:rPr>
                    </m:ctrlPr>
                  </m:dPr>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e>
                </m:d>
                <m:r>
                  <w:rPr>
                    <w:rFonts w:ascii="Cambria Math" w:eastAsia="맑은 고딕" w:hAnsi="Cambria Math" w:cs="Times New Roman"/>
                    <w:lang w:eastAsia="ko-KR"/>
                  </w:rPr>
                  <m:t>≔</m:t>
                </m:r>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N</m:t>
                    </m:r>
                  </m:e>
                  <m:sub>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sub>
                </m:sSub>
                <m:r>
                  <w:rPr>
                    <w:rFonts w:ascii="Cambria Math" w:eastAsia="맑은 고딕" w:hAnsi="Cambria Math" w:cs="Times New Roman"/>
                    <w:lang w:eastAsia="ko-KR"/>
                  </w:rPr>
                  <m:t>(</m:t>
                </m:r>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E</m:t>
                    </m:r>
                  </m:e>
                  <m:sub>
                    <m:r>
                      <w:rPr>
                        <w:rFonts w:ascii="Cambria Math" w:eastAsia="맑은 고딕" w:hAnsi="Cambria Math" w:cs="Times New Roman"/>
                        <w:lang w:eastAsia="ko-KR"/>
                      </w:rPr>
                      <m:t>SP</m:t>
                    </m:r>
                  </m:sub>
                </m:sSub>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r>
                  <w:rPr>
                    <w:rFonts w:ascii="Cambria Math" w:eastAsia="맑은 고딕" w:hAnsi="Cambria Math" w:cs="Times New Roman"/>
                    <w:lang w:eastAsia="ko-KR"/>
                  </w:rPr>
                  <m:t>))</m:t>
                </m:r>
              </m:oMath>
            </m:oMathPara>
          </w:p>
        </w:tc>
        <w:tc>
          <w:tcPr>
            <w:tcW w:w="991" w:type="dxa"/>
            <w:vAlign w:val="center"/>
          </w:tcPr>
          <w:p w14:paraId="63EF72CD" w14:textId="77777777" w:rsidR="00985FF2" w:rsidRPr="00985FF2" w:rsidRDefault="00985FF2" w:rsidP="00FE65E7">
            <w:pPr>
              <w:spacing w:line="276" w:lineRule="auto"/>
              <w:jc w:val="center"/>
              <w:rPr>
                <w:rFonts w:ascii="Times New Roman" w:eastAsia="맑은 고딕" w:hAnsi="Times New Roman" w:cs="Times New Roman"/>
                <w:lang w:eastAsia="ko-KR"/>
              </w:rPr>
            </w:pPr>
            <w:r w:rsidRPr="00985FF2">
              <w:rPr>
                <w:rFonts w:ascii="Times New Roman" w:eastAsia="맑은 고딕" w:hAnsi="Times New Roman" w:cs="Times New Roman" w:hint="eastAsia"/>
                <w:lang w:eastAsia="ko-KR"/>
              </w:rPr>
              <w:t>Eq. (2)</w:t>
            </w:r>
          </w:p>
        </w:tc>
      </w:tr>
    </w:tbl>
    <w:p w14:paraId="402D5EEE" w14:textId="77777777" w:rsidR="00985FF2" w:rsidRPr="00985FF2" w:rsidRDefault="00985FF2" w:rsidP="00985FF2">
      <w:pPr>
        <w:spacing w:line="276" w:lineRule="auto"/>
        <w:jc w:val="both"/>
        <w:rPr>
          <w:rFonts w:ascii="Times New Roman" w:eastAsia="맑은 고딕" w:hAnsi="Times New Roman" w:cs="Times New Roman"/>
          <w:b/>
          <w:bCs/>
          <w:lang w:eastAsia="ko-KR"/>
        </w:rPr>
      </w:pPr>
    </w:p>
    <w:p w14:paraId="092DFF76" w14:textId="279FA641" w:rsidR="00182782" w:rsidRPr="00182782" w:rsidRDefault="00182782" w:rsidP="00985FF2">
      <w:p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H</w:t>
      </w:r>
      <w:r w:rsidRPr="00182782">
        <w:rPr>
          <w:rFonts w:ascii="Times New Roman" w:eastAsia="맑은 고딕" w:hAnsi="Times New Roman" w:cs="Times New Roman"/>
          <w:lang w:eastAsia="ko-KR"/>
        </w:rPr>
        <w:t xml:space="preserve">ere, </w:t>
      </w:r>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E</m:t>
            </m:r>
          </m:e>
          <m:sub>
            <m:r>
              <w:rPr>
                <w:rFonts w:ascii="Cambria Math" w:eastAsia="맑은 고딕" w:hAnsi="Cambria Math" w:cs="Times New Roman"/>
                <w:lang w:eastAsia="ko-KR"/>
              </w:rPr>
              <m:t>SP</m:t>
            </m:r>
          </m:sub>
        </m:sSub>
        <m:d>
          <m:dPr>
            <m:ctrlPr>
              <w:rPr>
                <w:rFonts w:ascii="Cambria Math" w:eastAsia="맑은 고딕" w:hAnsi="Cambria Math" w:cs="Times New Roman"/>
                <w:i/>
                <w:lang w:eastAsia="ko-KR"/>
              </w:rPr>
            </m:ctrlPr>
          </m:dPr>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e>
        </m:d>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represents the traditional calcification probability map obtained using signal processing techniques like SP1 or SP2. </w:t>
      </w:r>
      <w:r w:rsidRPr="00182782">
        <w:rPr>
          <w:rFonts w:ascii="Times New Roman" w:eastAsia="맑은 고딕" w:hAnsi="Times New Roman" w:cs="Times New Roman" w:hint="eastAsia"/>
          <w:lang w:eastAsia="ko-KR"/>
        </w:rPr>
        <w:t xml:space="preserve">Function </w:t>
      </w:r>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N</m:t>
            </m:r>
          </m:e>
          <m:sub>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sub>
        </m:sSub>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updates this map using the AI-generated map (</w:t>
      </w:r>
      <w:r w:rsidRPr="00182782">
        <w:rPr>
          <w:rFonts w:ascii="Times New Roman" w:eastAsia="맑은 고딕" w:hAnsi="Times New Roman" w:cs="Times New Roman" w:hint="eastAsia"/>
          <w:lang w:eastAsia="ko-KR"/>
        </w:rPr>
        <w:t>=</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lang w:eastAsia="ko-KR"/>
        </w:rPr>
        <w:t xml:space="preserve">). Specifically, we applied a local average pooling convolutional filter to the map, assigning unique weights at each stride, and multiplying these weights by the map to create a new map. These weights match the filter values at corresponding positions in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lang w:eastAsia="ko-KR"/>
        </w:rPr>
        <w:t xml:space="preserve">. The resulting map maintains the high-level distribution of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e.g., </w:t>
      </w:r>
      <w:r w:rsidRPr="00182782">
        <w:rPr>
          <w:rFonts w:ascii="Times New Roman" w:eastAsia="맑은 고딕" w:hAnsi="Times New Roman" w:cs="Times New Roman"/>
          <w:lang w:eastAsia="ko-KR"/>
        </w:rPr>
        <w:t xml:space="preserve">pixels where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lang w:eastAsia="ko-KR"/>
        </w:rPr>
        <w:t xml:space="preserve">is 0 remain 0) but reflects the original signal processing values </w:t>
      </w:r>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E</m:t>
            </m:r>
          </m:e>
          <m:sub>
            <m:r>
              <w:rPr>
                <w:rFonts w:ascii="Cambria Math" w:eastAsia="맑은 고딕" w:hAnsi="Cambria Math" w:cs="Times New Roman"/>
                <w:lang w:eastAsia="ko-KR"/>
              </w:rPr>
              <m:t>SP</m:t>
            </m:r>
          </m:sub>
        </m:sSub>
        <m:d>
          <m:dPr>
            <m:ctrlPr>
              <w:rPr>
                <w:rFonts w:ascii="Cambria Math" w:eastAsia="맑은 고딕" w:hAnsi="Cambria Math" w:cs="Times New Roman"/>
                <w:i/>
                <w:lang w:eastAsia="ko-KR"/>
              </w:rPr>
            </m:ctrlPr>
          </m:dPr>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e>
        </m:d>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in positive probability micro-local areas. This approach effectively deactivates false positives from the signal processing map where no calcifications exist, while enhancing the accuracy of the AI map in true calcification areas, resulting in a more precise calcification probability map (</w:t>
      </w:r>
      <m:oMath>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oMath>
      <w:r w:rsidRPr="00182782">
        <w:rPr>
          <w:rFonts w:ascii="Times New Roman" w:eastAsia="맑은 고딕" w:hAnsi="Times New Roman" w:cs="Times New Roman"/>
          <w:lang w:eastAsia="ko-KR"/>
        </w:rPr>
        <w:t>).</w:t>
      </w:r>
    </w:p>
    <w:p w14:paraId="44ADF5AF" w14:textId="77777777" w:rsidR="00182782" w:rsidRPr="00182782" w:rsidRDefault="00182782" w:rsidP="00985FF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Our proposed generative AI-based refinement technique can be expressed as shown in Eq. (3).</w:t>
      </w:r>
      <w:r w:rsidRPr="00182782">
        <w:rPr>
          <w:rFonts w:ascii="Times New Roman" w:eastAsia="맑은 고딕" w:hAnsi="Times New Roman" w:cs="Times New Roman" w:hint="eastAsia"/>
          <w:lang w:eastAsia="ko-KR"/>
        </w:rPr>
        <w:t xml:space="preserve"> </w:t>
      </w:r>
    </w:p>
    <w:p w14:paraId="2469B16D" w14:textId="77777777" w:rsidR="00985FF2" w:rsidRPr="00985FF2" w:rsidRDefault="00985FF2" w:rsidP="00985FF2">
      <w:pPr>
        <w:spacing w:line="276" w:lineRule="auto"/>
        <w:jc w:val="both"/>
        <w:rPr>
          <w:rFonts w:ascii="Times New Roman" w:eastAsia="맑은 고딕" w:hAnsi="Times New Roman" w:cs="Times New Roman"/>
          <w:lang w:eastAsia="ko-KR"/>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985FF2" w:rsidRPr="00985FF2" w14:paraId="73E41299" w14:textId="77777777" w:rsidTr="00FE65E7">
        <w:tc>
          <w:tcPr>
            <w:tcW w:w="8359" w:type="dxa"/>
            <w:vAlign w:val="center"/>
          </w:tcPr>
          <w:p w14:paraId="05C86EE1" w14:textId="77777777" w:rsidR="00985FF2" w:rsidRPr="00985FF2" w:rsidRDefault="000F68D7" w:rsidP="00FE65E7">
            <w:pPr>
              <w:spacing w:line="276" w:lineRule="auto"/>
              <w:jc w:val="both"/>
              <w:rPr>
                <w:rFonts w:ascii="Times New Roman" w:eastAsia="맑은 고딕" w:hAnsi="Times New Roman" w:cs="Times New Roman"/>
                <w:i/>
                <w:lang w:eastAsia="ko-KR"/>
              </w:rPr>
            </w:pPr>
            <m:oMathPara>
              <m:oMath>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R</m:t>
                    </m:r>
                  </m:e>
                  <m:sub>
                    <m:r>
                      <w:rPr>
                        <w:rFonts w:ascii="Cambria Math" w:eastAsia="맑은 고딕" w:hAnsi="Cambria Math" w:cs="Times New Roman"/>
                        <w:lang w:eastAsia="ko-KR"/>
                      </w:rPr>
                      <m:t>ours</m:t>
                    </m:r>
                  </m:sub>
                </m:sSub>
                <m:d>
                  <m:dPr>
                    <m:ctrlPr>
                      <w:rPr>
                        <w:rFonts w:ascii="Cambria Math" w:eastAsia="맑은 고딕" w:hAnsi="Cambria Math" w:cs="Times New Roman"/>
                        <w:i/>
                        <w:lang w:eastAsia="ko-KR"/>
                      </w:rPr>
                    </m:ctrlPr>
                  </m:dPr>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e>
                </m:d>
                <m:r>
                  <w:rPr>
                    <w:rFonts w:ascii="Cambria Math" w:eastAsia="맑은 고딕" w:hAnsi="Cambria Math" w:cs="Times New Roman"/>
                    <w:lang w:eastAsia="ko-KR"/>
                  </w:rPr>
                  <m:t>≔N(</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r>
                  <w:rPr>
                    <w:rFonts w:ascii="Cambria Math" w:eastAsia="맑은 고딕" w:hAnsi="Cambria Math" w:cs="Times New Roman"/>
                    <w:lang w:eastAsia="ko-KR"/>
                  </w:rPr>
                  <m:t>-</m:t>
                </m:r>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G</m:t>
                    </m:r>
                  </m:e>
                  <m:sub>
                    <m:r>
                      <w:rPr>
                        <w:rFonts w:ascii="Cambria Math" w:eastAsia="맑은 고딕" w:hAnsi="Cambria Math" w:cs="Times New Roman"/>
                        <w:lang w:eastAsia="ko-KR"/>
                      </w:rPr>
                      <m:t>θ</m:t>
                    </m:r>
                  </m:sub>
                </m:sSub>
                <m:r>
                  <w:rPr>
                    <w:rFonts w:ascii="Cambria Math" w:eastAsia="맑은 고딕" w:hAnsi="Cambria Math" w:cs="Times New Roman"/>
                    <w:lang w:eastAsia="ko-KR"/>
                  </w:rPr>
                  <m:t>(M(</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 ∙ I</m:t>
                    </m:r>
                  </m:e>
                  <m:sub>
                    <m:r>
                      <w:rPr>
                        <w:rFonts w:ascii="Cambria Math" w:eastAsia="맑은 고딕" w:hAnsi="Cambria Math" w:cs="Times New Roman"/>
                        <w:lang w:eastAsia="ko-KR"/>
                      </w:rPr>
                      <m:t>local</m:t>
                    </m:r>
                  </m:sub>
                  <m:sup/>
                </m:sSubSup>
                <m:r>
                  <w:rPr>
                    <w:rFonts w:ascii="Cambria Math" w:eastAsia="맑은 고딕" w:hAnsi="Cambria Math" w:cs="Times New Roman"/>
                    <w:lang w:eastAsia="ko-KR"/>
                  </w:rPr>
                  <m:t>))</m:t>
                </m:r>
              </m:oMath>
            </m:oMathPara>
          </w:p>
        </w:tc>
        <w:tc>
          <w:tcPr>
            <w:tcW w:w="991" w:type="dxa"/>
            <w:vAlign w:val="center"/>
          </w:tcPr>
          <w:p w14:paraId="75525DC4" w14:textId="77777777" w:rsidR="00985FF2" w:rsidRPr="00985FF2" w:rsidRDefault="00985FF2" w:rsidP="00FE65E7">
            <w:pPr>
              <w:spacing w:line="276" w:lineRule="auto"/>
              <w:jc w:val="center"/>
              <w:rPr>
                <w:rFonts w:ascii="Times New Roman" w:eastAsia="맑은 고딕" w:hAnsi="Times New Roman" w:cs="Times New Roman"/>
                <w:lang w:eastAsia="ko-KR"/>
              </w:rPr>
            </w:pPr>
            <w:r w:rsidRPr="00985FF2">
              <w:rPr>
                <w:rFonts w:ascii="Times New Roman" w:eastAsia="맑은 고딕" w:hAnsi="Times New Roman" w:cs="Times New Roman" w:hint="eastAsia"/>
                <w:lang w:eastAsia="ko-KR"/>
              </w:rPr>
              <w:t>Eq. (3)</w:t>
            </w:r>
          </w:p>
        </w:tc>
      </w:tr>
    </w:tbl>
    <w:p w14:paraId="472EFA7F" w14:textId="77777777" w:rsidR="00985FF2" w:rsidRDefault="00985FF2" w:rsidP="00182782">
      <w:pPr>
        <w:spacing w:line="276" w:lineRule="auto"/>
        <w:jc w:val="both"/>
        <w:rPr>
          <w:rFonts w:ascii="Times New Roman" w:eastAsia="맑은 고딕" w:hAnsi="Times New Roman" w:cs="Times New Roman"/>
          <w:lang w:eastAsia="ko-KR"/>
        </w:rPr>
      </w:pPr>
    </w:p>
    <w:p w14:paraId="0F9CF32F" w14:textId="404376D1" w:rsidR="00182782" w:rsidRPr="00182782" w:rsidRDefault="00182782" w:rsidP="00985FF2">
      <w:p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Here, </w:t>
      </w:r>
      <m:oMath>
        <m:r>
          <w:rPr>
            <w:rFonts w:ascii="Cambria Math" w:eastAsia="맑은 고딕" w:hAnsi="Cambria Math" w:cs="Times New Roman"/>
            <w:lang w:eastAsia="ko-KR"/>
          </w:rPr>
          <m:t>M(</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 ∙ I</m:t>
            </m:r>
          </m:e>
          <m:sub>
            <m:r>
              <w:rPr>
                <w:rFonts w:ascii="Cambria Math" w:eastAsia="맑은 고딕" w:hAnsi="Cambria Math" w:cs="Times New Roman"/>
                <w:lang w:eastAsia="ko-KR"/>
              </w:rPr>
              <m:t>local</m:t>
            </m:r>
          </m:sub>
          <m:sup/>
        </m:sSubSup>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represents a mask obtained by binarizing the calcification map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from the </w:t>
      </w:r>
      <w:r w:rsidRPr="00182782">
        <w:rPr>
          <w:rFonts w:ascii="Times New Roman" w:eastAsia="맑은 고딕" w:hAnsi="Times New Roman" w:cs="Times New Roman" w:hint="eastAsia"/>
          <w:lang w:eastAsia="ko-KR"/>
        </w:rPr>
        <w:t xml:space="preserve">segmentation </w:t>
      </w:r>
      <w:r w:rsidRPr="00182782">
        <w:rPr>
          <w:rFonts w:ascii="Times New Roman" w:eastAsia="맑은 고딕" w:hAnsi="Times New Roman" w:cs="Times New Roman"/>
          <w:lang w:eastAsia="ko-KR"/>
        </w:rPr>
        <w:t xml:space="preserve">AI results. This mask is applied to the original image patch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oMath>
      <w:r w:rsidRPr="00182782">
        <w:rPr>
          <w:rFonts w:ascii="Times New Roman" w:eastAsia="맑은 고딕" w:hAnsi="Times New Roman" w:cs="Times New Roman"/>
          <w:lang w:eastAsia="ko-KR"/>
        </w:rPr>
        <w:t>, blinding the masked parts in the original. Our generative AI (</w:t>
      </w:r>
      <m:oMath>
        <m:r>
          <w:rPr>
            <w:rFonts w:ascii="Cambria Math" w:eastAsia="맑은 고딕" w:hAnsi="Cambria Math" w:cs="Times New Roman"/>
            <w:lang w:eastAsia="ko-KR"/>
          </w:rPr>
          <m:t>=</m:t>
        </m:r>
        <m:sSub>
          <m:sSubPr>
            <m:ctrlPr>
              <w:rPr>
                <w:rFonts w:ascii="Cambria Math" w:eastAsia="맑은 고딕" w:hAnsi="Cambria Math" w:cs="Times New Roman"/>
                <w:i/>
                <w:lang w:eastAsia="ko-KR"/>
              </w:rPr>
            </m:ctrlPr>
          </m:sSubPr>
          <m:e>
            <m:r>
              <w:rPr>
                <w:rFonts w:ascii="Cambria Math" w:eastAsia="맑은 고딕" w:hAnsi="Cambria Math" w:cs="Times New Roman"/>
                <w:lang w:eastAsia="ko-KR"/>
              </w:rPr>
              <m:t>G</m:t>
            </m:r>
          </m:e>
          <m:sub>
            <m:r>
              <w:rPr>
                <w:rFonts w:ascii="Cambria Math" w:eastAsia="맑은 고딕" w:hAnsi="Cambria Math" w:cs="Times New Roman"/>
                <w:lang w:eastAsia="ko-KR"/>
              </w:rPr>
              <m:t>θ</m:t>
            </m:r>
          </m:sub>
        </m:sSub>
      </m:oMath>
      <w:r w:rsidRPr="00182782">
        <w:rPr>
          <w:rFonts w:ascii="Times New Roman" w:eastAsia="맑은 고딕" w:hAnsi="Times New Roman" w:cs="Times New Roman"/>
          <w:lang w:eastAsia="ko-KR"/>
        </w:rPr>
        <w:t xml:space="preserve">) takes this as input and generates a calcification-free virtual image patch of the original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I</m:t>
            </m:r>
          </m:e>
          <m:sub>
            <m:r>
              <w:rPr>
                <w:rFonts w:ascii="Cambria Math" w:eastAsia="맑은 고딕" w:hAnsi="Cambria Math" w:cs="Times New Roman"/>
                <w:lang w:eastAsia="ko-KR"/>
              </w:rPr>
              <m:t>local</m:t>
            </m:r>
          </m:sub>
          <m:sup/>
        </m:sSubSup>
      </m:oMath>
      <w:r w:rsidRPr="00182782">
        <w:rPr>
          <w:rFonts w:ascii="Times New Roman" w:eastAsia="맑은 고딕" w:hAnsi="Times New Roman" w:cs="Times New Roman"/>
          <w:lang w:eastAsia="ko-KR"/>
        </w:rPr>
        <w:t xml:space="preserve">. The difference between this output and the original is then normalized as a probability distribution to produce a new calcification map </w:t>
      </w:r>
      <w:r w:rsidRPr="00182782">
        <w:rPr>
          <w:rFonts w:ascii="Times New Roman" w:eastAsia="맑은 고딕" w:hAnsi="Times New Roman" w:cs="Times New Roman" w:hint="eastAsia"/>
          <w:lang w:eastAsia="ko-KR"/>
        </w:rPr>
        <w:t>(</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oMath>
      <w:r w:rsidRPr="00182782">
        <w:rPr>
          <w:rFonts w:ascii="Times New Roman" w:eastAsia="맑은 고딕" w:hAnsi="Times New Roman" w:cs="Times New Roman"/>
          <w:lang w:eastAsia="ko-KR"/>
        </w:rPr>
        <w:t>).</w:t>
      </w:r>
    </w:p>
    <w:p w14:paraId="132A10A4" w14:textId="7DE65F93" w:rsidR="00182782" w:rsidRPr="00985FF2" w:rsidRDefault="00182782" w:rsidP="00182782">
      <w:p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We described how to obtain the refined Stage 2 result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m:t>
        </m:r>
      </m:oMath>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from the Stage 1 result </w:t>
      </w:r>
      <m:oMath>
        <m:r>
          <w:rPr>
            <w:rFonts w:ascii="Cambria Math" w:eastAsia="맑은 고딕" w:hAnsi="Cambria Math" w:cs="Times New Roman"/>
            <w:lang w:eastAsia="ko-KR"/>
          </w:rPr>
          <m:t>(=</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m:t>
        </m:r>
      </m:oMath>
      <w:r w:rsidRPr="00182782">
        <w:rPr>
          <w:rFonts w:ascii="Times New Roman" w:eastAsia="맑은 고딕" w:hAnsi="Times New Roman" w:cs="Times New Roman"/>
          <w:lang w:eastAsia="ko-KR"/>
        </w:rPr>
        <w:t>. Each result is a patch-level calcification probability map. These results are combi</w:t>
      </w:r>
      <w:proofErr w:type="spellStart"/>
      <w:r w:rsidRPr="00182782">
        <w:rPr>
          <w:rFonts w:ascii="Times New Roman" w:eastAsia="맑은 고딕" w:hAnsi="Times New Roman" w:cs="Times New Roman"/>
          <w:lang w:eastAsia="ko-KR"/>
        </w:rPr>
        <w:t>ned</w:t>
      </w:r>
      <w:proofErr w:type="spellEnd"/>
      <w:r w:rsidRPr="00182782">
        <w:rPr>
          <w:rFonts w:ascii="Times New Roman" w:eastAsia="맑은 고딕" w:hAnsi="Times New Roman" w:cs="Times New Roman"/>
          <w:lang w:eastAsia="ko-KR"/>
        </w:rPr>
        <w:t xml:space="preserve"> for the entire FFDM area by calculating the frequency of overlapping patch-level maps for each pixel </w:t>
      </w:r>
      <w:r w:rsidRPr="00182782">
        <w:rPr>
          <w:rFonts w:ascii="Times New Roman" w:eastAsia="맑은 고딕" w:hAnsi="Times New Roman" w:cs="Times New Roman"/>
          <w:lang w:eastAsia="ko-KR"/>
        </w:rPr>
        <w:lastRenderedPageBreak/>
        <w:t xml:space="preserve">and averaging them, as shown in </w:t>
      </w:r>
      <w:proofErr w:type="spellStart"/>
      <w:r w:rsidRPr="00182782">
        <w:rPr>
          <w:rFonts w:ascii="Times New Roman" w:eastAsia="맑은 고딕" w:hAnsi="Times New Roman" w:cs="Times New Roman"/>
          <w:lang w:eastAsia="ko-KR"/>
        </w:rPr>
        <w:t>Eqs</w:t>
      </w:r>
      <w:proofErr w:type="spellEnd"/>
      <w:r w:rsidRPr="00182782">
        <w:rPr>
          <w:rFonts w:ascii="Times New Roman" w:eastAsia="맑은 고딕" w:hAnsi="Times New Roman" w:cs="Times New Roman"/>
          <w:lang w:eastAsia="ko-KR"/>
        </w:rPr>
        <w:t>. (4) and (5)</w:t>
      </w:r>
      <w:r w:rsidRPr="00182782">
        <w:rPr>
          <w:rFonts w:ascii="Times New Roman" w:eastAsia="맑은 고딕" w:hAnsi="Times New Roman" w:cs="Times New Roman" w:hint="eastAsia"/>
          <w:lang w:eastAsia="ko-KR"/>
        </w:rPr>
        <w:t xml:space="preserve"> where </w:t>
      </w:r>
      <m:oMath>
        <m:r>
          <m:rPr>
            <m:scr m:val="double-struck"/>
          </m:rPr>
          <w:rPr>
            <w:rFonts w:ascii="Cambria Math" w:eastAsia="맑은 고딕" w:hAnsi="Cambria Math" w:cs="Times New Roman"/>
            <w:lang w:eastAsia="ko-KR"/>
          </w:rPr>
          <m:t>l</m:t>
        </m:r>
      </m:oMath>
      <w:r w:rsidRPr="00182782">
        <w:rPr>
          <w:rFonts w:ascii="Times New Roman" w:eastAsia="맑은 고딕" w:hAnsi="Times New Roman" w:cs="Times New Roman" w:hint="eastAsia"/>
          <w:lang w:eastAsia="ko-KR"/>
        </w:rPr>
        <w:t xml:space="preserve"> is the indicator function (which provides 1 for each pixel if the input statement for that pi</w:t>
      </w:r>
      <w:proofErr w:type="spellStart"/>
      <w:r w:rsidRPr="00182782">
        <w:rPr>
          <w:rFonts w:ascii="Times New Roman" w:eastAsia="맑은 고딕" w:hAnsi="Times New Roman" w:cs="Times New Roman" w:hint="eastAsia"/>
          <w:lang w:eastAsia="ko-KR"/>
        </w:rPr>
        <w:t>xel</w:t>
      </w:r>
      <w:proofErr w:type="spellEnd"/>
      <w:r w:rsidRPr="00182782">
        <w:rPr>
          <w:rFonts w:ascii="Times New Roman" w:eastAsia="맑은 고딕" w:hAnsi="Times New Roman" w:cs="Times New Roman" w:hint="eastAsia"/>
          <w:lang w:eastAsia="ko-KR"/>
        </w:rPr>
        <w:t xml:space="preserve"> is true otherwise 0)</w:t>
      </w:r>
      <w:r w:rsidRPr="00182782">
        <w:rPr>
          <w:rFonts w:ascii="Times New Roman" w:eastAsia="맑은 고딕" w:hAnsi="Times New Roman" w:cs="Times New Roman"/>
          <w:lang w:eastAsia="ko-KR"/>
        </w:rPr>
        <w:t>. This yields the final calcification probability map for the entire FFDM area.</w:t>
      </w:r>
    </w:p>
    <w:p w14:paraId="365223D1" w14:textId="77777777" w:rsidR="00985FF2" w:rsidRPr="00985FF2" w:rsidRDefault="00985FF2" w:rsidP="00985FF2">
      <w:pPr>
        <w:spacing w:line="276" w:lineRule="auto"/>
        <w:jc w:val="both"/>
        <w:rPr>
          <w:rFonts w:ascii="Times New Roman" w:eastAsia="맑은 고딕" w:hAnsi="Times New Roman" w:cs="Times New Roman"/>
          <w:lang w:eastAsia="ko-KR"/>
        </w:rPr>
      </w:pPr>
    </w:p>
    <w:tbl>
      <w:tblPr>
        <w:tblStyle w:val="a3"/>
        <w:tblpPr w:leftFromText="142" w:rightFromText="142"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985FF2" w:rsidRPr="00985FF2" w14:paraId="239C5165" w14:textId="77777777" w:rsidTr="00FE65E7">
        <w:trPr>
          <w:jc w:val="center"/>
        </w:trPr>
        <w:tc>
          <w:tcPr>
            <w:tcW w:w="8359" w:type="dxa"/>
            <w:vAlign w:val="center"/>
          </w:tcPr>
          <w:p w14:paraId="0834EA90" w14:textId="77777777" w:rsidR="00985FF2" w:rsidRPr="00985FF2" w:rsidRDefault="000F68D7" w:rsidP="00FE65E7">
            <w:pPr>
              <w:spacing w:line="276" w:lineRule="auto"/>
              <w:jc w:val="center"/>
              <w:rPr>
                <w:rFonts w:ascii="Times New Roman" w:eastAsia="맑은 고딕" w:hAnsi="Times New Roman" w:cs="Times New Roman"/>
                <w:i/>
                <w:lang w:eastAsia="ko-KR"/>
              </w:rPr>
            </w:pPr>
            <m:oMathPara>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glob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 xml:space="preserve">≔ </m:t>
                </m:r>
                <m:f>
                  <m:fPr>
                    <m:ctrlPr>
                      <w:rPr>
                        <w:rFonts w:ascii="Cambria Math" w:eastAsia="맑은 고딕" w:hAnsi="Cambria Math" w:cs="Times New Roman"/>
                        <w:i/>
                        <w:lang w:eastAsia="ko-KR"/>
                      </w:rPr>
                    </m:ctrlPr>
                  </m:fPr>
                  <m:num>
                    <m:nary>
                      <m:naryPr>
                        <m:chr m:val="∑"/>
                        <m:limLoc m:val="subSup"/>
                        <m:ctrlPr>
                          <w:rPr>
                            <w:rFonts w:ascii="Cambria Math" w:eastAsia="맑은 고딕" w:hAnsi="Cambria Math" w:cs="Times New Roman"/>
                            <w:i/>
                            <w:lang w:eastAsia="ko-KR"/>
                          </w:rPr>
                        </m:ctrlPr>
                      </m:naryPr>
                      <m:sub>
                        <m:r>
                          <w:rPr>
                            <w:rFonts w:ascii="Cambria Math" w:eastAsia="맑은 고딕" w:hAnsi="Cambria Math" w:cs="Times New Roman"/>
                            <w:lang w:eastAsia="ko-KR"/>
                          </w:rPr>
                          <m:t>i=1</m:t>
                        </m:r>
                      </m:sub>
                      <m:sup>
                        <m:r>
                          <w:rPr>
                            <w:rFonts w:ascii="Cambria Math" w:eastAsia="맑은 고딕" w:hAnsi="Cambria Math" w:cs="Times New Roman"/>
                            <w:lang w:eastAsia="ko-KR"/>
                          </w:rPr>
                          <m:t>k</m:t>
                        </m:r>
                      </m:sup>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i)</m:t>
                        </m:r>
                      </m:e>
                    </m:nary>
                  </m:num>
                  <m:den>
                    <m:nary>
                      <m:naryPr>
                        <m:chr m:val="∑"/>
                        <m:limLoc m:val="subSup"/>
                        <m:ctrlPr>
                          <w:rPr>
                            <w:rFonts w:ascii="Cambria Math" w:eastAsia="맑은 고딕" w:hAnsi="Cambria Math" w:cs="Times New Roman"/>
                            <w:i/>
                            <w:lang w:eastAsia="ko-KR"/>
                          </w:rPr>
                        </m:ctrlPr>
                      </m:naryPr>
                      <m:sub>
                        <m:r>
                          <w:rPr>
                            <w:rFonts w:ascii="Cambria Math" w:eastAsia="맑은 고딕" w:hAnsi="Cambria Math" w:cs="Times New Roman"/>
                            <w:lang w:eastAsia="ko-KR"/>
                          </w:rPr>
                          <m:t>i=1</m:t>
                        </m:r>
                      </m:sub>
                      <m:sup>
                        <m:r>
                          <w:rPr>
                            <w:rFonts w:ascii="Cambria Math" w:eastAsia="맑은 고딕" w:hAnsi="Cambria Math" w:cs="Times New Roman"/>
                            <w:lang w:eastAsia="ko-KR"/>
                          </w:rPr>
                          <m:t>k</m:t>
                        </m:r>
                      </m:sup>
                      <m:e>
                        <m:r>
                          <m:rPr>
                            <m:scr m:val="double-struck"/>
                          </m:rPr>
                          <w:rPr>
                            <w:rFonts w:ascii="Cambria Math" w:eastAsia="맑은 고딕" w:hAnsi="Cambria Math" w:cs="Times New Roman"/>
                            <w:lang w:eastAsia="ko-KR"/>
                          </w:rPr>
                          <m:t>l(</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SegAI</m:t>
                            </m:r>
                          </m:sup>
                        </m:sSubSup>
                        <m:d>
                          <m:dPr>
                            <m:ctrlPr>
                              <w:rPr>
                                <w:rFonts w:ascii="Cambria Math" w:eastAsia="맑은 고딕" w:hAnsi="Cambria Math" w:cs="Times New Roman"/>
                                <w:i/>
                                <w:lang w:eastAsia="ko-KR"/>
                              </w:rPr>
                            </m:ctrlPr>
                          </m:dPr>
                          <m:e>
                            <m:r>
                              <w:rPr>
                                <w:rFonts w:ascii="Cambria Math" w:eastAsia="맑은 고딕" w:hAnsi="Cambria Math" w:cs="Times New Roman"/>
                                <w:lang w:eastAsia="ko-KR"/>
                              </w:rPr>
                              <m:t>i</m:t>
                            </m:r>
                          </m:e>
                        </m:d>
                        <m:r>
                          <w:rPr>
                            <w:rFonts w:ascii="Cambria Math" w:eastAsia="맑은 고딕" w:hAnsi="Cambria Math" w:cs="Times New Roman"/>
                            <w:lang w:eastAsia="ko-KR"/>
                          </w:rPr>
                          <m:t>&gt;0)</m:t>
                        </m:r>
                      </m:e>
                    </m:nary>
                  </m:den>
                </m:f>
              </m:oMath>
            </m:oMathPara>
          </w:p>
        </w:tc>
        <w:tc>
          <w:tcPr>
            <w:tcW w:w="991" w:type="dxa"/>
            <w:vAlign w:val="center"/>
          </w:tcPr>
          <w:p w14:paraId="71173D6C" w14:textId="77777777" w:rsidR="00985FF2" w:rsidRPr="00985FF2" w:rsidRDefault="00985FF2" w:rsidP="00FE65E7">
            <w:pPr>
              <w:spacing w:line="276" w:lineRule="auto"/>
              <w:jc w:val="center"/>
              <w:rPr>
                <w:rFonts w:ascii="Times New Roman" w:eastAsia="맑은 고딕" w:hAnsi="Times New Roman" w:cs="Times New Roman"/>
                <w:lang w:eastAsia="ko-KR"/>
              </w:rPr>
            </w:pPr>
            <w:r w:rsidRPr="00985FF2">
              <w:rPr>
                <w:rFonts w:ascii="Times New Roman" w:eastAsia="맑은 고딕" w:hAnsi="Times New Roman" w:cs="Times New Roman" w:hint="eastAsia"/>
                <w:lang w:eastAsia="ko-KR"/>
              </w:rPr>
              <w:t>Eq. (4)</w:t>
            </w:r>
          </w:p>
        </w:tc>
      </w:tr>
    </w:tbl>
    <w:p w14:paraId="3EEB5E97" w14:textId="77777777" w:rsidR="00985FF2" w:rsidRPr="00985FF2" w:rsidRDefault="00985FF2" w:rsidP="00985FF2">
      <w:pPr>
        <w:spacing w:line="276" w:lineRule="auto"/>
        <w:jc w:val="center"/>
        <w:rPr>
          <w:rFonts w:ascii="Times New Roman" w:eastAsia="맑은 고딕" w:hAnsi="Times New Roman" w:cs="Times New Roman"/>
          <w:lang w:eastAsia="ko-KR"/>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985FF2" w:rsidRPr="00985FF2" w14:paraId="74CACDA6" w14:textId="77777777" w:rsidTr="00FE65E7">
        <w:tc>
          <w:tcPr>
            <w:tcW w:w="8359" w:type="dxa"/>
            <w:vAlign w:val="center"/>
          </w:tcPr>
          <w:p w14:paraId="6698AAF5" w14:textId="77777777" w:rsidR="00985FF2" w:rsidRPr="00985FF2" w:rsidRDefault="000F68D7" w:rsidP="00FE65E7">
            <w:pPr>
              <w:spacing w:line="276" w:lineRule="auto"/>
              <w:jc w:val="center"/>
              <w:rPr>
                <w:rFonts w:ascii="Times New Roman" w:eastAsia="맑은 고딕" w:hAnsi="Times New Roman" w:cs="Times New Roman"/>
                <w:i/>
                <w:lang w:eastAsia="ko-KR"/>
              </w:rPr>
            </w:pPr>
            <m:oMathPara>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glob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 xml:space="preserve">≔ </m:t>
                </m:r>
                <m:f>
                  <m:fPr>
                    <m:ctrlPr>
                      <w:rPr>
                        <w:rFonts w:ascii="Cambria Math" w:eastAsia="맑은 고딕" w:hAnsi="Cambria Math" w:cs="Times New Roman"/>
                        <w:i/>
                        <w:lang w:eastAsia="ko-KR"/>
                      </w:rPr>
                    </m:ctrlPr>
                  </m:fPr>
                  <m:num>
                    <m:nary>
                      <m:naryPr>
                        <m:chr m:val="∑"/>
                        <m:limLoc m:val="subSup"/>
                        <m:ctrlPr>
                          <w:rPr>
                            <w:rFonts w:ascii="Cambria Math" w:eastAsia="맑은 고딕" w:hAnsi="Cambria Math" w:cs="Times New Roman"/>
                            <w:i/>
                            <w:lang w:eastAsia="ko-KR"/>
                          </w:rPr>
                        </m:ctrlPr>
                      </m:naryPr>
                      <m:sub>
                        <m:r>
                          <w:rPr>
                            <w:rFonts w:ascii="Cambria Math" w:eastAsia="맑은 고딕" w:hAnsi="Cambria Math" w:cs="Times New Roman"/>
                            <w:lang w:eastAsia="ko-KR"/>
                          </w:rPr>
                          <m:t>i=1</m:t>
                        </m:r>
                      </m:sub>
                      <m:sup>
                        <m:r>
                          <w:rPr>
                            <w:rFonts w:ascii="Cambria Math" w:eastAsia="맑은 고딕" w:hAnsi="Cambria Math" w:cs="Times New Roman"/>
                            <w:lang w:eastAsia="ko-KR"/>
                          </w:rPr>
                          <m:t>k</m:t>
                        </m:r>
                      </m:sup>
                      <m:e>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i)</m:t>
                        </m:r>
                      </m:e>
                    </m:nary>
                  </m:num>
                  <m:den>
                    <m:nary>
                      <m:naryPr>
                        <m:chr m:val="∑"/>
                        <m:limLoc m:val="subSup"/>
                        <m:ctrlPr>
                          <w:rPr>
                            <w:rFonts w:ascii="Cambria Math" w:eastAsia="맑은 고딕" w:hAnsi="Cambria Math" w:cs="Times New Roman"/>
                            <w:i/>
                            <w:lang w:eastAsia="ko-KR"/>
                          </w:rPr>
                        </m:ctrlPr>
                      </m:naryPr>
                      <m:sub>
                        <m:r>
                          <w:rPr>
                            <w:rFonts w:ascii="Cambria Math" w:eastAsia="맑은 고딕" w:hAnsi="Cambria Math" w:cs="Times New Roman"/>
                            <w:lang w:eastAsia="ko-KR"/>
                          </w:rPr>
                          <m:t>i=1</m:t>
                        </m:r>
                      </m:sub>
                      <m:sup>
                        <m:r>
                          <w:rPr>
                            <w:rFonts w:ascii="Cambria Math" w:eastAsia="맑은 고딕" w:hAnsi="Cambria Math" w:cs="Times New Roman"/>
                            <w:lang w:eastAsia="ko-KR"/>
                          </w:rPr>
                          <m:t>k</m:t>
                        </m:r>
                      </m:sup>
                      <m:e>
                        <m:r>
                          <m:rPr>
                            <m:scr m:val="double-struck"/>
                          </m:rPr>
                          <w:rPr>
                            <w:rFonts w:ascii="Cambria Math" w:eastAsia="맑은 고딕" w:hAnsi="Cambria Math" w:cs="Times New Roman"/>
                            <w:lang w:eastAsia="ko-KR"/>
                          </w:rPr>
                          <m:t>l(</m:t>
                        </m:r>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local</m:t>
                            </m:r>
                          </m:sub>
                          <m:sup>
                            <m:r>
                              <w:rPr>
                                <w:rFonts w:ascii="Cambria Math" w:eastAsia="맑은 고딕" w:hAnsi="Cambria Math" w:cs="Times New Roman"/>
                                <w:lang w:eastAsia="ko-KR"/>
                              </w:rPr>
                              <m:t>Refine</m:t>
                            </m:r>
                          </m:sup>
                        </m:sSubSup>
                        <m:d>
                          <m:dPr>
                            <m:ctrlPr>
                              <w:rPr>
                                <w:rFonts w:ascii="Cambria Math" w:eastAsia="맑은 고딕" w:hAnsi="Cambria Math" w:cs="Times New Roman"/>
                                <w:i/>
                                <w:lang w:eastAsia="ko-KR"/>
                              </w:rPr>
                            </m:ctrlPr>
                          </m:dPr>
                          <m:e>
                            <m:r>
                              <w:rPr>
                                <w:rFonts w:ascii="Cambria Math" w:eastAsia="맑은 고딕" w:hAnsi="Cambria Math" w:cs="Times New Roman"/>
                                <w:lang w:eastAsia="ko-KR"/>
                              </w:rPr>
                              <m:t>i</m:t>
                            </m:r>
                          </m:e>
                        </m:d>
                        <m:r>
                          <w:rPr>
                            <w:rFonts w:ascii="Cambria Math" w:eastAsia="맑은 고딕" w:hAnsi="Cambria Math" w:cs="Times New Roman"/>
                            <w:lang w:eastAsia="ko-KR"/>
                          </w:rPr>
                          <m:t>&gt;0)</m:t>
                        </m:r>
                      </m:e>
                    </m:nary>
                  </m:den>
                </m:f>
              </m:oMath>
            </m:oMathPara>
          </w:p>
        </w:tc>
        <w:tc>
          <w:tcPr>
            <w:tcW w:w="991" w:type="dxa"/>
            <w:vAlign w:val="center"/>
          </w:tcPr>
          <w:p w14:paraId="09E36C9F" w14:textId="77777777" w:rsidR="00985FF2" w:rsidRPr="00985FF2" w:rsidRDefault="00985FF2" w:rsidP="00FE65E7">
            <w:pPr>
              <w:spacing w:line="276" w:lineRule="auto"/>
              <w:jc w:val="center"/>
              <w:rPr>
                <w:rFonts w:ascii="Times New Roman" w:eastAsia="맑은 고딕" w:hAnsi="Times New Roman" w:cs="Times New Roman"/>
                <w:lang w:eastAsia="ko-KR"/>
              </w:rPr>
            </w:pPr>
            <w:r w:rsidRPr="00985FF2">
              <w:rPr>
                <w:rFonts w:ascii="Times New Roman" w:eastAsia="맑은 고딕" w:hAnsi="Times New Roman" w:cs="Times New Roman" w:hint="eastAsia"/>
                <w:lang w:eastAsia="ko-KR"/>
              </w:rPr>
              <w:t>Eq. (5)</w:t>
            </w:r>
          </w:p>
        </w:tc>
      </w:tr>
    </w:tbl>
    <w:p w14:paraId="23405ADC" w14:textId="77777777" w:rsidR="00985FF2" w:rsidRPr="00985FF2" w:rsidRDefault="00985FF2" w:rsidP="00985FF2">
      <w:pPr>
        <w:spacing w:line="276" w:lineRule="auto"/>
        <w:jc w:val="both"/>
        <w:rPr>
          <w:rFonts w:ascii="Times New Roman" w:eastAsia="맑은 고딕" w:hAnsi="Times New Roman" w:cs="Times New Roman"/>
          <w:i/>
          <w:lang w:eastAsia="ko-KR"/>
        </w:rPr>
      </w:pPr>
    </w:p>
    <w:p w14:paraId="03CFF8E3" w14:textId="76EA5FA4" w:rsidR="00182782" w:rsidRDefault="00182782" w:rsidP="00985FF2">
      <w:pPr>
        <w:spacing w:line="276" w:lineRule="auto"/>
        <w:ind w:firstLineChars="100" w:firstLine="240"/>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Our generative AI-based visualization results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glob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m:t>
        </m:r>
      </m:oMath>
      <w:r w:rsidRPr="00182782">
        <w:rPr>
          <w:rFonts w:ascii="Times New Roman" w:eastAsia="맑은 고딕" w:hAnsi="Times New Roman" w:cs="Times New Roman"/>
          <w:lang w:eastAsia="ko-KR"/>
        </w:rPr>
        <w:t xml:space="preserve"> are shown on the right side of Figure </w:t>
      </w:r>
      <w:r w:rsidRPr="00182782">
        <w:rPr>
          <w:rFonts w:ascii="Times New Roman" w:eastAsia="맑은 고딕" w:hAnsi="Times New Roman" w:cs="Times New Roman" w:hint="eastAsia"/>
          <w:lang w:eastAsia="ko-KR"/>
        </w:rPr>
        <w:t>A</w:t>
      </w:r>
      <w:r w:rsidRPr="00182782">
        <w:rPr>
          <w:rFonts w:ascii="Times New Roman" w:eastAsia="맑은 고딕" w:hAnsi="Times New Roman" w:cs="Times New Roman"/>
          <w:lang w:eastAsia="ko-KR"/>
        </w:rPr>
        <w:t xml:space="preserve">1. These results demonstrate that the refined map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global</m:t>
            </m:r>
          </m:sub>
          <m:sup>
            <m:r>
              <w:rPr>
                <w:rFonts w:ascii="Cambria Math" w:eastAsia="맑은 고딕" w:hAnsi="Cambria Math" w:cs="Times New Roman"/>
                <w:lang w:eastAsia="ko-KR"/>
              </w:rPr>
              <m:t>Refine</m:t>
            </m:r>
          </m:sup>
        </m:sSubSup>
        <m:r>
          <w:rPr>
            <w:rFonts w:ascii="Cambria Math" w:eastAsia="맑은 고딕" w:hAnsi="Cambria Math" w:cs="Times New Roman"/>
            <w:lang w:eastAsia="ko-KR"/>
          </w:rPr>
          <m:t>)</m:t>
        </m:r>
      </m:oMath>
      <w:r w:rsidRPr="00182782">
        <w:rPr>
          <w:rFonts w:ascii="Times New Roman" w:eastAsia="맑은 고딕" w:hAnsi="Times New Roman" w:cs="Times New Roman"/>
          <w:lang w:eastAsia="ko-KR"/>
        </w:rPr>
        <w:t xml:space="preserve"> effectively eliminates the numerous false positives present in</w:t>
      </w:r>
      <w:r w:rsidRPr="00182782">
        <w:rPr>
          <w:rFonts w:ascii="Times New Roman" w:eastAsia="맑은 고딕" w:hAnsi="Times New Roman" w:cs="Times New Roman" w:hint="eastAsia"/>
          <w:lang w:eastAsia="ko-KR"/>
        </w:rPr>
        <w:t xml:space="preserve"> the segmentation AI-based result</w:t>
      </w:r>
      <w:r w:rsidRPr="00182782">
        <w:rPr>
          <w:rFonts w:ascii="Times New Roman" w:eastAsia="맑은 고딕" w:hAnsi="Times New Roman" w:cs="Times New Roman"/>
          <w:lang w:eastAsia="ko-KR"/>
        </w:rPr>
        <w:t xml:space="preserve"> </w:t>
      </w:r>
      <m:oMath>
        <m:sSubSup>
          <m:sSubSupPr>
            <m:ctrlPr>
              <w:rPr>
                <w:rFonts w:ascii="Cambria Math" w:eastAsia="맑은 고딕" w:hAnsi="Cambria Math" w:cs="Times New Roman"/>
                <w:i/>
                <w:lang w:eastAsia="ko-KR"/>
              </w:rPr>
            </m:ctrlPr>
          </m:sSubSupPr>
          <m:e>
            <m:r>
              <w:rPr>
                <w:rFonts w:ascii="Cambria Math" w:eastAsia="맑은 고딕" w:hAnsi="Cambria Math" w:cs="Times New Roman"/>
                <w:lang w:eastAsia="ko-KR"/>
              </w:rPr>
              <m:t>(=P</m:t>
            </m:r>
          </m:e>
          <m:sub>
            <m:r>
              <w:rPr>
                <w:rFonts w:ascii="Cambria Math" w:eastAsia="맑은 고딕" w:hAnsi="Cambria Math" w:cs="Times New Roman"/>
                <w:lang w:eastAsia="ko-KR"/>
              </w:rPr>
              <m:t>global</m:t>
            </m:r>
          </m:sub>
          <m:sup>
            <m:r>
              <w:rPr>
                <w:rFonts w:ascii="Cambria Math" w:eastAsia="맑은 고딕" w:hAnsi="Cambria Math" w:cs="Times New Roman"/>
                <w:lang w:eastAsia="ko-KR"/>
              </w:rPr>
              <m:t>SegAI</m:t>
            </m:r>
          </m:sup>
        </m:sSubSup>
        <m:r>
          <w:rPr>
            <w:rFonts w:ascii="Cambria Math" w:eastAsia="맑은 고딕" w:hAnsi="Cambria Math" w:cs="Times New Roman"/>
            <w:lang w:eastAsia="ko-KR"/>
          </w:rPr>
          <m:t>)</m:t>
        </m:r>
      </m:oMath>
      <w:r w:rsidRPr="00182782">
        <w:rPr>
          <w:rFonts w:ascii="Times New Roman" w:eastAsia="맑은 고딕" w:hAnsi="Times New Roman" w:cs="Times New Roman"/>
          <w:lang w:eastAsia="ko-KR"/>
        </w:rPr>
        <w:t xml:space="preserve">. </w:t>
      </w:r>
    </w:p>
    <w:p w14:paraId="18641FD9" w14:textId="77777777" w:rsidR="00985FF2" w:rsidRPr="00182782" w:rsidRDefault="00985FF2" w:rsidP="00985FF2">
      <w:pPr>
        <w:spacing w:line="276" w:lineRule="auto"/>
        <w:jc w:val="both"/>
        <w:rPr>
          <w:rFonts w:ascii="Times New Roman" w:eastAsia="맑은 고딕" w:hAnsi="Times New Roman" w:cs="Times New Roman"/>
          <w:lang w:eastAsia="ko-KR"/>
        </w:rPr>
      </w:pPr>
    </w:p>
    <w:p w14:paraId="5C8BDD93" w14:textId="3B761557" w:rsidR="0018278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C</w:t>
      </w:r>
      <w:r w:rsidR="00182782" w:rsidRPr="00182782">
        <w:rPr>
          <w:rFonts w:ascii="Times New Roman" w:eastAsia="맑은 고딕" w:hAnsi="Times New Roman" w:cs="Times New Roman"/>
          <w:i/>
          <w:iCs/>
          <w:lang w:eastAsia="ko-KR"/>
        </w:rPr>
        <w:t>. Note for Additional Findings in Table 1</w:t>
      </w:r>
    </w:p>
    <w:p w14:paraId="67BC24AC" w14:textId="77777777" w:rsidR="00985FF2" w:rsidRPr="00182782" w:rsidRDefault="00985FF2" w:rsidP="00182782">
      <w:pPr>
        <w:spacing w:line="276" w:lineRule="auto"/>
        <w:jc w:val="both"/>
        <w:rPr>
          <w:rFonts w:ascii="Times New Roman" w:eastAsia="맑은 고딕" w:hAnsi="Times New Roman" w:cs="Times New Roman"/>
          <w:i/>
          <w:iCs/>
          <w:lang w:eastAsia="ko-KR"/>
        </w:rPr>
      </w:pPr>
    </w:p>
    <w:p w14:paraId="7CC04AAF"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SP1 and SP2 were determined to be ineffective, as the </w:t>
      </w:r>
      <w:r w:rsidRPr="00182782">
        <w:rPr>
          <w:rFonts w:ascii="Times New Roman" w:eastAsia="맑은 고딕" w:hAnsi="Times New Roman" w:cs="Times New Roman" w:hint="eastAsia"/>
          <w:lang w:eastAsia="ko-KR"/>
        </w:rPr>
        <w:t xml:space="preserve">activation rate </w:t>
      </w:r>
      <w:r w:rsidRPr="00182782">
        <w:rPr>
          <w:rFonts w:ascii="Times New Roman" w:eastAsia="맑은 고딕" w:hAnsi="Times New Roman" w:cs="Times New Roman"/>
          <w:lang w:eastAsia="ko-KR"/>
        </w:rPr>
        <w:t xml:space="preserve">exceeded 20%, resulting in overactivation 100 times greater than the actual area. </w:t>
      </w:r>
    </w:p>
    <w:p w14:paraId="77FE0632"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Conventional segmentation AI </w:t>
      </w:r>
      <w:r w:rsidRPr="00182782">
        <w:rPr>
          <w:rFonts w:ascii="Times New Roman" w:eastAsia="맑은 고딕" w:hAnsi="Times New Roman" w:cs="Times New Roman"/>
          <w:lang w:eastAsia="ko-KR"/>
        </w:rPr>
        <w:t xml:space="preserve">algorithm, </w:t>
      </w:r>
      <w:proofErr w:type="spellStart"/>
      <w:r w:rsidRPr="00182782">
        <w:rPr>
          <w:rFonts w:ascii="Times New Roman" w:eastAsia="맑은 고딕" w:hAnsi="Times New Roman" w:cs="Times New Roman"/>
          <w:lang w:eastAsia="ko-KR"/>
        </w:rPr>
        <w:t>SegAI</w:t>
      </w:r>
      <w:proofErr w:type="spellEnd"/>
      <w:r w:rsidRPr="00182782">
        <w:rPr>
          <w:rFonts w:ascii="Times New Roman" w:eastAsia="맑은 고딕" w:hAnsi="Times New Roman" w:cs="Times New Roman"/>
          <w:lang w:eastAsia="ko-KR"/>
        </w:rPr>
        <w:t xml:space="preserve">, demonstrated high sensitivity (98%) while simultaneously reducing the </w:t>
      </w:r>
      <w:r w:rsidRPr="00182782">
        <w:rPr>
          <w:rFonts w:ascii="Times New Roman" w:eastAsia="맑은 고딕" w:hAnsi="Times New Roman" w:cs="Times New Roman" w:hint="eastAsia"/>
          <w:lang w:eastAsia="ko-KR"/>
        </w:rPr>
        <w:t xml:space="preserve">activation rate </w:t>
      </w:r>
      <w:r w:rsidRPr="00182782">
        <w:rPr>
          <w:rFonts w:ascii="Times New Roman" w:eastAsia="맑은 고딕" w:hAnsi="Times New Roman" w:cs="Times New Roman"/>
          <w:lang w:eastAsia="ko-KR"/>
        </w:rPr>
        <w:t xml:space="preserve">to approximately 1%. This represents a more than 20-fold improvement over the 20% </w:t>
      </w:r>
      <w:r w:rsidRPr="00182782">
        <w:rPr>
          <w:rFonts w:ascii="Times New Roman" w:eastAsia="맑은 고딕" w:hAnsi="Times New Roman" w:cs="Times New Roman" w:hint="eastAsia"/>
          <w:lang w:eastAsia="ko-KR"/>
        </w:rPr>
        <w:t xml:space="preserve">activation rate </w:t>
      </w:r>
      <w:r w:rsidRPr="00182782">
        <w:rPr>
          <w:rFonts w:ascii="Times New Roman" w:eastAsia="맑은 고딕" w:hAnsi="Times New Roman" w:cs="Times New Roman"/>
          <w:lang w:eastAsia="ko-KR"/>
        </w:rPr>
        <w:t>typically observed with conventional signal processing techniques. However, there remains a limitation as the algorithm still exhibits an Activation rate that is more than 30 times larger than the actual Activation rate of 0.03%.</w:t>
      </w:r>
    </w:p>
    <w:p w14:paraId="67409849" w14:textId="37D7D60B" w:rsidR="00182782" w:rsidRDefault="00182782" w:rsidP="00182782">
      <w:pPr>
        <w:numPr>
          <w:ilvl w:val="0"/>
          <w:numId w:val="11"/>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Our </w:t>
      </w:r>
      <w:r w:rsidRPr="00182782">
        <w:rPr>
          <w:rFonts w:ascii="Times New Roman" w:eastAsia="맑은 고딕" w:hAnsi="Times New Roman" w:cs="Times New Roman" w:hint="eastAsia"/>
          <w:lang w:eastAsia="ko-KR"/>
        </w:rPr>
        <w:t xml:space="preserve">generative AI </w:t>
      </w:r>
      <w:r w:rsidRPr="00182782">
        <w:rPr>
          <w:rFonts w:ascii="Times New Roman" w:eastAsia="맑은 고딕" w:hAnsi="Times New Roman" w:cs="Times New Roman"/>
          <w:lang w:eastAsia="ko-KR"/>
        </w:rPr>
        <w:t xml:space="preserve">algorithm, </w:t>
      </w:r>
      <w:proofErr w:type="spellStart"/>
      <w:r w:rsidRPr="00182782">
        <w:rPr>
          <w:rFonts w:ascii="Times New Roman" w:eastAsia="맑은 고딕" w:hAnsi="Times New Roman" w:cs="Times New Roman"/>
          <w:lang w:eastAsia="ko-KR"/>
        </w:rPr>
        <w:t>SegAI+</w:t>
      </w:r>
      <w:proofErr w:type="gramStart"/>
      <w:r w:rsidRPr="00182782">
        <w:rPr>
          <w:rFonts w:ascii="Times New Roman" w:eastAsia="맑은 고딕" w:hAnsi="Times New Roman" w:cs="Times New Roman"/>
          <w:lang w:eastAsia="ko-KR"/>
        </w:rPr>
        <w:t>R:GenAI</w:t>
      </w:r>
      <w:proofErr w:type="spellEnd"/>
      <w:proofErr w:type="gramEnd"/>
      <w:r w:rsidRPr="00182782">
        <w:rPr>
          <w:rFonts w:ascii="Times New Roman" w:eastAsia="맑은 고딕" w:hAnsi="Times New Roman" w:cs="Times New Roman"/>
          <w:lang w:eastAsia="ko-KR"/>
        </w:rPr>
        <w:t xml:space="preserve">, maintained high sensitivity (over 95%) while achieving the lowest recorded </w:t>
      </w:r>
      <w:r w:rsidRPr="00182782">
        <w:rPr>
          <w:rFonts w:ascii="Times New Roman" w:eastAsia="맑은 고딕" w:hAnsi="Times New Roman" w:cs="Times New Roman" w:hint="eastAsia"/>
          <w:lang w:eastAsia="ko-KR"/>
        </w:rPr>
        <w:t xml:space="preserve">activation rate </w:t>
      </w:r>
      <w:r w:rsidRPr="00182782">
        <w:rPr>
          <w:rFonts w:ascii="Times New Roman" w:eastAsia="맑은 고딕" w:hAnsi="Times New Roman" w:cs="Times New Roman"/>
          <w:lang w:eastAsia="ko-KR"/>
        </w:rPr>
        <w:t xml:space="preserve">of 0.43%. This represents a successful refinement effect, reducing the </w:t>
      </w:r>
      <w:r w:rsidRPr="00182782">
        <w:rPr>
          <w:rFonts w:ascii="Times New Roman" w:eastAsia="맑은 고딕" w:hAnsi="Times New Roman" w:cs="Times New Roman" w:hint="eastAsia"/>
          <w:lang w:eastAsia="ko-KR"/>
        </w:rPr>
        <w:t xml:space="preserve">activation rate </w:t>
      </w:r>
      <w:r w:rsidRPr="00182782">
        <w:rPr>
          <w:rFonts w:ascii="Times New Roman" w:eastAsia="맑은 고딕" w:hAnsi="Times New Roman" w:cs="Times New Roman"/>
          <w:lang w:eastAsia="ko-KR"/>
        </w:rPr>
        <w:t xml:space="preserve">of </w:t>
      </w:r>
      <w:proofErr w:type="spellStart"/>
      <w:r w:rsidRPr="00182782">
        <w:rPr>
          <w:rFonts w:ascii="Times New Roman" w:eastAsia="맑은 고딕" w:hAnsi="Times New Roman" w:cs="Times New Roman"/>
          <w:lang w:eastAsia="ko-KR"/>
        </w:rPr>
        <w:t>SegAI</w:t>
      </w:r>
      <w:proofErr w:type="spellEnd"/>
      <w:r w:rsidRPr="00182782">
        <w:rPr>
          <w:rFonts w:ascii="Times New Roman" w:eastAsia="맑은 고딕" w:hAnsi="Times New Roman" w:cs="Times New Roman"/>
          <w:lang w:eastAsia="ko-KR"/>
        </w:rPr>
        <w:t xml:space="preserve"> by approximately threefold (from 1.22% to 0.43%). Furthermore, the results of other conventional techniques used to refine </w:t>
      </w:r>
      <w:proofErr w:type="spellStart"/>
      <w:r w:rsidRPr="00182782">
        <w:rPr>
          <w:rFonts w:ascii="Times New Roman" w:eastAsia="맑은 고딕" w:hAnsi="Times New Roman" w:cs="Times New Roman"/>
          <w:lang w:eastAsia="ko-KR"/>
        </w:rPr>
        <w:t>SegAI</w:t>
      </w:r>
      <w:proofErr w:type="spellEnd"/>
      <w:r w:rsidRPr="00182782">
        <w:rPr>
          <w:rFonts w:ascii="Times New Roman" w:eastAsia="맑은 고딕" w:hAnsi="Times New Roman" w:cs="Times New Roman"/>
          <w:lang w:eastAsia="ko-KR"/>
        </w:rPr>
        <w:t xml:space="preserve"> outcomes (</w:t>
      </w:r>
      <w:r w:rsidRPr="00182782">
        <w:rPr>
          <w:rFonts w:ascii="Times New Roman" w:eastAsia="맑은 고딕" w:hAnsi="Times New Roman" w:cs="Times New Roman" w:hint="eastAsia"/>
          <w:lang w:eastAsia="ko-KR"/>
        </w:rPr>
        <w:t xml:space="preserve">i.e., </w:t>
      </w:r>
      <w:r w:rsidRPr="00182782">
        <w:rPr>
          <w:rFonts w:ascii="Times New Roman" w:eastAsia="맑은 고딕" w:hAnsi="Times New Roman" w:cs="Times New Roman"/>
          <w:lang w:eastAsia="ko-KR"/>
        </w:rPr>
        <w:t>SegAI+</w:t>
      </w:r>
      <w:proofErr w:type="gramStart"/>
      <w:r w:rsidRPr="00182782">
        <w:rPr>
          <w:rFonts w:ascii="Times New Roman" w:eastAsia="맑은 고딕" w:hAnsi="Times New Roman" w:cs="Times New Roman"/>
          <w:lang w:eastAsia="ko-KR"/>
        </w:rPr>
        <w:t>R:SP</w:t>
      </w:r>
      <w:proofErr w:type="gramEnd"/>
      <w:r w:rsidRPr="00182782">
        <w:rPr>
          <w:rFonts w:ascii="Times New Roman" w:eastAsia="맑은 고딕" w:hAnsi="Times New Roman" w:cs="Times New Roman"/>
          <w:lang w:eastAsia="ko-KR"/>
        </w:rPr>
        <w:t xml:space="preserve">1 or SegAI+R:SP2) showed statistically significant lower sensitivity and higher </w:t>
      </w:r>
      <w:r w:rsidRPr="00182782">
        <w:rPr>
          <w:rFonts w:ascii="Times New Roman" w:eastAsia="맑은 고딕" w:hAnsi="Times New Roman" w:cs="Times New Roman" w:hint="eastAsia"/>
          <w:lang w:eastAsia="ko-KR"/>
        </w:rPr>
        <w:t>a</w:t>
      </w:r>
      <w:r w:rsidRPr="00182782">
        <w:rPr>
          <w:rFonts w:ascii="Times New Roman" w:eastAsia="맑은 고딕" w:hAnsi="Times New Roman" w:cs="Times New Roman"/>
          <w:lang w:eastAsia="ko-KR"/>
        </w:rPr>
        <w:t xml:space="preserve">ctivation rates compared to </w:t>
      </w:r>
      <w:proofErr w:type="spellStart"/>
      <w:r w:rsidRPr="00182782">
        <w:rPr>
          <w:rFonts w:ascii="Times New Roman" w:eastAsia="맑은 고딕" w:hAnsi="Times New Roman" w:cs="Times New Roman"/>
          <w:lang w:eastAsia="ko-KR"/>
        </w:rPr>
        <w:t>SegAI+R:GenAI</w:t>
      </w:r>
      <w:proofErr w:type="spellEnd"/>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i/>
          <w:iCs/>
          <w:lang w:eastAsia="ko-KR"/>
        </w:rPr>
        <w:t>p</w:t>
      </w:r>
      <w:r w:rsidRPr="00182782">
        <w:rPr>
          <w:rFonts w:ascii="Times New Roman" w:eastAsia="맑은 고딕" w:hAnsi="Times New Roman" w:cs="Times New Roman"/>
          <w:lang w:eastAsia="ko-KR"/>
        </w:rPr>
        <w:t xml:space="preserve">&lt;0.05), thereby demonstrating the superiority of </w:t>
      </w:r>
      <w:r w:rsidRPr="00182782">
        <w:rPr>
          <w:rFonts w:ascii="Times New Roman" w:eastAsia="맑은 고딕" w:hAnsi="Times New Roman" w:cs="Times New Roman" w:hint="eastAsia"/>
          <w:lang w:eastAsia="ko-KR"/>
        </w:rPr>
        <w:t>our</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g</w:t>
      </w:r>
      <w:r w:rsidRPr="00182782">
        <w:rPr>
          <w:rFonts w:ascii="Times New Roman" w:eastAsia="맑은 고딕" w:hAnsi="Times New Roman" w:cs="Times New Roman"/>
          <w:lang w:eastAsia="ko-KR"/>
        </w:rPr>
        <w:t>enerative AI-based refinement approach</w:t>
      </w:r>
      <w:r w:rsidRPr="00182782">
        <w:rPr>
          <w:rFonts w:ascii="Times New Roman" w:eastAsia="맑은 고딕" w:hAnsi="Times New Roman" w:cs="Times New Roman" w:hint="eastAsia"/>
          <w:lang w:eastAsia="ko-KR"/>
        </w:rPr>
        <w:t xml:space="preserve"> over conventional </w:t>
      </w:r>
      <w:r w:rsidRPr="00182782">
        <w:rPr>
          <w:rFonts w:ascii="Times New Roman" w:eastAsia="맑은 고딕" w:hAnsi="Times New Roman" w:cs="Times New Roman"/>
          <w:lang w:eastAsia="ko-KR"/>
        </w:rPr>
        <w:t>refinement</w:t>
      </w:r>
      <w:r w:rsidRPr="00182782">
        <w:rPr>
          <w:rFonts w:ascii="Times New Roman" w:eastAsia="맑은 고딕" w:hAnsi="Times New Roman" w:cs="Times New Roman" w:hint="eastAsia"/>
          <w:lang w:eastAsia="ko-KR"/>
        </w:rPr>
        <w:t xml:space="preserve"> ones</w:t>
      </w:r>
      <w:r w:rsidRPr="00182782">
        <w:rPr>
          <w:rFonts w:ascii="Times New Roman" w:eastAsia="맑은 고딕" w:hAnsi="Times New Roman" w:cs="Times New Roman"/>
          <w:lang w:eastAsia="ko-KR"/>
        </w:rPr>
        <w:t>.</w:t>
      </w:r>
    </w:p>
    <w:p w14:paraId="6E3B2BA0" w14:textId="77777777" w:rsidR="00985FF2" w:rsidRPr="00182782" w:rsidRDefault="00985FF2" w:rsidP="00985FF2">
      <w:pPr>
        <w:spacing w:line="276" w:lineRule="auto"/>
        <w:ind w:left="440"/>
        <w:jc w:val="both"/>
        <w:rPr>
          <w:rFonts w:ascii="Times New Roman" w:eastAsia="맑은 고딕" w:hAnsi="Times New Roman" w:cs="Times New Roman"/>
          <w:lang w:eastAsia="ko-KR"/>
        </w:rPr>
      </w:pPr>
    </w:p>
    <w:p w14:paraId="42D2948B" w14:textId="5277A635" w:rsidR="00985FF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D</w:t>
      </w:r>
      <w:r w:rsidR="00182782" w:rsidRPr="00182782">
        <w:rPr>
          <w:rFonts w:ascii="Times New Roman" w:eastAsia="맑은 고딕" w:hAnsi="Times New Roman" w:cs="Times New Roman"/>
          <w:i/>
          <w:iCs/>
          <w:lang w:eastAsia="ko-KR"/>
        </w:rPr>
        <w:t>. Note for Additional Findings in Figure 6 and Table 3</w:t>
      </w:r>
    </w:p>
    <w:p w14:paraId="019293F4" w14:textId="77777777" w:rsidR="00985FF2" w:rsidRPr="00182782" w:rsidRDefault="00985FF2" w:rsidP="00182782">
      <w:pPr>
        <w:spacing w:line="276" w:lineRule="auto"/>
        <w:jc w:val="both"/>
        <w:rPr>
          <w:rFonts w:ascii="Times New Roman" w:eastAsia="맑은 고딕" w:hAnsi="Times New Roman" w:cs="Times New Roman"/>
          <w:i/>
          <w:iCs/>
          <w:lang w:eastAsia="ko-KR"/>
        </w:rPr>
      </w:pPr>
    </w:p>
    <w:p w14:paraId="254B4DDA" w14:textId="77777777" w:rsidR="00182782" w:rsidRPr="00182782" w:rsidRDefault="00182782" w:rsidP="00182782">
      <w:pPr>
        <w:numPr>
          <w:ilvl w:val="0"/>
          <w:numId w:val="12"/>
        </w:numPr>
        <w:spacing w:line="276" w:lineRule="auto"/>
        <w:jc w:val="both"/>
        <w:rPr>
          <w:rFonts w:ascii="Times New Roman" w:eastAsia="맑은 고딕" w:hAnsi="Times New Roman" w:cs="Times New Roman"/>
          <w:lang w:eastAsia="ko-KR"/>
        </w:rPr>
      </w:pPr>
      <w:bookmarkStart w:id="0" w:name="_heading=h.ji51hl1e8dp3" w:colFirst="0" w:colLast="0"/>
      <w:bookmarkEnd w:id="0"/>
      <w:r w:rsidRPr="00182782">
        <w:rPr>
          <w:rFonts w:ascii="Times New Roman" w:eastAsia="맑은 고딕" w:hAnsi="Times New Roman" w:cs="Times New Roman"/>
          <w:lang w:eastAsia="ko-KR"/>
        </w:rPr>
        <w:t xml:space="preserve">Our generative AI-based refinement technique has demonstrated superior patient-level calcification detection performance for patients with particularly small calcification object sizes, compared to conventional refinement techniques. As shown in Figure </w:t>
      </w:r>
      <w:r w:rsidRPr="00182782">
        <w:rPr>
          <w:rFonts w:ascii="Times New Roman" w:eastAsia="맑은 고딕" w:hAnsi="Times New Roman" w:cs="Times New Roman" w:hint="eastAsia"/>
          <w:lang w:eastAsia="ko-KR"/>
        </w:rPr>
        <w:t>6(a) and T</w:t>
      </w:r>
      <w:r w:rsidRPr="00182782">
        <w:rPr>
          <w:rFonts w:ascii="Times New Roman" w:eastAsia="맑은 고딕" w:hAnsi="Times New Roman" w:cs="Times New Roman"/>
          <w:lang w:eastAsia="ko-KR"/>
        </w:rPr>
        <w:t>able</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3, for patients with calcification object pixel sizes of 50 or less, the generative AI exhibited an anomaly/calcification patient detection accuracy of 94.69%, while other techniques achieved </w:t>
      </w:r>
      <w:r w:rsidRPr="00182782">
        <w:rPr>
          <w:rFonts w:ascii="Times New Roman" w:eastAsia="맑은 고딕" w:hAnsi="Times New Roman" w:cs="Times New Roman"/>
          <w:lang w:eastAsia="ko-KR"/>
        </w:rPr>
        <w:lastRenderedPageBreak/>
        <w:t xml:space="preserve">less than 72.57%. Therefore, in these cases, the generative AI proved to have an enhanced patient-level calcification detection capability by more than </w:t>
      </w:r>
      <w:r w:rsidRPr="00182782">
        <w:rPr>
          <w:rFonts w:ascii="Times New Roman" w:eastAsia="맑은 고딕" w:hAnsi="Times New Roman" w:cs="Times New Roman" w:hint="eastAsia"/>
          <w:lang w:eastAsia="ko-KR"/>
        </w:rPr>
        <w:t>5</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17</w:t>
      </w:r>
      <w:r w:rsidRPr="00182782">
        <w:rPr>
          <w:rFonts w:ascii="Times New Roman" w:eastAsia="맑은 고딕" w:hAnsi="Times New Roman" w:cs="Times New Roman"/>
          <w:lang w:eastAsia="ko-KR"/>
        </w:rPr>
        <w:t xml:space="preserve"> times</w:t>
      </w:r>
      <w:r w:rsidRPr="00182782">
        <w:rPr>
          <w:rFonts w:ascii="Times New Roman" w:eastAsia="맑은 고딕" w:hAnsi="Times New Roman" w:cs="Times New Roman" w:hint="eastAsia"/>
          <w:lang w:eastAsia="ko-KR"/>
        </w:rPr>
        <w:t xml:space="preserve"> for error reduction</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from 27.43(=100-</w:t>
      </w:r>
      <w:r w:rsidRPr="00182782">
        <w:rPr>
          <w:rFonts w:ascii="Times New Roman" w:eastAsia="맑은 고딕" w:hAnsi="Times New Roman" w:cs="Times New Roman"/>
          <w:lang w:eastAsia="ko-KR"/>
        </w:rPr>
        <w:t>72.</w:t>
      </w:r>
      <w:proofErr w:type="gramStart"/>
      <w:r w:rsidRPr="00182782">
        <w:rPr>
          <w:rFonts w:ascii="Times New Roman" w:eastAsia="맑은 고딕" w:hAnsi="Times New Roman" w:cs="Times New Roman"/>
          <w:lang w:eastAsia="ko-KR"/>
        </w:rPr>
        <w:t>57</w:t>
      </w:r>
      <w:r w:rsidRPr="00182782">
        <w:rPr>
          <w:rFonts w:ascii="Times New Roman" w:eastAsia="맑은 고딕" w:hAnsi="Times New Roman" w:cs="Times New Roman" w:hint="eastAsia"/>
          <w:lang w:eastAsia="ko-KR"/>
        </w:rPr>
        <w:t>)%</w:t>
      </w:r>
      <w:proofErr w:type="gramEnd"/>
      <w:r w:rsidRPr="00182782">
        <w:rPr>
          <w:rFonts w:ascii="Times New Roman" w:eastAsia="맑은 고딕" w:hAnsi="Times New Roman" w:cs="Times New Roman" w:hint="eastAsia"/>
          <w:lang w:eastAsia="ko-KR"/>
        </w:rPr>
        <w:t xml:space="preserve"> to 5</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31(=100-</w:t>
      </w:r>
      <w:r w:rsidRPr="00182782">
        <w:rPr>
          <w:rFonts w:ascii="Times New Roman" w:eastAsia="맑은 고딕" w:hAnsi="Times New Roman" w:cs="Times New Roman"/>
          <w:lang w:eastAsia="ko-KR"/>
        </w:rPr>
        <w:t>94.69</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Additionally, the generative AI maintained a consistently high performance of over 90%</w:t>
      </w:r>
      <w:r w:rsidRPr="00182782">
        <w:rPr>
          <w:rFonts w:ascii="Times New Roman" w:eastAsia="맑은 고딕" w:hAnsi="Times New Roman" w:cs="Times New Roman" w:hint="eastAsia"/>
          <w:lang w:eastAsia="ko-KR"/>
        </w:rPr>
        <w:t xml:space="preserve"> for all </w:t>
      </w:r>
      <w:r w:rsidRPr="00182782">
        <w:rPr>
          <w:rFonts w:ascii="Times New Roman" w:eastAsia="맑은 고딕" w:hAnsi="Times New Roman" w:cs="Times New Roman"/>
          <w:lang w:eastAsia="ko-KR"/>
        </w:rPr>
        <w:t>patient</w:t>
      </w:r>
      <w:r w:rsidRPr="00182782">
        <w:rPr>
          <w:rFonts w:ascii="Times New Roman" w:eastAsia="맑은 고딕" w:hAnsi="Times New Roman" w:cs="Times New Roman" w:hint="eastAsia"/>
          <w:lang w:eastAsia="ko-KR"/>
        </w:rPr>
        <w:t xml:space="preserve"> groups</w:t>
      </w:r>
      <w:r w:rsidRPr="00182782">
        <w:rPr>
          <w:rFonts w:ascii="Times New Roman" w:eastAsia="맑은 고딕" w:hAnsi="Times New Roman" w:cs="Times New Roman"/>
          <w:lang w:eastAsia="ko-KR"/>
        </w:rPr>
        <w:t xml:space="preserve"> regardless of the</w:t>
      </w:r>
      <w:r w:rsidRPr="00182782">
        <w:rPr>
          <w:rFonts w:ascii="Times New Roman" w:eastAsia="맑은 고딕" w:hAnsi="Times New Roman" w:cs="Times New Roman" w:hint="eastAsia"/>
          <w:lang w:eastAsia="ko-KR"/>
        </w:rPr>
        <w:t>ir</w:t>
      </w:r>
      <w:r w:rsidRPr="00182782">
        <w:rPr>
          <w:rFonts w:ascii="Times New Roman" w:eastAsia="맑은 고딕" w:hAnsi="Times New Roman" w:cs="Times New Roman"/>
          <w:lang w:eastAsia="ko-KR"/>
        </w:rPr>
        <w:t xml:space="preserve"> calcification object size, as shown in Figure </w:t>
      </w:r>
      <w:r w:rsidRPr="00182782">
        <w:rPr>
          <w:rFonts w:ascii="Times New Roman" w:eastAsia="맑은 고딕" w:hAnsi="Times New Roman" w:cs="Times New Roman" w:hint="eastAsia"/>
          <w:lang w:eastAsia="ko-KR"/>
        </w:rPr>
        <w:t>6(a)</w:t>
      </w:r>
      <w:r w:rsidRPr="00182782">
        <w:rPr>
          <w:rFonts w:ascii="Times New Roman" w:eastAsia="맑은 고딕" w:hAnsi="Times New Roman" w:cs="Times New Roman"/>
          <w:lang w:eastAsia="ko-KR"/>
        </w:rPr>
        <w:t>.</w:t>
      </w:r>
    </w:p>
    <w:p w14:paraId="54F67CFC" w14:textId="77777777" w:rsidR="00182782" w:rsidRPr="00182782" w:rsidRDefault="00182782" w:rsidP="00182782">
      <w:pPr>
        <w:numPr>
          <w:ilvl w:val="0"/>
          <w:numId w:val="12"/>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In patients with high exterior density and simultaneously small calcification object sizes (e.g., x-axis values of 50), as shown in Figure </w:t>
      </w:r>
      <w:r w:rsidRPr="00182782">
        <w:rPr>
          <w:rFonts w:ascii="Times New Roman" w:eastAsia="맑은 고딕" w:hAnsi="Times New Roman" w:cs="Times New Roman" w:hint="eastAsia"/>
          <w:lang w:eastAsia="ko-KR"/>
        </w:rPr>
        <w:t>6(b) and T</w:t>
      </w:r>
      <w:r w:rsidRPr="00182782">
        <w:rPr>
          <w:rFonts w:ascii="Times New Roman" w:eastAsia="맑은 고딕" w:hAnsi="Times New Roman" w:cs="Times New Roman"/>
          <w:lang w:eastAsia="ko-KR"/>
        </w:rPr>
        <w:t>able</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3, our generative AI demonstrated an anomaly/calcification patient detection accuracy of 87.18%, whereas other techniques exhibited less than 46.15%. Therefore, in these cases, the generative AI proved to have an enhanced patient-level calcification detection capability by more than </w:t>
      </w:r>
      <w:r w:rsidRPr="00182782">
        <w:rPr>
          <w:rFonts w:ascii="Times New Roman" w:eastAsia="맑은 고딕" w:hAnsi="Times New Roman" w:cs="Times New Roman" w:hint="eastAsia"/>
          <w:lang w:eastAsia="ko-KR"/>
        </w:rPr>
        <w:t>4</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20 </w:t>
      </w:r>
      <w:r w:rsidRPr="00182782">
        <w:rPr>
          <w:rFonts w:ascii="Times New Roman" w:eastAsia="맑은 고딕" w:hAnsi="Times New Roman" w:cs="Times New Roman"/>
          <w:lang w:eastAsia="ko-KR"/>
        </w:rPr>
        <w:t xml:space="preserve">times </w:t>
      </w:r>
      <w:r w:rsidRPr="00182782">
        <w:rPr>
          <w:rFonts w:ascii="Times New Roman" w:eastAsia="맑은 고딕" w:hAnsi="Times New Roman" w:cs="Times New Roman" w:hint="eastAsia"/>
          <w:lang w:eastAsia="ko-KR"/>
        </w:rPr>
        <w:t>for error reduction</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from 53.85(=100-</w:t>
      </w:r>
      <w:r w:rsidRPr="00182782">
        <w:rPr>
          <w:rFonts w:ascii="Times New Roman" w:eastAsia="맑은 고딕" w:hAnsi="Times New Roman" w:cs="Times New Roman"/>
          <w:lang w:eastAsia="ko-KR"/>
        </w:rPr>
        <w:t>46.</w:t>
      </w:r>
      <w:proofErr w:type="gramStart"/>
      <w:r w:rsidRPr="00182782">
        <w:rPr>
          <w:rFonts w:ascii="Times New Roman" w:eastAsia="맑은 고딕" w:hAnsi="Times New Roman" w:cs="Times New Roman"/>
          <w:lang w:eastAsia="ko-KR"/>
        </w:rPr>
        <w:t>15</w:t>
      </w:r>
      <w:r w:rsidRPr="00182782">
        <w:rPr>
          <w:rFonts w:ascii="Times New Roman" w:eastAsia="맑은 고딕" w:hAnsi="Times New Roman" w:cs="Times New Roman" w:hint="eastAsia"/>
          <w:lang w:eastAsia="ko-KR"/>
        </w:rPr>
        <w:t>)%</w:t>
      </w:r>
      <w:proofErr w:type="gramEnd"/>
      <w:r w:rsidRPr="00182782">
        <w:rPr>
          <w:rFonts w:ascii="Times New Roman" w:eastAsia="맑은 고딕" w:hAnsi="Times New Roman" w:cs="Times New Roman" w:hint="eastAsia"/>
          <w:lang w:eastAsia="ko-KR"/>
        </w:rPr>
        <w:t xml:space="preserve"> to 12</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82(=100-</w:t>
      </w:r>
      <w:r w:rsidRPr="00182782">
        <w:rPr>
          <w:rFonts w:ascii="Times New Roman" w:eastAsia="맑은 고딕" w:hAnsi="Times New Roman" w:cs="Times New Roman"/>
          <w:lang w:eastAsia="ko-KR"/>
        </w:rPr>
        <w:t>87.18</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w:t>
      </w:r>
    </w:p>
    <w:p w14:paraId="0F25B2C1" w14:textId="77777777" w:rsidR="00182782" w:rsidRPr="00182782" w:rsidRDefault="00182782" w:rsidP="00182782">
      <w:pPr>
        <w:numPr>
          <w:ilvl w:val="0"/>
          <w:numId w:val="12"/>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In patients with low interior density and simultaneously small calcification object sizes (e.g., x-axis values of 50), as shown in Figure </w:t>
      </w:r>
      <w:r w:rsidRPr="00182782">
        <w:rPr>
          <w:rFonts w:ascii="Times New Roman" w:eastAsia="맑은 고딕" w:hAnsi="Times New Roman" w:cs="Times New Roman" w:hint="eastAsia"/>
          <w:lang w:eastAsia="ko-KR"/>
        </w:rPr>
        <w:t>6(c) and T</w:t>
      </w:r>
      <w:r w:rsidRPr="00182782">
        <w:rPr>
          <w:rFonts w:ascii="Times New Roman" w:eastAsia="맑은 고딕" w:hAnsi="Times New Roman" w:cs="Times New Roman"/>
          <w:lang w:eastAsia="ko-KR"/>
        </w:rPr>
        <w:t>able</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3, our generative AI demonstrated an anomaly/calcification patient detection accuracy of 77.91%, whereas other techniques exhibited less than 36.05% detection capability. Therefore, in these cases, the generative AI proved to have an enhanced detection capability by more than 2.</w:t>
      </w:r>
      <w:r w:rsidRPr="00182782">
        <w:rPr>
          <w:rFonts w:ascii="Times New Roman" w:eastAsia="맑은 고딕" w:hAnsi="Times New Roman" w:cs="Times New Roman" w:hint="eastAsia"/>
          <w:lang w:eastAsia="ko-KR"/>
        </w:rPr>
        <w:t>89</w:t>
      </w:r>
      <w:r w:rsidRPr="00182782">
        <w:rPr>
          <w:rFonts w:ascii="Times New Roman" w:eastAsia="맑은 고딕" w:hAnsi="Times New Roman" w:cs="Times New Roman"/>
          <w:lang w:eastAsia="ko-KR"/>
        </w:rPr>
        <w:t xml:space="preserve"> times </w:t>
      </w:r>
      <w:r w:rsidRPr="00182782">
        <w:rPr>
          <w:rFonts w:ascii="Times New Roman" w:eastAsia="맑은 고딕" w:hAnsi="Times New Roman" w:cs="Times New Roman" w:hint="eastAsia"/>
          <w:lang w:eastAsia="ko-KR"/>
        </w:rPr>
        <w:t>for error reduction</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from 63.95(=100-</w:t>
      </w:r>
      <w:r w:rsidRPr="00182782">
        <w:rPr>
          <w:rFonts w:ascii="Times New Roman" w:eastAsia="맑은 고딕" w:hAnsi="Times New Roman" w:cs="Times New Roman"/>
          <w:lang w:eastAsia="ko-KR"/>
        </w:rPr>
        <w:t>36.</w:t>
      </w:r>
      <w:proofErr w:type="gramStart"/>
      <w:r w:rsidRPr="00182782">
        <w:rPr>
          <w:rFonts w:ascii="Times New Roman" w:eastAsia="맑은 고딕" w:hAnsi="Times New Roman" w:cs="Times New Roman"/>
          <w:lang w:eastAsia="ko-KR"/>
        </w:rPr>
        <w:t>05</w:t>
      </w:r>
      <w:r w:rsidRPr="00182782">
        <w:rPr>
          <w:rFonts w:ascii="Times New Roman" w:eastAsia="맑은 고딕" w:hAnsi="Times New Roman" w:cs="Times New Roman" w:hint="eastAsia"/>
          <w:lang w:eastAsia="ko-KR"/>
        </w:rPr>
        <w:t>)%</w:t>
      </w:r>
      <w:proofErr w:type="gramEnd"/>
      <w:r w:rsidRPr="00182782">
        <w:rPr>
          <w:rFonts w:ascii="Times New Roman" w:eastAsia="맑은 고딕" w:hAnsi="Times New Roman" w:cs="Times New Roman" w:hint="eastAsia"/>
          <w:lang w:eastAsia="ko-KR"/>
        </w:rPr>
        <w:t xml:space="preserve"> to 22</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09(=100-</w:t>
      </w:r>
      <w:r w:rsidRPr="00182782">
        <w:rPr>
          <w:rFonts w:ascii="Times New Roman" w:eastAsia="맑은 고딕" w:hAnsi="Times New Roman" w:cs="Times New Roman"/>
          <w:lang w:eastAsia="ko-KR"/>
        </w:rPr>
        <w:t>77.91</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w:t>
      </w:r>
    </w:p>
    <w:p w14:paraId="34475C79" w14:textId="6F42B42E" w:rsidR="00182782" w:rsidRDefault="00182782" w:rsidP="00182782">
      <w:pPr>
        <w:numPr>
          <w:ilvl w:val="0"/>
          <w:numId w:val="12"/>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From these results, we have demonstrated for the first time that our generative AI can effectively address the typical performance limitations of conventional technologies, specifically the reduction in detection capability for small </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Figure </w:t>
      </w:r>
      <w:r w:rsidRPr="00182782">
        <w:rPr>
          <w:rFonts w:ascii="Times New Roman" w:eastAsia="맑은 고딕" w:hAnsi="Times New Roman" w:cs="Times New Roman" w:hint="eastAsia"/>
          <w:lang w:eastAsia="ko-KR"/>
        </w:rPr>
        <w:t xml:space="preserve">6(a)) </w:t>
      </w:r>
      <w:r w:rsidRPr="00182782">
        <w:rPr>
          <w:rFonts w:ascii="Times New Roman" w:eastAsia="맑은 고딕" w:hAnsi="Times New Roman" w:cs="Times New Roman"/>
          <w:lang w:eastAsia="ko-KR"/>
        </w:rPr>
        <w:t xml:space="preserve">and low-density </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Figure </w:t>
      </w:r>
      <w:r w:rsidRPr="00182782">
        <w:rPr>
          <w:rFonts w:ascii="Times New Roman" w:eastAsia="맑은 고딕" w:hAnsi="Times New Roman" w:cs="Times New Roman" w:hint="eastAsia"/>
          <w:lang w:eastAsia="ko-KR"/>
        </w:rPr>
        <w:t xml:space="preserve">6(b)) of </w:t>
      </w:r>
      <w:r w:rsidRPr="00182782">
        <w:rPr>
          <w:rFonts w:ascii="Times New Roman" w:eastAsia="맑은 고딕" w:hAnsi="Times New Roman" w:cs="Times New Roman"/>
          <w:lang w:eastAsia="ko-KR"/>
        </w:rPr>
        <w:t xml:space="preserve">calcification objects, as well as the decreased ability to detect calcifications when the </w:t>
      </w:r>
      <w:r w:rsidRPr="00182782">
        <w:rPr>
          <w:rFonts w:ascii="Times New Roman" w:eastAsia="맑은 고딕" w:hAnsi="Times New Roman" w:cs="Times New Roman" w:hint="eastAsia"/>
          <w:lang w:eastAsia="ko-KR"/>
        </w:rPr>
        <w:t>tissue</w:t>
      </w:r>
      <w:r w:rsidRPr="00182782">
        <w:rPr>
          <w:rFonts w:ascii="Times New Roman" w:eastAsia="맑은 고딕" w:hAnsi="Times New Roman" w:cs="Times New Roman"/>
          <w:lang w:eastAsia="ko-KR"/>
        </w:rPr>
        <w:t xml:space="preserve"> density around the object is high</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Figure </w:t>
      </w:r>
      <w:r w:rsidRPr="00182782">
        <w:rPr>
          <w:rFonts w:ascii="Times New Roman" w:eastAsia="맑은 고딕" w:hAnsi="Times New Roman" w:cs="Times New Roman" w:hint="eastAsia"/>
          <w:lang w:eastAsia="ko-KR"/>
        </w:rPr>
        <w:t>6(c))</w:t>
      </w:r>
      <w:r w:rsidRPr="00182782">
        <w:rPr>
          <w:rFonts w:ascii="Times New Roman" w:eastAsia="맑은 고딕" w:hAnsi="Times New Roman" w:cs="Times New Roman"/>
          <w:lang w:eastAsia="ko-KR"/>
        </w:rPr>
        <w:t>.</w:t>
      </w:r>
    </w:p>
    <w:p w14:paraId="6D073FEC" w14:textId="77777777" w:rsidR="00985FF2" w:rsidRPr="00182782" w:rsidRDefault="00985FF2" w:rsidP="00985FF2">
      <w:pPr>
        <w:spacing w:line="276" w:lineRule="auto"/>
        <w:ind w:left="440"/>
        <w:jc w:val="both"/>
        <w:rPr>
          <w:rFonts w:ascii="Times New Roman" w:eastAsia="맑은 고딕" w:hAnsi="Times New Roman" w:cs="Times New Roman"/>
          <w:lang w:eastAsia="ko-KR"/>
        </w:rPr>
      </w:pPr>
    </w:p>
    <w:p w14:paraId="1AB377C1" w14:textId="788CF063" w:rsidR="00985FF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E</w:t>
      </w:r>
      <w:r w:rsidR="00182782" w:rsidRPr="00182782">
        <w:rPr>
          <w:rFonts w:ascii="Times New Roman" w:eastAsia="맑은 고딕" w:hAnsi="Times New Roman" w:cs="Times New Roman"/>
          <w:i/>
          <w:iCs/>
          <w:lang w:eastAsia="ko-KR"/>
        </w:rPr>
        <w:t>. Note for Setup Details of Tables 1 and 2</w:t>
      </w:r>
    </w:p>
    <w:p w14:paraId="3671A756" w14:textId="77777777" w:rsidR="00985FF2" w:rsidRPr="00182782" w:rsidRDefault="00985FF2" w:rsidP="00182782">
      <w:pPr>
        <w:spacing w:line="276" w:lineRule="auto"/>
        <w:jc w:val="both"/>
        <w:rPr>
          <w:rFonts w:ascii="Times New Roman" w:eastAsia="맑은 고딕" w:hAnsi="Times New Roman" w:cs="Times New Roman"/>
          <w:i/>
          <w:iCs/>
          <w:lang w:eastAsia="ko-KR"/>
        </w:rPr>
      </w:pPr>
    </w:p>
    <w:p w14:paraId="6B1B0BE1"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Signal Processing (SP) Algorithms 1 and 2 without Refinement</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 (SP1 and SP2) </w:t>
      </w:r>
      <w:r w:rsidRPr="00182782">
        <w:rPr>
          <w:rFonts w:ascii="Times New Roman" w:eastAsia="맑은 고딕" w:hAnsi="Times New Roman" w:cs="Times New Roman"/>
          <w:lang w:eastAsia="ko-KR"/>
        </w:rPr>
        <w:t xml:space="preserve">represent the traditional computer vision-based methods for microcalcification extraction: the Gaussian blur difference </w:t>
      </w:r>
      <w:r w:rsidRPr="00182782">
        <w:rPr>
          <w:rFonts w:ascii="Times New Roman" w:eastAsia="맑은 고딕" w:hAnsi="Times New Roman" w:cs="Times New Roman" w:hint="eastAsia"/>
          <w:lang w:eastAsia="ko-KR"/>
        </w:rPr>
        <w:t xml:space="preserve">(GBD) </w:t>
      </w:r>
      <w:r w:rsidRPr="00182782">
        <w:rPr>
          <w:rFonts w:ascii="Times New Roman" w:eastAsia="맑은 고딕" w:hAnsi="Times New Roman" w:cs="Times New Roman"/>
          <w:lang w:eastAsia="ko-KR"/>
        </w:rPr>
        <w:t>and the Top-</w:t>
      </w:r>
      <w:r w:rsidRPr="00182782">
        <w:rPr>
          <w:rFonts w:ascii="Times New Roman" w:eastAsia="맑은 고딕" w:hAnsi="Times New Roman" w:cs="Times New Roman" w:hint="eastAsia"/>
          <w:lang w:eastAsia="ko-KR"/>
        </w:rPr>
        <w:t>h</w:t>
      </w:r>
      <w:r w:rsidRPr="00182782">
        <w:rPr>
          <w:rFonts w:ascii="Times New Roman" w:eastAsia="맑은 고딕" w:hAnsi="Times New Roman" w:cs="Times New Roman"/>
          <w:lang w:eastAsia="ko-KR"/>
        </w:rPr>
        <w:t>at transform</w:t>
      </w:r>
      <w:r w:rsidRPr="00182782">
        <w:rPr>
          <w:rFonts w:ascii="Times New Roman" w:eastAsia="맑은 고딕" w:hAnsi="Times New Roman" w:cs="Times New Roman" w:hint="eastAsia"/>
          <w:lang w:eastAsia="ko-KR"/>
        </w:rPr>
        <w:t xml:space="preserve"> (THT)</w:t>
      </w:r>
      <w:r w:rsidRPr="00182782">
        <w:rPr>
          <w:rFonts w:ascii="Times New Roman" w:eastAsia="맑은 고딕" w:hAnsi="Times New Roman" w:cs="Times New Roman"/>
          <w:lang w:eastAsia="ko-KR"/>
        </w:rPr>
        <w:t>, respectively.</w:t>
      </w:r>
    </w:p>
    <w:p w14:paraId="07A396A6" w14:textId="4FDA0E3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Non-generative AI Algorithm without Refinement</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fldChar w:fldCharType="begin"/>
      </w:r>
      <w:r w:rsidR="00401204">
        <w:rPr>
          <w:rFonts w:ascii="Times New Roman" w:eastAsia="맑은 고딕" w:hAnsi="Times New Roman" w:cs="Times New Roman"/>
          <w:lang w:eastAsia="ko-KR"/>
        </w:rPr>
        <w:instrText xml:space="preserve"> ADDIN EN.CITE &lt;EndNote&gt;&lt;Cite&gt;&lt;Author&gt;Gerbasi&lt;/Author&gt;&lt;Year&gt;2023&lt;/Year&gt;&lt;RecNum&gt;31&lt;/RecNum&gt;&lt;DisplayText&gt;[2, 3]&lt;/DisplayText&gt;&lt;record&gt;&lt;rec-number&gt;31&lt;/rec-number&gt;&lt;foreign-keys&gt;&lt;key app="EN" db-id="2dxz050trt59scewxzn5pdtwfvxxvwdpwfrx" timestamp="1718646194"&gt;31&lt;/key&gt;&lt;/foreign-keys&gt;&lt;ref-type name="Journal Article"&gt;17&lt;/ref-type&gt;&lt;contributors&gt;&lt;authors&gt;&lt;author&gt;Gerbasi, Alessia&lt;/author&gt;&lt;author&gt;Clementi, Greta&lt;/author&gt;&lt;author&gt;Corsi, Fabio&lt;/author&gt;&lt;author&gt;Albasini, Sara&lt;/author&gt;&lt;author&gt;Malovini, Alberto&lt;/author&gt;&lt;author&gt;Quaglini, Silvana&lt;/author&gt;&lt;author&gt;Bellazzi, Riccardo&lt;/author&gt;&lt;/authors&gt;&lt;/contributors&gt;&lt;titles&gt;&lt;title&gt;DeepMiCa: Automatic segmentation and classification of breast MIcroCAlcifications from mammograms&lt;/title&gt;&lt;secondary-title&gt;Computer Methods and Programs in Biomedicine&lt;/secondary-title&gt;&lt;/titles&gt;&lt;periodical&gt;&lt;full-title&gt;Computer Methods and Programs in Biomedicine&lt;/full-title&gt;&lt;/periodical&gt;&lt;pages&gt;107483&lt;/pages&gt;&lt;volume&gt;235&lt;/volume&gt;&lt;dates&gt;&lt;year&gt;2023&lt;/year&gt;&lt;/dates&gt;&lt;isbn&gt;0169-2607&lt;/isbn&gt;&lt;urls&gt;&lt;/urls&gt;&lt;/record&gt;&lt;/Cite&gt;&lt;Cite&gt;&lt;Author&gt;Wu&lt;/Author&gt;&lt;Year&gt;2022&lt;/Year&gt;&lt;RecNum&gt;55&lt;/RecNum&gt;&lt;record&gt;&lt;rec-number&gt;55&lt;/rec-number&gt;&lt;foreign-keys&gt;&lt;key app="EN" db-id="2dxz050trt59scewxzn5pdtwfvxxvwdpwfrx" timestamp="1723152836"&gt;55&lt;/key&gt;&lt;/foreign-keys&gt;&lt;ref-type name="Journal Article"&gt;17&lt;/ref-type&gt;&lt;contributors&gt;&lt;authors&gt;&lt;author&gt;Wu, Xin&lt;/author&gt;&lt;author&gt;Hong, Danfeng&lt;/author&gt;&lt;author&gt;Chanussot, Jocelyn&lt;/author&gt;&lt;/authors&gt;&lt;/contributors&gt;&lt;titles&gt;&lt;title&gt;UIU-Net: U-Net in U-Net for infrared small object detection&lt;/title&gt;&lt;secondary-title&gt;IEEE Transactions on Image Processing&lt;/secondary-title&gt;&lt;/titles&gt;&lt;periodical&gt;&lt;full-title&gt;IEEE Transactions on Image Processing&lt;/full-title&gt;&lt;/periodical&gt;&lt;pages&gt;364-376&lt;/pages&gt;&lt;volume&gt;32&lt;/volume&gt;&lt;dates&gt;&lt;year&gt;2022&lt;/year&gt;&lt;/dates&gt;&lt;isbn&gt;1057-7149&lt;/isbn&gt;&lt;urls&gt;&lt;/urls&gt;&lt;/record&gt;&lt;/Cite&gt;&lt;/EndNote&gt;</w:instrText>
      </w:r>
      <w:r w:rsidRPr="00182782">
        <w:rPr>
          <w:rFonts w:ascii="Times New Roman" w:eastAsia="맑은 고딕" w:hAnsi="Times New Roman" w:cs="Times New Roman"/>
          <w:lang w:eastAsia="ko-KR"/>
        </w:rPr>
        <w:fldChar w:fldCharType="separate"/>
      </w:r>
      <w:r w:rsidR="00401204">
        <w:rPr>
          <w:rFonts w:ascii="Times New Roman" w:eastAsia="맑은 고딕" w:hAnsi="Times New Roman" w:cs="Times New Roman"/>
          <w:noProof/>
          <w:lang w:eastAsia="ko-KR"/>
        </w:rPr>
        <w:t>[2, 3]</w:t>
      </w:r>
      <w:r w:rsidRPr="00182782">
        <w:rPr>
          <w:rFonts w:ascii="Times New Roman" w:eastAsia="맑은 고딕" w:hAnsi="Times New Roman" w:cs="Times New Roman"/>
          <w:lang w:eastAsia="ko-KR"/>
        </w:rPr>
        <w:fldChar w:fldCharType="end"/>
      </w:r>
      <w:r w:rsidRPr="00182782">
        <w:rPr>
          <w:rFonts w:ascii="Times New Roman" w:eastAsia="맑은 고딕" w:hAnsi="Times New Roman" w:cs="Times New Roman" w:hint="eastAsia"/>
          <w:lang w:eastAsia="ko-KR"/>
        </w:rPr>
        <w:t xml:space="preserve">) is a </w:t>
      </w:r>
      <w:r w:rsidRPr="00182782">
        <w:rPr>
          <w:rFonts w:ascii="Times New Roman" w:eastAsia="맑은 고딕" w:hAnsi="Times New Roman" w:cs="Times New Roman"/>
          <w:lang w:eastAsia="ko-KR"/>
        </w:rPr>
        <w:t>separate</w:t>
      </w:r>
      <w:r w:rsidRPr="00182782">
        <w:rPr>
          <w:rFonts w:ascii="Times New Roman" w:eastAsia="맑은 고딕" w:hAnsi="Times New Roman" w:cs="Times New Roman" w:hint="eastAsia"/>
          <w:lang w:eastAsia="ko-KR"/>
        </w:rPr>
        <w:t xml:space="preserve"> non-generative (e.g., segmentation) AI network that was trained under supervised learning (SL) by using the training data with pixel-level microcalcification annotated (i.e., </w:t>
      </w:r>
      <w:r w:rsidRPr="00182782">
        <w:rPr>
          <w:rFonts w:ascii="Times New Roman" w:eastAsia="맑은 고딕" w:hAnsi="Times New Roman" w:cs="Times New Roman"/>
          <w:lang w:eastAsia="ko-KR"/>
        </w:rPr>
        <w:t>European Radiology Mammography</w:t>
      </w:r>
      <w:r w:rsidRPr="00182782">
        <w:rPr>
          <w:rFonts w:ascii="Times New Roman" w:eastAsia="맑은 고딕" w:hAnsi="Times New Roman" w:cs="Times New Roman" w:hint="eastAsia"/>
          <w:lang w:eastAsia="ko-KR"/>
        </w:rPr>
        <w:t xml:space="preserve"> dataset).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provides the microcalcification (segmentation probability) map for full-field digital mammography (i.e., our generative AI method uses this result in the second stage to update/refine it as shown in Figure 4(a))</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 </w:t>
      </w:r>
    </w:p>
    <w:p w14:paraId="29D724F7"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Refinement of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by </w:t>
      </w:r>
      <w:proofErr w:type="spellStart"/>
      <w:r w:rsidRPr="00182782">
        <w:rPr>
          <w:rFonts w:ascii="Times New Roman" w:eastAsia="맑은 고딕" w:hAnsi="Times New Roman" w:cs="Times New Roman" w:hint="eastAsia"/>
          <w:lang w:eastAsia="ko-KR"/>
        </w:rPr>
        <w:t>GenAI</w:t>
      </w:r>
      <w:proofErr w:type="spellEnd"/>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 (</w:t>
      </w:r>
      <w:proofErr w:type="spellStart"/>
      <w:r w:rsidRPr="00182782">
        <w:rPr>
          <w:rFonts w:ascii="Times New Roman" w:eastAsia="맑은 고딕" w:hAnsi="Times New Roman" w:cs="Times New Roman" w:hint="eastAsia"/>
          <w:lang w:eastAsia="ko-KR"/>
        </w:rPr>
        <w:t>SegAI+</w:t>
      </w:r>
      <w:proofErr w:type="gramStart"/>
      <w:r w:rsidRPr="00182782">
        <w:rPr>
          <w:rFonts w:ascii="Times New Roman" w:eastAsia="맑은 고딕" w:hAnsi="Times New Roman" w:cs="Times New Roman" w:hint="eastAsia"/>
          <w:lang w:eastAsia="ko-KR"/>
        </w:rPr>
        <w:t>R:GenAI</w:t>
      </w:r>
      <w:proofErr w:type="spellEnd"/>
      <w:proofErr w:type="gramEnd"/>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represents</w:t>
      </w:r>
      <w:r w:rsidRPr="00182782">
        <w:rPr>
          <w:rFonts w:ascii="Times New Roman" w:eastAsia="맑은 고딕" w:hAnsi="Times New Roman" w:cs="Times New Roman" w:hint="eastAsia"/>
          <w:lang w:eastAsia="ko-KR"/>
        </w:rPr>
        <w:t xml:space="preserve"> our proposed generative AI approach. This consists of two stages as shown in Figure 4(a); the first stage is to provide the microcalcification map of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and the second stage is to update this map of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by inputting it to our generative AI network, which outputs the refined map of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Specifically, our g</w:t>
      </w:r>
      <w:r w:rsidRPr="00182782">
        <w:rPr>
          <w:rFonts w:ascii="Times New Roman" w:eastAsia="맑은 고딕" w:hAnsi="Times New Roman" w:cs="Times New Roman"/>
          <w:lang w:eastAsia="ko-KR"/>
        </w:rPr>
        <w:t>enerat</w:t>
      </w:r>
      <w:r w:rsidRPr="00182782">
        <w:rPr>
          <w:rFonts w:ascii="Times New Roman" w:eastAsia="맑은 고딕" w:hAnsi="Times New Roman" w:cs="Times New Roman" w:hint="eastAsia"/>
          <w:lang w:eastAsia="ko-KR"/>
        </w:rPr>
        <w:t>ive</w:t>
      </w:r>
      <w:r w:rsidRPr="00182782">
        <w:rPr>
          <w:rFonts w:ascii="Times New Roman" w:eastAsia="맑은 고딕" w:hAnsi="Times New Roman" w:cs="Times New Roman"/>
          <w:lang w:eastAsia="ko-KR"/>
        </w:rPr>
        <w:t xml:space="preserve"> AI provides virtual normal pixels for the active area of </w:t>
      </w:r>
      <w:proofErr w:type="spellStart"/>
      <w:r w:rsidRPr="00182782">
        <w:rPr>
          <w:rFonts w:ascii="Times New Roman" w:eastAsia="맑은 고딕" w:hAnsi="Times New Roman" w:cs="Times New Roman"/>
          <w:lang w:eastAsia="ko-KR"/>
        </w:rPr>
        <w:t>SegAI's</w:t>
      </w:r>
      <w:proofErr w:type="spellEnd"/>
      <w:r w:rsidRPr="00182782">
        <w:rPr>
          <w:rFonts w:ascii="Times New Roman" w:eastAsia="맑은 고딕" w:hAnsi="Times New Roman" w:cs="Times New Roman"/>
          <w:lang w:eastAsia="ko-KR"/>
        </w:rPr>
        <w:t xml:space="preserve"> map. A new microcalcification map is obtained by calculating the pixel difference between </w:t>
      </w:r>
      <w:r w:rsidRPr="00182782">
        <w:rPr>
          <w:rFonts w:ascii="Times New Roman" w:eastAsia="맑은 고딕" w:hAnsi="Times New Roman" w:cs="Times New Roman"/>
          <w:lang w:eastAsia="ko-KR"/>
        </w:rPr>
        <w:lastRenderedPageBreak/>
        <w:t xml:space="preserve">this virtual normal image generated by </w:t>
      </w:r>
      <w:r w:rsidRPr="00182782">
        <w:rPr>
          <w:rFonts w:ascii="Times New Roman" w:eastAsia="맑은 고딕" w:hAnsi="Times New Roman" w:cs="Times New Roman" w:hint="eastAsia"/>
          <w:lang w:eastAsia="ko-KR"/>
        </w:rPr>
        <w:t>our g</w:t>
      </w:r>
      <w:r w:rsidRPr="00182782">
        <w:rPr>
          <w:rFonts w:ascii="Times New Roman" w:eastAsia="맑은 고딕" w:hAnsi="Times New Roman" w:cs="Times New Roman"/>
          <w:lang w:eastAsia="ko-KR"/>
        </w:rPr>
        <w:t>enerative</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AI and the original image. This refinement of </w:t>
      </w:r>
      <w:proofErr w:type="spellStart"/>
      <w:r w:rsidRPr="00182782">
        <w:rPr>
          <w:rFonts w:ascii="Times New Roman" w:eastAsia="맑은 고딕" w:hAnsi="Times New Roman" w:cs="Times New Roman"/>
          <w:lang w:eastAsia="ko-KR"/>
        </w:rPr>
        <w:t>SegAI's</w:t>
      </w:r>
      <w:proofErr w:type="spellEnd"/>
      <w:r w:rsidRPr="00182782">
        <w:rPr>
          <w:rFonts w:ascii="Times New Roman" w:eastAsia="맑은 고딕" w:hAnsi="Times New Roman" w:cs="Times New Roman"/>
          <w:lang w:eastAsia="ko-KR"/>
        </w:rPr>
        <w:t xml:space="preserve"> microcalcification segmentation map (e.g., </w:t>
      </w:r>
      <w:r w:rsidRPr="00182782">
        <w:rPr>
          <w:rFonts w:ascii="Times New Roman" w:eastAsia="맑은 고딕" w:hAnsi="Times New Roman" w:cs="Times New Roman" w:hint="eastAsia"/>
          <w:lang w:eastAsia="ko-KR"/>
        </w:rPr>
        <w:t xml:space="preserve">refinement </w:t>
      </w:r>
      <w:r w:rsidRPr="00182782">
        <w:rPr>
          <w:rFonts w:ascii="Times New Roman" w:eastAsia="맑은 고딕" w:hAnsi="Times New Roman" w:cs="Times New Roman"/>
          <w:lang w:eastAsia="ko-KR"/>
        </w:rPr>
        <w:t>from (</w:t>
      </w:r>
      <w:r w:rsidRPr="00182782">
        <w:rPr>
          <w:rFonts w:ascii="Times New Roman" w:eastAsia="맑은 고딕" w:hAnsi="Times New Roman" w:cs="Times New Roman" w:hint="eastAsia"/>
          <w:lang w:eastAsia="ko-KR"/>
        </w:rPr>
        <w:t>b</w:t>
      </w:r>
      <w:r w:rsidRPr="00182782">
        <w:rPr>
          <w:rFonts w:ascii="Times New Roman" w:eastAsia="맑은 고딕" w:hAnsi="Times New Roman" w:cs="Times New Roman"/>
          <w:lang w:eastAsia="ko-KR"/>
        </w:rPr>
        <w:t>) to (</w:t>
      </w:r>
      <w:r w:rsidRPr="00182782">
        <w:rPr>
          <w:rFonts w:ascii="Times New Roman" w:eastAsia="맑은 고딕" w:hAnsi="Times New Roman" w:cs="Times New Roman" w:hint="eastAsia"/>
          <w:lang w:eastAsia="ko-KR"/>
        </w:rPr>
        <w:t>c</w:t>
      </w:r>
      <w:r w:rsidRPr="00182782">
        <w:rPr>
          <w:rFonts w:ascii="Times New Roman" w:eastAsia="맑은 고딕" w:hAnsi="Times New Roman" w:cs="Times New Roman"/>
          <w:lang w:eastAsia="ko-KR"/>
        </w:rPr>
        <w:t xml:space="preserve">) in Figure 2) effectively reduces </w:t>
      </w:r>
      <w:proofErr w:type="spellStart"/>
      <w:r w:rsidRPr="00182782">
        <w:rPr>
          <w:rFonts w:ascii="Times New Roman" w:eastAsia="맑은 고딕" w:hAnsi="Times New Roman" w:cs="Times New Roman"/>
          <w:lang w:eastAsia="ko-KR"/>
        </w:rPr>
        <w:t>SegAI's</w:t>
      </w:r>
      <w:proofErr w:type="spellEnd"/>
      <w:r w:rsidRPr="00182782">
        <w:rPr>
          <w:rFonts w:ascii="Times New Roman" w:eastAsia="맑은 고딕" w:hAnsi="Times New Roman" w:cs="Times New Roman"/>
          <w:lang w:eastAsia="ko-KR"/>
        </w:rPr>
        <w:t xml:space="preserve"> false positives through </w:t>
      </w:r>
      <w:r w:rsidRPr="00182782">
        <w:rPr>
          <w:rFonts w:ascii="Times New Roman" w:eastAsia="맑은 고딕" w:hAnsi="Times New Roman" w:cs="Times New Roman" w:hint="eastAsia"/>
          <w:lang w:eastAsia="ko-KR"/>
        </w:rPr>
        <w:t>our g</w:t>
      </w:r>
      <w:r w:rsidRPr="00182782">
        <w:rPr>
          <w:rFonts w:ascii="Times New Roman" w:eastAsia="맑은 고딕" w:hAnsi="Times New Roman" w:cs="Times New Roman"/>
          <w:lang w:eastAsia="ko-KR"/>
        </w:rPr>
        <w:t>enerative AI</w:t>
      </w:r>
      <w:r w:rsidRPr="00182782">
        <w:rPr>
          <w:rFonts w:ascii="Times New Roman" w:eastAsia="맑은 고딕" w:hAnsi="Times New Roman" w:cs="Times New Roman" w:hint="eastAsia"/>
          <w:lang w:eastAsia="ko-KR"/>
        </w:rPr>
        <w:t xml:space="preserve"> (i.e., </w:t>
      </w:r>
      <w:r w:rsidRPr="00182782">
        <w:rPr>
          <w:rFonts w:ascii="Times New Roman" w:eastAsia="맑은 고딕" w:hAnsi="Times New Roman" w:cs="Times New Roman"/>
          <w:lang w:eastAsia="ko-KR"/>
        </w:rPr>
        <w:t>improv</w:t>
      </w:r>
      <w:r w:rsidRPr="00182782">
        <w:rPr>
          <w:rFonts w:ascii="Times New Roman" w:eastAsia="맑은 고딕" w:hAnsi="Times New Roman" w:cs="Times New Roman" w:hint="eastAsia"/>
          <w:lang w:eastAsia="ko-KR"/>
        </w:rPr>
        <w:t>es</w:t>
      </w:r>
      <w:r w:rsidRPr="00182782">
        <w:rPr>
          <w:rFonts w:ascii="Times New Roman" w:eastAsia="맑은 고딕" w:hAnsi="Times New Roman" w:cs="Times New Roman"/>
          <w:lang w:eastAsia="ko-KR"/>
        </w:rPr>
        <w:t xml:space="preserve"> PPV</w:t>
      </w:r>
      <w:r w:rsidRPr="00182782">
        <w:rPr>
          <w:rFonts w:ascii="Times New Roman" w:eastAsia="맑은 고딕" w:hAnsi="Times New Roman" w:cs="Times New Roman" w:hint="eastAsia"/>
          <w:lang w:eastAsia="ko-KR"/>
        </w:rPr>
        <w:t xml:space="preserve"> as shown in Table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w:t>
      </w:r>
    </w:p>
    <w:p w14:paraId="3DB1D639"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To compare segmentation performance of our generative AI-based refinement with other refinements, we show the refinement results of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by conventional refinement methods SP1 and SP2 (named as SegAI+</w:t>
      </w:r>
      <w:proofErr w:type="gramStart"/>
      <w:r w:rsidRPr="00182782">
        <w:rPr>
          <w:rFonts w:ascii="Times New Roman" w:eastAsia="맑은 고딕" w:hAnsi="Times New Roman" w:cs="Times New Roman" w:hint="eastAsia"/>
          <w:lang w:eastAsia="ko-KR"/>
        </w:rPr>
        <w:t>R:SP</w:t>
      </w:r>
      <w:proofErr w:type="gramEnd"/>
      <w:r w:rsidRPr="00182782">
        <w:rPr>
          <w:rFonts w:ascii="Times New Roman" w:eastAsia="맑은 고딕" w:hAnsi="Times New Roman" w:cs="Times New Roman" w:hint="eastAsia"/>
          <w:lang w:eastAsia="ko-KR"/>
        </w:rPr>
        <w:t xml:space="preserve">1 and SegAI+R:SP2), respectively, instead of generative AI (ours, i.e., </w:t>
      </w:r>
      <w:proofErr w:type="spellStart"/>
      <w:r w:rsidRPr="00182782">
        <w:rPr>
          <w:rFonts w:ascii="Times New Roman" w:eastAsia="맑은 고딕" w:hAnsi="Times New Roman" w:cs="Times New Roman" w:hint="eastAsia"/>
          <w:lang w:eastAsia="ko-KR"/>
        </w:rPr>
        <w:t>SegAI+R:GenAI</w:t>
      </w:r>
      <w:proofErr w:type="spellEnd"/>
      <w:r w:rsidRPr="00182782">
        <w:rPr>
          <w:rFonts w:ascii="Times New Roman" w:eastAsia="맑은 고딕" w:hAnsi="Times New Roman" w:cs="Times New Roman" w:hint="eastAsia"/>
          <w:lang w:eastAsia="ko-KR"/>
        </w:rPr>
        <w:t>).</w:t>
      </w:r>
    </w:p>
    <w:p w14:paraId="6A740EEA" w14:textId="08F0D1D2"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 </w:t>
      </w:r>
      <w:r w:rsidRPr="00182782">
        <w:rPr>
          <w:rFonts w:ascii="Times New Roman" w:eastAsia="맑은 고딕" w:hAnsi="Times New Roman" w:cs="Times New Roman"/>
          <w:lang w:eastAsia="ko-KR"/>
        </w:rPr>
        <w:t>2</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In Table 2, our </w:t>
      </w:r>
      <w:r w:rsidRPr="00182782">
        <w:rPr>
          <w:rFonts w:ascii="Times New Roman" w:eastAsia="맑은 고딕" w:hAnsi="Times New Roman" w:cs="Times New Roman" w:hint="eastAsia"/>
          <w:lang w:eastAsia="ko-KR"/>
        </w:rPr>
        <w:t>g</w:t>
      </w:r>
      <w:r w:rsidRPr="00182782">
        <w:rPr>
          <w:rFonts w:ascii="Times New Roman" w:eastAsia="맑은 고딕" w:hAnsi="Times New Roman" w:cs="Times New Roman"/>
          <w:lang w:eastAsia="ko-KR"/>
        </w:rPr>
        <w:t xml:space="preserve">enerative AI takes the SL-based mask results (i.e., </w:t>
      </w:r>
      <w:proofErr w:type="spellStart"/>
      <w:r w:rsidRPr="00182782">
        <w:rPr>
          <w:rFonts w:ascii="Times New Roman" w:eastAsia="맑은 고딕" w:hAnsi="Times New Roman" w:cs="Times New Roman"/>
          <w:lang w:eastAsia="ko-KR"/>
        </w:rPr>
        <w:t>SegAI's</w:t>
      </w:r>
      <w:proofErr w:type="spellEnd"/>
      <w:r w:rsidRPr="00182782">
        <w:rPr>
          <w:rFonts w:ascii="Times New Roman" w:eastAsia="맑은 고딕" w:hAnsi="Times New Roman" w:cs="Times New Roman"/>
          <w:lang w:eastAsia="ko-KR"/>
        </w:rPr>
        <w:t xml:space="preserve"> microcalcification segmentation map) as input, updates the activation rate, and produces a new segmentation map. Table 2 compares the performance of our </w:t>
      </w:r>
      <w:r w:rsidRPr="00182782">
        <w:rPr>
          <w:rFonts w:ascii="Times New Roman" w:eastAsia="맑은 고딕" w:hAnsi="Times New Roman" w:cs="Times New Roman" w:hint="eastAsia"/>
          <w:lang w:eastAsia="ko-KR"/>
        </w:rPr>
        <w:t>g</w:t>
      </w:r>
      <w:r w:rsidRPr="00182782">
        <w:rPr>
          <w:rFonts w:ascii="Times New Roman" w:eastAsia="맑은 고딕" w:hAnsi="Times New Roman" w:cs="Times New Roman"/>
          <w:lang w:eastAsia="ko-KR"/>
        </w:rPr>
        <w:t xml:space="preserve">enerative AI using this SL-based mask with a modified version that does not use it (i.e., conventional generative AI methods </w:t>
      </w:r>
      <w:r w:rsidRPr="00182782">
        <w:rPr>
          <w:rFonts w:ascii="Times New Roman" w:eastAsia="맑은 고딕" w:hAnsi="Times New Roman" w:cs="Times New Roman"/>
          <w:lang w:eastAsia="ko-KR"/>
        </w:rPr>
        <w:fldChar w:fldCharType="begin">
          <w:fldData xml:space="preserve">PEVuZE5vdGU+PENpdGUgRXhjbHVkZVllYXI9IjEiPjxBdXRob3I+QmVocmVuZHQ8L0F1dGhvcj48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==
</w:fldData>
        </w:fldChar>
      </w:r>
      <w:r w:rsidR="00401204">
        <w:rPr>
          <w:rFonts w:ascii="Times New Roman" w:eastAsia="맑은 고딕" w:hAnsi="Times New Roman" w:cs="Times New Roman"/>
          <w:lang w:eastAsia="ko-KR"/>
        </w:rPr>
        <w:instrText xml:space="preserve"> ADDIN EN.CITE </w:instrText>
      </w:r>
      <w:r w:rsidR="00401204">
        <w:rPr>
          <w:rFonts w:ascii="Times New Roman" w:eastAsia="맑은 고딕" w:hAnsi="Times New Roman" w:cs="Times New Roman"/>
          <w:lang w:eastAsia="ko-KR"/>
        </w:rPr>
        <w:fldChar w:fldCharType="begin">
          <w:fldData xml:space="preserve">PEVuZE5vdGU+PENpdGUgRXhjbHVkZVllYXI9IjEiPjxBdXRob3I+QmVocmVuZHQ8L0F1dGhvcj48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==
</w:fldData>
        </w:fldChar>
      </w:r>
      <w:r w:rsidR="00401204">
        <w:rPr>
          <w:rFonts w:ascii="Times New Roman" w:eastAsia="맑은 고딕" w:hAnsi="Times New Roman" w:cs="Times New Roman"/>
          <w:lang w:eastAsia="ko-KR"/>
        </w:rPr>
        <w:instrText xml:space="preserve"> ADDIN EN.CITE.DATA </w:instrText>
      </w:r>
      <w:r w:rsidR="00401204">
        <w:rPr>
          <w:rFonts w:ascii="Times New Roman" w:eastAsia="맑은 고딕" w:hAnsi="Times New Roman" w:cs="Times New Roman"/>
          <w:lang w:eastAsia="ko-KR"/>
        </w:rPr>
      </w:r>
      <w:r w:rsidR="00401204">
        <w:rPr>
          <w:rFonts w:ascii="Times New Roman" w:eastAsia="맑은 고딕" w:hAnsi="Times New Roman" w:cs="Times New Roman"/>
          <w:lang w:eastAsia="ko-KR"/>
        </w:rPr>
        <w:fldChar w:fldCharType="end"/>
      </w:r>
      <w:r w:rsidRPr="00182782">
        <w:rPr>
          <w:rFonts w:ascii="Times New Roman" w:eastAsia="맑은 고딕" w:hAnsi="Times New Roman" w:cs="Times New Roman"/>
          <w:lang w:eastAsia="ko-KR"/>
        </w:rPr>
      </w:r>
      <w:r w:rsidRPr="00182782">
        <w:rPr>
          <w:rFonts w:ascii="Times New Roman" w:eastAsia="맑은 고딕" w:hAnsi="Times New Roman" w:cs="Times New Roman"/>
          <w:lang w:eastAsia="ko-KR"/>
        </w:rPr>
        <w:fldChar w:fldCharType="separate"/>
      </w:r>
      <w:r w:rsidR="00401204">
        <w:rPr>
          <w:rFonts w:ascii="Times New Roman" w:eastAsia="맑은 고딕" w:hAnsi="Times New Roman" w:cs="Times New Roman"/>
          <w:noProof/>
          <w:lang w:eastAsia="ko-KR"/>
        </w:rPr>
        <w:t>[4-9]</w:t>
      </w:r>
      <w:r w:rsidRPr="00182782">
        <w:rPr>
          <w:rFonts w:ascii="Times New Roman" w:eastAsia="맑은 고딕" w:hAnsi="Times New Roman" w:cs="Times New Roman"/>
          <w:lang w:eastAsia="ko-KR"/>
        </w:rPr>
        <w:fldChar w:fldCharType="end"/>
      </w:r>
      <w:r w:rsidRPr="00182782">
        <w:rPr>
          <w:rFonts w:ascii="Times New Roman" w:eastAsia="맑은 고딕" w:hAnsi="Times New Roman" w:cs="Times New Roman"/>
          <w:lang w:eastAsia="ko-KR"/>
        </w:rPr>
        <w:t xml:space="preserve">). We set up this modified version by referencing existing mask-based generative AI methods that use a random grid mask to generate virtual normal images </w:t>
      </w:r>
      <w:r w:rsidRPr="00182782">
        <w:rPr>
          <w:rFonts w:ascii="Times New Roman" w:eastAsia="맑은 고딕" w:hAnsi="Times New Roman" w:cs="Times New Roman"/>
          <w:lang w:eastAsia="ko-KR"/>
        </w:rPr>
        <w:fldChar w:fldCharType="begin">
          <w:fldData xml:space="preserve">PEVuZE5vdGU+PENpdGUgRXhjbHVkZVllYXI9IjEiPjxBdXRob3I+QmVocmVuZHQ8L0F1dGhvcj48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==
</w:fldData>
        </w:fldChar>
      </w:r>
      <w:r w:rsidR="00401204">
        <w:rPr>
          <w:rFonts w:ascii="Times New Roman" w:eastAsia="맑은 고딕" w:hAnsi="Times New Roman" w:cs="Times New Roman"/>
          <w:lang w:eastAsia="ko-KR"/>
        </w:rPr>
        <w:instrText xml:space="preserve"> ADDIN EN.CITE </w:instrText>
      </w:r>
      <w:r w:rsidR="00401204">
        <w:rPr>
          <w:rFonts w:ascii="Times New Roman" w:eastAsia="맑은 고딕" w:hAnsi="Times New Roman" w:cs="Times New Roman"/>
          <w:lang w:eastAsia="ko-KR"/>
        </w:rPr>
        <w:fldChar w:fldCharType="begin">
          <w:fldData xml:space="preserve">PEVuZE5vdGU+PENpdGUgRXhjbHVkZVllYXI9IjEiPjxBdXRob3I+QmVocmVuZHQ8L0F1dGhvcj48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==
</w:fldData>
        </w:fldChar>
      </w:r>
      <w:r w:rsidR="00401204">
        <w:rPr>
          <w:rFonts w:ascii="Times New Roman" w:eastAsia="맑은 고딕" w:hAnsi="Times New Roman" w:cs="Times New Roman"/>
          <w:lang w:eastAsia="ko-KR"/>
        </w:rPr>
        <w:instrText xml:space="preserve"> ADDIN EN.CITE.DATA </w:instrText>
      </w:r>
      <w:r w:rsidR="00401204">
        <w:rPr>
          <w:rFonts w:ascii="Times New Roman" w:eastAsia="맑은 고딕" w:hAnsi="Times New Roman" w:cs="Times New Roman"/>
          <w:lang w:eastAsia="ko-KR"/>
        </w:rPr>
      </w:r>
      <w:r w:rsidR="00401204">
        <w:rPr>
          <w:rFonts w:ascii="Times New Roman" w:eastAsia="맑은 고딕" w:hAnsi="Times New Roman" w:cs="Times New Roman"/>
          <w:lang w:eastAsia="ko-KR"/>
        </w:rPr>
        <w:fldChar w:fldCharType="end"/>
      </w:r>
      <w:r w:rsidRPr="00182782">
        <w:rPr>
          <w:rFonts w:ascii="Times New Roman" w:eastAsia="맑은 고딕" w:hAnsi="Times New Roman" w:cs="Times New Roman"/>
          <w:lang w:eastAsia="ko-KR"/>
        </w:rPr>
      </w:r>
      <w:r w:rsidRPr="00182782">
        <w:rPr>
          <w:rFonts w:ascii="Times New Roman" w:eastAsia="맑은 고딕" w:hAnsi="Times New Roman" w:cs="Times New Roman"/>
          <w:lang w:eastAsia="ko-KR"/>
        </w:rPr>
        <w:fldChar w:fldCharType="separate"/>
      </w:r>
      <w:r w:rsidR="00401204">
        <w:rPr>
          <w:rFonts w:ascii="Times New Roman" w:eastAsia="맑은 고딕" w:hAnsi="Times New Roman" w:cs="Times New Roman"/>
          <w:noProof/>
          <w:lang w:eastAsia="ko-KR"/>
        </w:rPr>
        <w:t>[4-9]</w:t>
      </w:r>
      <w:r w:rsidRPr="00182782">
        <w:rPr>
          <w:rFonts w:ascii="Times New Roman" w:eastAsia="맑은 고딕" w:hAnsi="Times New Roman" w:cs="Times New Roman"/>
          <w:lang w:eastAsia="ko-KR"/>
        </w:rPr>
        <w:fldChar w:fldCharType="end"/>
      </w:r>
      <w:r w:rsidRPr="00182782">
        <w:rPr>
          <w:rFonts w:ascii="Times New Roman" w:eastAsia="맑은 고딕" w:hAnsi="Times New Roman" w:cs="Times New Roman"/>
          <w:lang w:eastAsia="ko-KR"/>
        </w:rPr>
        <w:t xml:space="preserve">. Without the SL-based mask, a fixed-size (256x256 pixels) rectangular mask is sequentially allocated to all areas of the original image in a grid manner, generating virtual normal images for each masked area. These generated areas are then combined to create a complete virtual normal image for the entire FFDM region. All other conditions were kept identical to ensure a fair performance comparison between our original </w:t>
      </w:r>
      <w:r w:rsidRPr="00182782">
        <w:rPr>
          <w:rFonts w:ascii="Times New Roman" w:eastAsia="맑은 고딕" w:hAnsi="Times New Roman" w:cs="Times New Roman" w:hint="eastAsia"/>
          <w:lang w:eastAsia="ko-KR"/>
        </w:rPr>
        <w:t>g</w:t>
      </w:r>
      <w:r w:rsidRPr="00182782">
        <w:rPr>
          <w:rFonts w:ascii="Times New Roman" w:eastAsia="맑은 고딕" w:hAnsi="Times New Roman" w:cs="Times New Roman"/>
          <w:lang w:eastAsia="ko-KR"/>
        </w:rPr>
        <w:t>enerative AI (with the SL-based mask) and its modified version without using the SL-based mask. For both methods, the final microcalcification segmentation map is obtained by calculating the pixel difference between the virtual normal image and the original FFDM.</w:t>
      </w:r>
    </w:p>
    <w:p w14:paraId="016D086B" w14:textId="77777777" w:rsidR="00182782" w:rsidRP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Tables </w:t>
      </w:r>
      <w:r w:rsidRPr="00182782">
        <w:rPr>
          <w:rFonts w:ascii="Times New Roman" w:eastAsia="맑은 고딕" w:hAnsi="Times New Roman" w:cs="Times New Roman"/>
          <w:lang w:eastAsia="ko-KR"/>
        </w:rPr>
        <w:t>1</w:t>
      </w:r>
      <w:r w:rsidRPr="00182782">
        <w:rPr>
          <w:rFonts w:ascii="Times New Roman" w:eastAsia="맑은 고딕" w:hAnsi="Times New Roman" w:cs="Times New Roman" w:hint="eastAsia"/>
          <w:lang w:eastAsia="ko-KR"/>
        </w:rPr>
        <w:t xml:space="preserve"> and </w:t>
      </w:r>
      <w:r w:rsidRPr="00182782">
        <w:rPr>
          <w:rFonts w:ascii="Times New Roman" w:eastAsia="맑은 고딕" w:hAnsi="Times New Roman" w:cs="Times New Roman"/>
          <w:lang w:eastAsia="ko-KR"/>
        </w:rPr>
        <w:t>2</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Sensitivity is defined as the ratio of the area of </w:t>
      </w:r>
      <w:r w:rsidRPr="00182782">
        <w:rPr>
          <w:rFonts w:ascii="Times New Roman" w:eastAsia="맑은 고딕" w:hAnsi="Times New Roman" w:cs="Times New Roman" w:hint="eastAsia"/>
          <w:lang w:eastAsia="ko-KR"/>
        </w:rPr>
        <w:t xml:space="preserve">calcification </w:t>
      </w:r>
      <w:r w:rsidRPr="00182782">
        <w:rPr>
          <w:rFonts w:ascii="Times New Roman" w:eastAsia="맑은 고딕" w:hAnsi="Times New Roman" w:cs="Times New Roman"/>
          <w:lang w:eastAsia="ko-KR"/>
        </w:rPr>
        <w:t xml:space="preserve">pixels correctly identified by the model to the total area of actual </w:t>
      </w:r>
      <w:r w:rsidRPr="00182782">
        <w:rPr>
          <w:rFonts w:ascii="Times New Roman" w:eastAsia="맑은 고딕" w:hAnsi="Times New Roman" w:cs="Times New Roman" w:hint="eastAsia"/>
          <w:lang w:eastAsia="ko-KR"/>
        </w:rPr>
        <w:t xml:space="preserve">calcification </w:t>
      </w:r>
      <w:r w:rsidRPr="00182782">
        <w:rPr>
          <w:rFonts w:ascii="Times New Roman" w:eastAsia="맑은 고딕" w:hAnsi="Times New Roman" w:cs="Times New Roman"/>
          <w:lang w:eastAsia="ko-KR"/>
        </w:rPr>
        <w:t xml:space="preserve">pixels in </w:t>
      </w:r>
      <w:r w:rsidRPr="00182782">
        <w:rPr>
          <w:rFonts w:ascii="Times New Roman" w:eastAsia="맑은 고딕" w:hAnsi="Times New Roman" w:cs="Times New Roman" w:hint="eastAsia"/>
          <w:lang w:eastAsia="ko-KR"/>
        </w:rPr>
        <w:t>FFDM</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PPV/Precision</w:t>
      </w:r>
      <w:r w:rsidRPr="00182782">
        <w:rPr>
          <w:rFonts w:ascii="Times New Roman" w:eastAsia="맑은 고딕" w:hAnsi="Times New Roman" w:cs="Times New Roman"/>
          <w:lang w:eastAsia="ko-KR"/>
        </w:rPr>
        <w:t xml:space="preserve"> is the ratio of the area of </w:t>
      </w:r>
      <w:r w:rsidRPr="00182782">
        <w:rPr>
          <w:rFonts w:ascii="Times New Roman" w:eastAsia="맑은 고딕" w:hAnsi="Times New Roman" w:cs="Times New Roman" w:hint="eastAsia"/>
          <w:lang w:eastAsia="ko-KR"/>
        </w:rPr>
        <w:t xml:space="preserve">microcalcification </w:t>
      </w:r>
      <w:r w:rsidRPr="00182782">
        <w:rPr>
          <w:rFonts w:ascii="Times New Roman" w:eastAsia="맑은 고딕" w:hAnsi="Times New Roman" w:cs="Times New Roman"/>
          <w:lang w:eastAsia="ko-KR"/>
        </w:rPr>
        <w:t xml:space="preserve">pixels </w:t>
      </w:r>
      <w:r w:rsidRPr="00182782">
        <w:rPr>
          <w:rFonts w:ascii="Times New Roman" w:eastAsia="맑은 고딕" w:hAnsi="Times New Roman" w:cs="Times New Roman" w:hint="eastAsia"/>
          <w:lang w:eastAsia="ko-KR"/>
        </w:rPr>
        <w:t xml:space="preserve">predicted </w:t>
      </w:r>
      <w:r w:rsidRPr="00182782">
        <w:rPr>
          <w:rFonts w:ascii="Times New Roman" w:eastAsia="맑은 고딕" w:hAnsi="Times New Roman" w:cs="Times New Roman"/>
          <w:lang w:eastAsia="ko-KR"/>
        </w:rPr>
        <w:t>by the model</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 xml:space="preserve">to the total actual </w:t>
      </w:r>
      <w:r w:rsidRPr="00182782">
        <w:rPr>
          <w:rFonts w:ascii="Times New Roman" w:eastAsia="맑은 고딕" w:hAnsi="Times New Roman" w:cs="Times New Roman" w:hint="eastAsia"/>
          <w:lang w:eastAsia="ko-KR"/>
        </w:rPr>
        <w:t xml:space="preserve">calcification </w:t>
      </w:r>
      <w:r w:rsidRPr="00182782">
        <w:rPr>
          <w:rFonts w:ascii="Times New Roman" w:eastAsia="맑은 고딕" w:hAnsi="Times New Roman" w:cs="Times New Roman"/>
          <w:lang w:eastAsia="ko-KR"/>
        </w:rPr>
        <w:t xml:space="preserve">pixel area in </w:t>
      </w:r>
      <w:r w:rsidRPr="00182782">
        <w:rPr>
          <w:rFonts w:ascii="Times New Roman" w:eastAsia="맑은 고딕" w:hAnsi="Times New Roman" w:cs="Times New Roman" w:hint="eastAsia"/>
          <w:lang w:eastAsia="ko-KR"/>
        </w:rPr>
        <w:t>FFDM</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 xml:space="preserve">We also used conventional </w:t>
      </w:r>
      <w:r w:rsidRPr="00182782">
        <w:rPr>
          <w:rFonts w:ascii="Times New Roman" w:eastAsia="맑은 고딕" w:hAnsi="Times New Roman" w:cs="Times New Roman"/>
          <w:lang w:eastAsia="ko-KR"/>
        </w:rPr>
        <w:t>Dice score to evaluate the similarity between a predicted segmentation mask and the truth segmentation mask</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The activation rate is the ratio of pixel areas predicted by the model as </w:t>
      </w:r>
      <w:r w:rsidRPr="00182782">
        <w:rPr>
          <w:rFonts w:ascii="Times New Roman" w:eastAsia="맑은 고딕" w:hAnsi="Times New Roman" w:cs="Times New Roman" w:hint="eastAsia"/>
          <w:lang w:eastAsia="ko-KR"/>
        </w:rPr>
        <w:t>calcification</w:t>
      </w:r>
      <w:r w:rsidRPr="00182782">
        <w:rPr>
          <w:rFonts w:ascii="Times New Roman" w:eastAsia="맑은 고딕" w:hAnsi="Times New Roman" w:cs="Times New Roman"/>
          <w:lang w:eastAsia="ko-KR"/>
        </w:rPr>
        <w:t xml:space="preserve">-positive to the total pixel areas of the entire breast. The true activation rate, which is the ratio of actual </w:t>
      </w:r>
      <w:r w:rsidRPr="00182782">
        <w:rPr>
          <w:rFonts w:ascii="Times New Roman" w:eastAsia="맑은 고딕" w:hAnsi="Times New Roman" w:cs="Times New Roman" w:hint="eastAsia"/>
          <w:lang w:eastAsia="ko-KR"/>
        </w:rPr>
        <w:t>calcification</w:t>
      </w:r>
      <w:r w:rsidRPr="00182782">
        <w:rPr>
          <w:rFonts w:ascii="Times New Roman" w:eastAsia="맑은 고딕" w:hAnsi="Times New Roman" w:cs="Times New Roman"/>
          <w:lang w:eastAsia="ko-KR"/>
        </w:rPr>
        <w:t>-positive pixel area to the entire breast's pixel area. All evaluation indices were calculated as the average value across all test image samples.</w:t>
      </w:r>
    </w:p>
    <w:p w14:paraId="4EE8A971" w14:textId="412D6E4D" w:rsidR="00182782" w:rsidRDefault="00182782" w:rsidP="00182782">
      <w:pPr>
        <w:numPr>
          <w:ilvl w:val="0"/>
          <w:numId w:val="10"/>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We utilized ‘European Radiology Mammography’ </w:t>
      </w:r>
      <w:r w:rsidRPr="00182782">
        <w:rPr>
          <w:rFonts w:ascii="Times New Roman" w:eastAsia="맑은 고딕" w:hAnsi="Times New Roman" w:cs="Times New Roman" w:hint="eastAsia"/>
          <w:lang w:eastAsia="ko-KR"/>
        </w:rPr>
        <w:t xml:space="preserve">dataset </w:t>
      </w:r>
      <w:r w:rsidRPr="00182782">
        <w:rPr>
          <w:rFonts w:ascii="Times New Roman" w:eastAsia="맑은 고딕" w:hAnsi="Times New Roman" w:cs="Times New Roman"/>
          <w:lang w:eastAsia="ko-KR"/>
        </w:rPr>
        <w:t xml:space="preserve">[20] </w:t>
      </w:r>
      <w:r w:rsidRPr="00182782">
        <w:rPr>
          <w:rFonts w:ascii="Times New Roman" w:eastAsia="맑은 고딕" w:hAnsi="Times New Roman" w:cs="Times New Roman" w:hint="eastAsia"/>
          <w:lang w:eastAsia="ko-KR"/>
        </w:rPr>
        <w:t>of</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81</w:t>
      </w:r>
      <w:r w:rsidRPr="00182782">
        <w:rPr>
          <w:rFonts w:ascii="Times New Roman" w:eastAsia="맑은 고딕" w:hAnsi="Times New Roman" w:cs="Times New Roman"/>
          <w:lang w:eastAsia="ko-KR"/>
        </w:rPr>
        <w:t xml:space="preserve"> mammograms</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for training</w:t>
      </w:r>
      <w:r w:rsidRPr="00182782">
        <w:rPr>
          <w:rFonts w:ascii="Times New Roman" w:eastAsia="맑은 고딕" w:hAnsi="Times New Roman" w:cs="Times New Roman" w:hint="eastAsia"/>
          <w:lang w:eastAsia="ko-KR"/>
        </w:rPr>
        <w:t xml:space="preserve"> the </w:t>
      </w:r>
      <w:proofErr w:type="spellStart"/>
      <w:r w:rsidRPr="00182782">
        <w:rPr>
          <w:rFonts w:ascii="Times New Roman" w:eastAsia="맑은 고딕" w:hAnsi="Times New Roman" w:cs="Times New Roman" w:hint="eastAsia"/>
          <w:lang w:eastAsia="ko-KR"/>
        </w:rPr>
        <w:t>SegAI</w:t>
      </w:r>
      <w:proofErr w:type="spellEnd"/>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model</w:t>
      </w:r>
      <w:r w:rsidRPr="00182782">
        <w:rPr>
          <w:rFonts w:ascii="Times New Roman" w:eastAsia="맑은 고딕" w:hAnsi="Times New Roman" w:cs="Times New Roman" w:hint="eastAsia"/>
          <w:lang w:eastAsia="ko-KR"/>
        </w:rPr>
        <w:t xml:space="preserve"> and </w:t>
      </w:r>
      <w:r w:rsidRPr="00182782">
        <w:rPr>
          <w:rFonts w:ascii="Times New Roman" w:eastAsia="맑은 고딕" w:hAnsi="Times New Roman" w:cs="Times New Roman"/>
          <w:lang w:eastAsia="ko-KR"/>
        </w:rPr>
        <w:t>our institutional dataset of 1121 mammograms</w:t>
      </w:r>
      <w:r w:rsidRPr="00182782">
        <w:rPr>
          <w:rFonts w:ascii="Times New Roman" w:eastAsia="맑은 고딕" w:hAnsi="Times New Roman" w:cs="Times New Roman" w:hint="eastAsia"/>
          <w:lang w:eastAsia="ko-KR"/>
        </w:rPr>
        <w:t xml:space="preserve"> for training our g</w:t>
      </w:r>
      <w:r w:rsidRPr="00182782">
        <w:rPr>
          <w:rFonts w:ascii="Times New Roman" w:eastAsia="맑은 고딕" w:hAnsi="Times New Roman" w:cs="Times New Roman"/>
          <w:lang w:eastAsia="ko-KR"/>
        </w:rPr>
        <w:t xml:space="preserve">enerative </w:t>
      </w:r>
      <w:r w:rsidRPr="00182782">
        <w:rPr>
          <w:rFonts w:ascii="Times New Roman" w:eastAsia="맑은 고딕" w:hAnsi="Times New Roman" w:cs="Times New Roman" w:hint="eastAsia"/>
          <w:lang w:eastAsia="ko-KR"/>
        </w:rPr>
        <w:t xml:space="preserve">AI model, respectively. We also used the distinct dataset of </w:t>
      </w:r>
      <w:r w:rsidRPr="00182782">
        <w:rPr>
          <w:rFonts w:ascii="Times New Roman" w:eastAsia="맑은 고딕" w:hAnsi="Times New Roman" w:cs="Times New Roman"/>
          <w:lang w:eastAsia="ko-KR"/>
        </w:rPr>
        <w:t>‘</w:t>
      </w:r>
      <w:proofErr w:type="spellStart"/>
      <w:r w:rsidRPr="00182782">
        <w:rPr>
          <w:rFonts w:ascii="Times New Roman" w:eastAsia="맑은 고딕" w:hAnsi="Times New Roman" w:cs="Times New Roman"/>
          <w:lang w:eastAsia="ko-KR"/>
        </w:rPr>
        <w:t>InBreast</w:t>
      </w:r>
      <w:proofErr w:type="spellEnd"/>
      <w:r w:rsidRPr="00182782">
        <w:rPr>
          <w:rFonts w:ascii="Times New Roman" w:eastAsia="맑은 고딕" w:hAnsi="Times New Roman" w:cs="Times New Roman"/>
          <w:lang w:eastAsia="ko-KR"/>
        </w:rPr>
        <w:t>’</w:t>
      </w:r>
      <w:r w:rsidRPr="00182782">
        <w:rPr>
          <w:rFonts w:ascii="Times New Roman" w:eastAsia="맑은 고딕" w:hAnsi="Times New Roman" w:cs="Times New Roman" w:hint="eastAsia"/>
          <w:lang w:eastAsia="ko-KR"/>
        </w:rPr>
        <w:t xml:space="preserve"> </w:t>
      </w:r>
      <w:r w:rsidRPr="00182782">
        <w:rPr>
          <w:rFonts w:ascii="Times New Roman" w:eastAsia="맑은 고딕" w:hAnsi="Times New Roman" w:cs="Times New Roman"/>
          <w:lang w:eastAsia="ko-KR"/>
        </w:rPr>
        <w:t>[22]</w:t>
      </w:r>
      <w:r w:rsidRPr="00182782">
        <w:rPr>
          <w:rFonts w:ascii="Times New Roman" w:eastAsia="맑은 고딕" w:hAnsi="Times New Roman" w:cs="Times New Roman" w:hint="eastAsia"/>
          <w:lang w:eastAsia="ko-KR"/>
        </w:rPr>
        <w:t xml:space="preserve"> with </w:t>
      </w:r>
      <w:r w:rsidRPr="00182782">
        <w:rPr>
          <w:rFonts w:ascii="Times New Roman" w:eastAsia="맑은 고딕" w:hAnsi="Times New Roman" w:cs="Times New Roman"/>
          <w:lang w:eastAsia="ko-KR"/>
        </w:rPr>
        <w:t>126 mammograms</w:t>
      </w:r>
      <w:r w:rsidRPr="00182782">
        <w:rPr>
          <w:rFonts w:ascii="Times New Roman" w:eastAsia="맑은 고딕" w:hAnsi="Times New Roman" w:cs="Times New Roman" w:hint="eastAsia"/>
          <w:lang w:eastAsia="ko-KR"/>
        </w:rPr>
        <w:t xml:space="preserve"> for performance test for all models</w:t>
      </w:r>
      <w:r w:rsidRPr="00182782">
        <w:rPr>
          <w:rFonts w:ascii="Times New Roman" w:eastAsia="맑은 고딕" w:hAnsi="Times New Roman" w:cs="Times New Roman"/>
          <w:lang w:eastAsia="ko-KR"/>
        </w:rPr>
        <w:t xml:space="preserve">. </w:t>
      </w:r>
    </w:p>
    <w:p w14:paraId="06ED5492" w14:textId="77777777" w:rsidR="00985FF2" w:rsidRPr="00182782" w:rsidRDefault="00985FF2" w:rsidP="00985FF2">
      <w:pPr>
        <w:spacing w:line="276" w:lineRule="auto"/>
        <w:ind w:left="440"/>
        <w:jc w:val="both"/>
        <w:rPr>
          <w:rFonts w:ascii="Times New Roman" w:eastAsia="맑은 고딕" w:hAnsi="Times New Roman" w:cs="Times New Roman"/>
          <w:lang w:eastAsia="ko-KR"/>
        </w:rPr>
      </w:pPr>
    </w:p>
    <w:p w14:paraId="6C6DACD6" w14:textId="5714D0AA" w:rsidR="00985FF2" w:rsidRDefault="001F4CEC" w:rsidP="00182782">
      <w:pPr>
        <w:spacing w:line="276" w:lineRule="auto"/>
        <w:jc w:val="both"/>
        <w:rPr>
          <w:rFonts w:ascii="Times New Roman" w:eastAsia="맑은 고딕" w:hAnsi="Times New Roman" w:cs="Times New Roman"/>
          <w:i/>
          <w:iCs/>
          <w:lang w:eastAsia="ko-KR"/>
        </w:rPr>
      </w:pPr>
      <w:r>
        <w:rPr>
          <w:rFonts w:ascii="Times New Roman" w:eastAsia="맑은 고딕" w:hAnsi="Times New Roman" w:cs="Times New Roman"/>
          <w:i/>
          <w:iCs/>
          <w:lang w:eastAsia="ko-KR"/>
        </w:rPr>
        <w:t>F</w:t>
      </w:r>
      <w:r w:rsidR="00182782" w:rsidRPr="00182782">
        <w:rPr>
          <w:rFonts w:ascii="Times New Roman" w:eastAsia="맑은 고딕" w:hAnsi="Times New Roman" w:cs="Times New Roman"/>
          <w:i/>
          <w:iCs/>
          <w:lang w:eastAsia="ko-KR"/>
        </w:rPr>
        <w:t>. Note for Setup Details of Figure 6 and Table 3</w:t>
      </w:r>
    </w:p>
    <w:p w14:paraId="247C4EDC" w14:textId="77777777" w:rsidR="00985FF2" w:rsidRPr="00182782" w:rsidRDefault="00985FF2" w:rsidP="00182782">
      <w:pPr>
        <w:spacing w:line="276" w:lineRule="auto"/>
        <w:jc w:val="both"/>
        <w:rPr>
          <w:rFonts w:ascii="Times New Roman" w:eastAsia="맑은 고딕" w:hAnsi="Times New Roman" w:cs="Times New Roman"/>
          <w:i/>
          <w:iCs/>
          <w:lang w:eastAsia="ko-KR"/>
        </w:rPr>
      </w:pPr>
    </w:p>
    <w:p w14:paraId="31EE77C8" w14:textId="77777777" w:rsidR="00182782" w:rsidRPr="00182782" w:rsidRDefault="00182782" w:rsidP="00182782">
      <w:pPr>
        <w:numPr>
          <w:ilvl w:val="0"/>
          <w:numId w:val="11"/>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 xml:space="preserve">This evaluation assessed the binary classification performance on the </w:t>
      </w:r>
      <w:proofErr w:type="spellStart"/>
      <w:r w:rsidRPr="00182782">
        <w:rPr>
          <w:rFonts w:ascii="Times New Roman" w:eastAsia="맑은 고딕" w:hAnsi="Times New Roman" w:cs="Times New Roman"/>
          <w:lang w:eastAsia="ko-KR"/>
        </w:rPr>
        <w:t>InBreast</w:t>
      </w:r>
      <w:proofErr w:type="spellEnd"/>
      <w:r w:rsidRPr="00182782">
        <w:rPr>
          <w:rFonts w:ascii="Times New Roman" w:eastAsia="맑은 고딕" w:hAnsi="Times New Roman" w:cs="Times New Roman"/>
          <w:lang w:eastAsia="ko-KR"/>
        </w:rPr>
        <w:t xml:space="preserve"> test dataset, where each patient's mammography image was deemed abnormal if the model successfully </w:t>
      </w:r>
      <w:r w:rsidRPr="00182782">
        <w:rPr>
          <w:rFonts w:ascii="Times New Roman" w:eastAsia="맑은 고딕" w:hAnsi="Times New Roman" w:cs="Times New Roman"/>
          <w:lang w:eastAsia="ko-KR"/>
        </w:rPr>
        <w:lastRenderedPageBreak/>
        <w:t xml:space="preserve">detected at least one calcification object within the image, and normal if it failed to detect any objects. The evaluation was specifically conducted on the regions within each mammography image of the </w:t>
      </w:r>
      <w:proofErr w:type="spellStart"/>
      <w:r w:rsidRPr="00182782">
        <w:rPr>
          <w:rFonts w:ascii="Times New Roman" w:eastAsia="맑은 고딕" w:hAnsi="Times New Roman" w:cs="Times New Roman"/>
          <w:lang w:eastAsia="ko-KR"/>
        </w:rPr>
        <w:t>InBreast</w:t>
      </w:r>
      <w:proofErr w:type="spellEnd"/>
      <w:r w:rsidRPr="00182782">
        <w:rPr>
          <w:rFonts w:ascii="Times New Roman" w:eastAsia="맑은 고딕" w:hAnsi="Times New Roman" w:cs="Times New Roman"/>
          <w:lang w:eastAsia="ko-KR"/>
        </w:rPr>
        <w:t xml:space="preserve"> dataset that contained actual calcification objects, using the presence of model-predicted positive pixels in these regions as the criterion. Only regions where the actual calcification object size was below a certain pixel count threshold were included in the evaluation. This threshold was defined in terms of pixel count and set as the value on the x-axis of the plot. This approach allowed us to ascertain the sensitivity of each model in detecting small-sized calcification objects below the specified pixel threshold.</w:t>
      </w:r>
    </w:p>
    <w:p w14:paraId="24761357" w14:textId="77777777" w:rsidR="00182782" w:rsidRPr="00182782" w:rsidRDefault="00182782" w:rsidP="00182782">
      <w:pPr>
        <w:numPr>
          <w:ilvl w:val="0"/>
          <w:numId w:val="11"/>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Figure 6(a) </w:t>
      </w:r>
      <w:r w:rsidRPr="00182782">
        <w:rPr>
          <w:rFonts w:ascii="Times New Roman" w:eastAsia="맑은 고딕" w:hAnsi="Times New Roman" w:cs="Times New Roman"/>
          <w:lang w:eastAsia="ko-KR"/>
        </w:rPr>
        <w:t xml:space="preserve">was designed specifically to compare the anomaly detection performance of different refinement techniques based on the size of calcification objects. In </w:t>
      </w:r>
      <w:r w:rsidRPr="00182782">
        <w:rPr>
          <w:rFonts w:ascii="Times New Roman" w:eastAsia="맑은 고딕" w:hAnsi="Times New Roman" w:cs="Times New Roman" w:hint="eastAsia"/>
          <w:lang w:eastAsia="ko-KR"/>
        </w:rPr>
        <w:t>Figure 6(a)</w:t>
      </w:r>
      <w:r w:rsidRPr="00182782">
        <w:rPr>
          <w:rFonts w:ascii="Times New Roman" w:eastAsia="맑은 고딕" w:hAnsi="Times New Roman" w:cs="Times New Roman"/>
          <w:lang w:eastAsia="ko-KR"/>
        </w:rPr>
        <w:t>, we included only those regions where each actual calcification object size was below a certain pixel count threshold (threshold value shown on the x-axis) for the evaluation.</w:t>
      </w:r>
    </w:p>
    <w:p w14:paraId="60D0C8B8" w14:textId="77777777" w:rsidR="00182782" w:rsidRPr="00182782" w:rsidRDefault="00182782" w:rsidP="00182782">
      <w:pPr>
        <w:numPr>
          <w:ilvl w:val="0"/>
          <w:numId w:val="11"/>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hint="eastAsia"/>
          <w:lang w:eastAsia="ko-KR"/>
        </w:rPr>
        <w:t xml:space="preserve">Figures 6(b) and 6(c) </w:t>
      </w:r>
      <w:r w:rsidRPr="00182782">
        <w:rPr>
          <w:rFonts w:ascii="Times New Roman" w:eastAsia="맑은 고딕" w:hAnsi="Times New Roman" w:cs="Times New Roman"/>
          <w:lang w:eastAsia="ko-KR"/>
        </w:rPr>
        <w:t xml:space="preserve">aimed to compare the anomaly detection performance of different refinement techniques based on not only the size of calcification objects but also their density. For this purpose, two types of densities were defined, as illustrated in </w:t>
      </w:r>
      <w:r w:rsidRPr="00182782">
        <w:rPr>
          <w:rFonts w:ascii="Times New Roman" w:eastAsia="맑은 고딕" w:hAnsi="Times New Roman" w:cs="Times New Roman" w:hint="eastAsia"/>
          <w:lang w:eastAsia="ko-KR"/>
        </w:rPr>
        <w:t>Figure 6(d)</w:t>
      </w:r>
      <w:r w:rsidRPr="00182782">
        <w:rPr>
          <w:rFonts w:ascii="Times New Roman" w:eastAsia="맑은 고딕" w:hAnsi="Times New Roman" w:cs="Times New Roman"/>
          <w:lang w:eastAsia="ko-KR"/>
        </w:rPr>
        <w:t xml:space="preserve">: Interior density, defined as the average pixel value within each calcification object, is represented in purple; exterior density, defined as the average pixel value of the local area surrounding each calcification object, is represented in yellow. </w:t>
      </w:r>
      <w:r w:rsidRPr="00182782">
        <w:rPr>
          <w:rFonts w:ascii="Times New Roman" w:eastAsia="맑은 고딕" w:hAnsi="Times New Roman" w:cs="Times New Roman" w:hint="eastAsia"/>
          <w:lang w:eastAsia="ko-KR"/>
        </w:rPr>
        <w:t>Figure 6(b)</w:t>
      </w:r>
      <w:r w:rsidRPr="00182782">
        <w:rPr>
          <w:rFonts w:ascii="Times New Roman" w:eastAsia="맑은 고딕" w:hAnsi="Times New Roman" w:cs="Times New Roman"/>
          <w:lang w:eastAsia="ko-KR"/>
        </w:rPr>
        <w:t xml:space="preserve"> evaluated the performance differences among refinement techniques for patients with calcification objects that are </w:t>
      </w:r>
      <w:proofErr w:type="gramStart"/>
      <w:r w:rsidRPr="00182782">
        <w:rPr>
          <w:rFonts w:ascii="Times New Roman" w:eastAsia="맑은 고딕" w:hAnsi="Times New Roman" w:cs="Times New Roman"/>
          <w:lang w:eastAsia="ko-KR"/>
        </w:rPr>
        <w:t>small in size</w:t>
      </w:r>
      <w:proofErr w:type="gramEnd"/>
      <w:r w:rsidRPr="00182782">
        <w:rPr>
          <w:rFonts w:ascii="Times New Roman" w:eastAsia="맑은 고딕" w:hAnsi="Times New Roman" w:cs="Times New Roman"/>
          <w:lang w:eastAsia="ko-KR"/>
        </w:rPr>
        <w:t xml:space="preserve"> and have high exterior density. For this, we included only those regions where each actual calcification object size was below a certain pixel count threshold (threshold value shown on the x-axis) and where the exterior density exceeded a specified threshold. Similarly, </w:t>
      </w:r>
      <w:r w:rsidRPr="00182782">
        <w:rPr>
          <w:rFonts w:ascii="Times New Roman" w:eastAsia="맑은 고딕" w:hAnsi="Times New Roman" w:cs="Times New Roman" w:hint="eastAsia"/>
          <w:lang w:eastAsia="ko-KR"/>
        </w:rPr>
        <w:t>F</w:t>
      </w:r>
      <w:r w:rsidRPr="00182782">
        <w:rPr>
          <w:rFonts w:ascii="Times New Roman" w:eastAsia="맑은 고딕" w:hAnsi="Times New Roman" w:cs="Times New Roman"/>
          <w:lang w:eastAsia="ko-KR"/>
        </w:rPr>
        <w:t>igure</w:t>
      </w:r>
      <w:r w:rsidRPr="00182782">
        <w:rPr>
          <w:rFonts w:ascii="Times New Roman" w:eastAsia="맑은 고딕" w:hAnsi="Times New Roman" w:cs="Times New Roman" w:hint="eastAsia"/>
          <w:lang w:eastAsia="ko-KR"/>
        </w:rPr>
        <w:t xml:space="preserve"> 6(c)</w:t>
      </w:r>
      <w:r w:rsidRPr="00182782">
        <w:rPr>
          <w:rFonts w:ascii="Times New Roman" w:eastAsia="맑은 고딕" w:hAnsi="Times New Roman" w:cs="Times New Roman"/>
          <w:lang w:eastAsia="ko-KR"/>
        </w:rPr>
        <w:t xml:space="preserve"> focused on patients with calcification objects </w:t>
      </w:r>
      <w:r w:rsidRPr="00182782">
        <w:rPr>
          <w:rFonts w:ascii="Times New Roman" w:eastAsia="맑은 고딕" w:hAnsi="Times New Roman" w:cs="Times New Roman" w:hint="eastAsia"/>
          <w:lang w:eastAsia="ko-KR"/>
        </w:rPr>
        <w:t xml:space="preserve">that are </w:t>
      </w:r>
      <w:r w:rsidRPr="00182782">
        <w:rPr>
          <w:rFonts w:ascii="Times New Roman" w:eastAsia="맑은 고딕" w:hAnsi="Times New Roman" w:cs="Times New Roman"/>
          <w:lang w:eastAsia="ko-KR"/>
        </w:rPr>
        <w:t>small with low interior density</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 to compare the anomaly detection performance of refinement techniques. Here, we included only regions where each actual calcification object size was below a specified pixel count (threshold value shown on the x-axis) and where the interior </w:t>
      </w:r>
      <w:r w:rsidRPr="00182782">
        <w:rPr>
          <w:rFonts w:ascii="Times New Roman" w:eastAsia="맑은 고딕" w:hAnsi="Times New Roman" w:cs="Times New Roman" w:hint="eastAsia"/>
          <w:lang w:eastAsia="ko-KR"/>
        </w:rPr>
        <w:t xml:space="preserve">or exterior </w:t>
      </w:r>
      <w:r w:rsidRPr="00182782">
        <w:rPr>
          <w:rFonts w:ascii="Times New Roman" w:eastAsia="맑은 고딕" w:hAnsi="Times New Roman" w:cs="Times New Roman"/>
          <w:lang w:eastAsia="ko-KR"/>
        </w:rPr>
        <w:t xml:space="preserve">density was below </w:t>
      </w:r>
      <w:r w:rsidRPr="00182782">
        <w:rPr>
          <w:rFonts w:ascii="Times New Roman" w:eastAsia="맑은 고딕" w:hAnsi="Times New Roman" w:cs="Times New Roman" w:hint="eastAsia"/>
          <w:lang w:eastAsia="ko-KR"/>
        </w:rPr>
        <w:t xml:space="preserve">or above </w:t>
      </w:r>
      <w:r w:rsidRPr="00182782">
        <w:rPr>
          <w:rFonts w:ascii="Times New Roman" w:eastAsia="맑은 고딕" w:hAnsi="Times New Roman" w:cs="Times New Roman"/>
          <w:lang w:eastAsia="ko-KR"/>
        </w:rPr>
        <w:t>a certain threshold</w:t>
      </w:r>
      <w:r w:rsidRPr="00182782">
        <w:rPr>
          <w:rFonts w:ascii="Times New Roman" w:eastAsia="맑은 고딕" w:hAnsi="Times New Roman" w:cs="Times New Roman" w:hint="eastAsia"/>
          <w:lang w:eastAsia="ko-KR"/>
        </w:rPr>
        <w:t xml:space="preserve"> (i.e., 1750)</w:t>
      </w:r>
      <w:r w:rsidRPr="00182782">
        <w:rPr>
          <w:rFonts w:ascii="Times New Roman" w:eastAsia="맑은 고딕" w:hAnsi="Times New Roman" w:cs="Times New Roman"/>
          <w:lang w:eastAsia="ko-KR"/>
        </w:rPr>
        <w:t xml:space="preserve"> </w:t>
      </w:r>
      <w:r w:rsidRPr="00182782">
        <w:rPr>
          <w:rFonts w:ascii="Times New Roman" w:eastAsia="맑은 고딕" w:hAnsi="Times New Roman" w:cs="Times New Roman" w:hint="eastAsia"/>
          <w:lang w:eastAsia="ko-KR"/>
        </w:rPr>
        <w:t xml:space="preserve">respectively </w:t>
      </w:r>
      <w:r w:rsidRPr="00182782">
        <w:rPr>
          <w:rFonts w:ascii="Times New Roman" w:eastAsia="맑은 고딕" w:hAnsi="Times New Roman" w:cs="Times New Roman"/>
          <w:lang w:eastAsia="ko-KR"/>
        </w:rPr>
        <w:t>for evaluation.</w:t>
      </w:r>
    </w:p>
    <w:p w14:paraId="44B12C0F" w14:textId="77777777" w:rsidR="00182782" w:rsidRPr="00182782" w:rsidRDefault="00182782" w:rsidP="00182782">
      <w:pPr>
        <w:numPr>
          <w:ilvl w:val="0"/>
          <w:numId w:val="11"/>
        </w:numPr>
        <w:spacing w:line="276" w:lineRule="auto"/>
        <w:jc w:val="both"/>
        <w:rPr>
          <w:rFonts w:ascii="Times New Roman" w:eastAsia="맑은 고딕" w:hAnsi="Times New Roman" w:cs="Times New Roman"/>
          <w:lang w:eastAsia="ko-KR"/>
        </w:rPr>
      </w:pPr>
      <w:r w:rsidRPr="00182782">
        <w:rPr>
          <w:rFonts w:ascii="Times New Roman" w:eastAsia="맑은 고딕" w:hAnsi="Times New Roman" w:cs="Times New Roman"/>
          <w:lang w:eastAsia="ko-KR"/>
        </w:rPr>
        <w:t>We compared the patient-level anomaly</w:t>
      </w:r>
      <w:r w:rsidRPr="00182782">
        <w:rPr>
          <w:rFonts w:ascii="Times New Roman" w:eastAsia="맑은 고딕" w:hAnsi="Times New Roman" w:cs="Times New Roman" w:hint="eastAsia"/>
          <w:lang w:eastAsia="ko-KR"/>
        </w:rPr>
        <w:t>/</w:t>
      </w:r>
      <w:r w:rsidRPr="00182782">
        <w:rPr>
          <w:rFonts w:ascii="Times New Roman" w:eastAsia="맑은 고딕" w:hAnsi="Times New Roman" w:cs="Times New Roman"/>
          <w:lang w:eastAsia="ko-KR"/>
        </w:rPr>
        <w:t xml:space="preserve">calcification detection performance among three refinement techniques </w:t>
      </w:r>
      <w:r w:rsidRPr="00182782">
        <w:rPr>
          <w:rFonts w:ascii="Times New Roman" w:eastAsia="맑은 고딕" w:hAnsi="Times New Roman" w:cs="Times New Roman" w:hint="eastAsia"/>
          <w:lang w:eastAsia="ko-KR"/>
        </w:rPr>
        <w:t xml:space="preserve">as </w:t>
      </w:r>
      <w:r w:rsidRPr="00182782">
        <w:rPr>
          <w:rFonts w:ascii="Times New Roman" w:eastAsia="맑은 고딕" w:hAnsi="Times New Roman" w:cs="Times New Roman"/>
          <w:lang w:eastAsia="ko-KR"/>
        </w:rPr>
        <w:t xml:space="preserve">presented in </w:t>
      </w:r>
      <w:r w:rsidRPr="00182782">
        <w:rPr>
          <w:rFonts w:ascii="Times New Roman" w:eastAsia="맑은 고딕" w:hAnsi="Times New Roman" w:cs="Times New Roman" w:hint="eastAsia"/>
          <w:lang w:eastAsia="ko-KR"/>
        </w:rPr>
        <w:t>Stage 2 in Figure 4(a)</w:t>
      </w:r>
      <w:r w:rsidRPr="00182782">
        <w:rPr>
          <w:rFonts w:ascii="Times New Roman" w:eastAsia="맑은 고딕" w:hAnsi="Times New Roman" w:cs="Times New Roman"/>
          <w:lang w:eastAsia="ko-KR"/>
        </w:rPr>
        <w:t>. Specifically, we evaluated the performance of our proposed generative AI-based refinement technique (</w:t>
      </w:r>
      <w:proofErr w:type="spellStart"/>
      <w:r w:rsidRPr="00182782">
        <w:rPr>
          <w:rFonts w:ascii="Times New Roman" w:eastAsia="맑은 고딕" w:hAnsi="Times New Roman" w:cs="Times New Roman"/>
          <w:lang w:eastAsia="ko-KR"/>
        </w:rPr>
        <w:t>SegAI+</w:t>
      </w:r>
      <w:proofErr w:type="gramStart"/>
      <w:r w:rsidRPr="00182782">
        <w:rPr>
          <w:rFonts w:ascii="Times New Roman" w:eastAsia="맑은 고딕" w:hAnsi="Times New Roman" w:cs="Times New Roman"/>
          <w:lang w:eastAsia="ko-KR"/>
        </w:rPr>
        <w:t>R:GenAI</w:t>
      </w:r>
      <w:proofErr w:type="spellEnd"/>
      <w:proofErr w:type="gramEnd"/>
      <w:r w:rsidRPr="00182782">
        <w:rPr>
          <w:rFonts w:ascii="Times New Roman" w:eastAsia="맑은 고딕" w:hAnsi="Times New Roman" w:cs="Times New Roman"/>
          <w:lang w:eastAsia="ko-KR"/>
        </w:rPr>
        <w:t xml:space="preserve">) against two </w:t>
      </w:r>
      <w:r w:rsidRPr="00182782">
        <w:rPr>
          <w:rFonts w:ascii="Times New Roman" w:eastAsia="맑은 고딕" w:hAnsi="Times New Roman" w:cs="Times New Roman" w:hint="eastAsia"/>
          <w:lang w:eastAsia="ko-KR"/>
        </w:rPr>
        <w:t>typical signal processing</w:t>
      </w:r>
      <w:r w:rsidRPr="00182782">
        <w:rPr>
          <w:rFonts w:ascii="Times New Roman" w:eastAsia="맑은 고딕" w:hAnsi="Times New Roman" w:cs="Times New Roman"/>
          <w:lang w:eastAsia="ko-KR"/>
        </w:rPr>
        <w:t xml:space="preserve">-based refinement techniques (SegAI+R:SP1 and SegAI+R:SP2). </w:t>
      </w:r>
    </w:p>
    <w:p w14:paraId="509271F6" w14:textId="71B22752" w:rsidR="00985FF2" w:rsidRDefault="00985FF2" w:rsidP="00BA1C2F">
      <w:pPr>
        <w:spacing w:line="276" w:lineRule="auto"/>
        <w:jc w:val="both"/>
        <w:rPr>
          <w:rFonts w:ascii="Times New Roman" w:eastAsia="맑은 고딕" w:hAnsi="Times New Roman" w:cs="Times New Roman"/>
          <w:sz w:val="22"/>
          <w:szCs w:val="22"/>
          <w:lang w:eastAsia="ko-KR"/>
        </w:rPr>
      </w:pPr>
      <w:r>
        <w:rPr>
          <w:rFonts w:ascii="Times New Roman" w:eastAsia="맑은 고딕" w:hAnsi="Times New Roman" w:cs="Times New Roman"/>
          <w:sz w:val="22"/>
          <w:szCs w:val="22"/>
          <w:lang w:eastAsia="ko-KR"/>
        </w:rPr>
        <w:br w:type="page"/>
      </w:r>
    </w:p>
    <w:p w14:paraId="65E0EDA9" w14:textId="38F9BB4E" w:rsidR="00A73B60" w:rsidRPr="00A73B60" w:rsidRDefault="00955513" w:rsidP="00BA1C2F">
      <w:pPr>
        <w:spacing w:line="276" w:lineRule="auto"/>
        <w:jc w:val="both"/>
        <w:rPr>
          <w:rFonts w:ascii="Times New Roman" w:eastAsia="맑은 고딕" w:hAnsi="Times New Roman" w:cs="Times New Roman"/>
          <w:u w:val="single"/>
          <w:lang w:eastAsia="ko-KR"/>
        </w:rPr>
      </w:pPr>
      <w:r>
        <w:rPr>
          <w:rFonts w:ascii="Times New Roman" w:eastAsia="맑은 고딕" w:hAnsi="Times New Roman" w:cs="Times New Roman" w:hint="eastAsia"/>
          <w:b/>
          <w:bCs/>
          <w:u w:val="single"/>
          <w:lang w:eastAsia="ko-KR"/>
        </w:rPr>
        <w:lastRenderedPageBreak/>
        <w:t xml:space="preserve">Appendix </w:t>
      </w:r>
      <w:r w:rsidR="00A73B60" w:rsidRPr="00A73B60">
        <w:rPr>
          <w:rFonts w:ascii="Times New Roman" w:eastAsia="맑은 고딕" w:hAnsi="Times New Roman" w:cs="Times New Roman" w:hint="eastAsia"/>
          <w:b/>
          <w:bCs/>
          <w:u w:val="single"/>
          <w:lang w:eastAsia="ko-KR"/>
        </w:rPr>
        <w:t>Tables</w:t>
      </w:r>
    </w:p>
    <w:p w14:paraId="03EF2635" w14:textId="38AB45B1" w:rsidR="003B6C3B" w:rsidRDefault="003B6C3B" w:rsidP="00BA1C2F">
      <w:pPr>
        <w:spacing w:line="276" w:lineRule="auto"/>
        <w:jc w:val="both"/>
        <w:rPr>
          <w:rFonts w:ascii="Times New Roman" w:eastAsia="맑은 고딕" w:hAnsi="Times New Roman" w:cs="Times New Roman"/>
          <w:sz w:val="22"/>
          <w:szCs w:val="22"/>
          <w:lang w:eastAsia="ko-KR"/>
        </w:rPr>
      </w:pPr>
    </w:p>
    <w:tbl>
      <w:tblPr>
        <w:tblStyle w:val="a3"/>
        <w:tblpPr w:leftFromText="142" w:rightFromText="142" w:vertAnchor="text" w:horzAnchor="margin" w:tblpY="182"/>
        <w:tblW w:w="92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7"/>
      </w:tblGrid>
      <w:tr w:rsidR="00985FF2" w:rsidRPr="003714CF" w14:paraId="120812C9" w14:textId="77777777" w:rsidTr="00985FF2">
        <w:trPr>
          <w:trHeight w:val="1519"/>
        </w:trPr>
        <w:tc>
          <w:tcPr>
            <w:tcW w:w="9277" w:type="dxa"/>
          </w:tcPr>
          <w:p w14:paraId="3BD0915B" w14:textId="77777777" w:rsidR="00985FF2" w:rsidRPr="00067ABB" w:rsidRDefault="00985FF2" w:rsidP="00FE65E7">
            <w:pPr>
              <w:spacing w:line="276" w:lineRule="auto"/>
              <w:jc w:val="center"/>
              <w:rPr>
                <w:rFonts w:ascii="Times New Roman" w:eastAsia="맑은 고딕" w:hAnsi="Times New Roman" w:cs="Times New Roman"/>
                <w:b/>
                <w:bCs/>
                <w:sz w:val="20"/>
                <w:szCs w:val="20"/>
                <w:lang w:eastAsia="ko-KR"/>
              </w:rPr>
            </w:pPr>
            <w:r w:rsidRPr="009743E2">
              <w:rPr>
                <w:rFonts w:ascii="Times New Roman" w:eastAsia="맑은 고딕" w:hAnsi="Times New Roman" w:cs="Times New Roman"/>
                <w:b/>
                <w:bCs/>
                <w:sz w:val="20"/>
                <w:szCs w:val="20"/>
                <w:lang w:eastAsia="ko-KR"/>
              </w:rPr>
              <w:t>Table</w:t>
            </w:r>
            <w:r w:rsidRPr="009743E2">
              <w:rPr>
                <w:rFonts w:ascii="Times New Roman" w:eastAsia="맑은 고딕" w:hAnsi="Times New Roman" w:cs="Times New Roman" w:hint="eastAsia"/>
                <w:b/>
                <w:bCs/>
                <w:sz w:val="20"/>
                <w:szCs w:val="20"/>
                <w:lang w:eastAsia="ko-KR"/>
              </w:rPr>
              <w:t xml:space="preserve"> </w:t>
            </w:r>
            <w:r w:rsidRPr="009743E2">
              <w:rPr>
                <w:rFonts w:ascii="Times New Roman" w:eastAsia="맑은 고딕" w:hAnsi="Times New Roman" w:cs="Times New Roman"/>
                <w:b/>
                <w:bCs/>
                <w:sz w:val="20"/>
                <w:szCs w:val="20"/>
                <w:lang w:eastAsia="ko-KR"/>
              </w:rPr>
              <w:t>A</w:t>
            </w:r>
            <w:r w:rsidRPr="009743E2">
              <w:rPr>
                <w:rFonts w:ascii="Times New Roman" w:eastAsia="맑은 고딕" w:hAnsi="Times New Roman" w:cs="Times New Roman" w:hint="eastAsia"/>
                <w:b/>
                <w:bCs/>
                <w:sz w:val="20"/>
                <w:szCs w:val="20"/>
                <w:lang w:eastAsia="ko-KR"/>
              </w:rPr>
              <w:t>1</w:t>
            </w:r>
            <w:r w:rsidRPr="009743E2">
              <w:rPr>
                <w:rFonts w:ascii="Times New Roman" w:eastAsia="맑은 고딕" w:hAnsi="Times New Roman" w:cs="Times New Roman"/>
                <w:b/>
                <w:bCs/>
                <w:sz w:val="20"/>
                <w:szCs w:val="20"/>
                <w:lang w:eastAsia="ko-KR"/>
              </w:rPr>
              <w:t xml:space="preserve">. </w:t>
            </w:r>
            <w:r w:rsidRPr="00067ABB">
              <w:rPr>
                <w:rFonts w:ascii="Times New Roman" w:eastAsia="맑은 고딕" w:hAnsi="Times New Roman" w:cs="Times New Roman"/>
                <w:b/>
                <w:bCs/>
                <w:sz w:val="20"/>
                <w:szCs w:val="20"/>
                <w:lang w:eastAsia="ko-KR"/>
              </w:rPr>
              <w:t xml:space="preserve">Comparison of </w:t>
            </w:r>
            <w:r>
              <w:rPr>
                <w:rFonts w:ascii="Times New Roman" w:eastAsia="맑은 고딕" w:hAnsi="Times New Roman" w:cs="Times New Roman" w:hint="eastAsia"/>
                <w:b/>
                <w:bCs/>
                <w:sz w:val="20"/>
                <w:szCs w:val="20"/>
                <w:lang w:eastAsia="ko-KR"/>
              </w:rPr>
              <w:t xml:space="preserve">key </w:t>
            </w:r>
            <w:r w:rsidRPr="00067ABB">
              <w:rPr>
                <w:rFonts w:ascii="Times New Roman" w:eastAsia="맑은 고딕" w:hAnsi="Times New Roman" w:cs="Times New Roman"/>
                <w:b/>
                <w:bCs/>
                <w:sz w:val="20"/>
                <w:szCs w:val="20"/>
                <w:lang w:eastAsia="ko-KR"/>
              </w:rPr>
              <w:t xml:space="preserve">distinguishing features between </w:t>
            </w:r>
            <w:r w:rsidRPr="00067ABB">
              <w:rPr>
                <w:rFonts w:ascii="Times New Roman" w:eastAsia="맑은 고딕" w:hAnsi="Times New Roman" w:cs="Times New Roman" w:hint="eastAsia"/>
                <w:b/>
                <w:bCs/>
                <w:sz w:val="20"/>
                <w:szCs w:val="20"/>
                <w:lang w:eastAsia="ko-KR"/>
              </w:rPr>
              <w:t>our</w:t>
            </w:r>
            <w:r w:rsidRPr="00067ABB">
              <w:rPr>
                <w:rFonts w:ascii="Times New Roman" w:eastAsia="맑은 고딕" w:hAnsi="Times New Roman" w:cs="Times New Roman"/>
                <w:b/>
                <w:bCs/>
                <w:sz w:val="20"/>
                <w:szCs w:val="20"/>
                <w:lang w:eastAsia="ko-KR"/>
              </w:rPr>
              <w:t xml:space="preserve"> and </w:t>
            </w:r>
            <w:r w:rsidRPr="00067ABB">
              <w:rPr>
                <w:rFonts w:ascii="Times New Roman" w:eastAsia="맑은 고딕" w:hAnsi="Times New Roman" w:cs="Times New Roman" w:hint="eastAsia"/>
                <w:b/>
                <w:bCs/>
                <w:sz w:val="20"/>
                <w:szCs w:val="20"/>
                <w:lang w:eastAsia="ko-KR"/>
              </w:rPr>
              <w:t xml:space="preserve">the </w:t>
            </w:r>
            <w:r w:rsidRPr="00067ABB">
              <w:rPr>
                <w:rFonts w:ascii="Times New Roman" w:eastAsia="맑은 고딕" w:hAnsi="Times New Roman" w:cs="Times New Roman"/>
                <w:b/>
                <w:bCs/>
                <w:sz w:val="20"/>
                <w:szCs w:val="20"/>
                <w:lang w:eastAsia="ko-KR"/>
              </w:rPr>
              <w:t>other AI studies</w:t>
            </w:r>
          </w:p>
          <w:tbl>
            <w:tblPr>
              <w:tblStyle w:val="a3"/>
              <w:tblpPr w:leftFromText="142" w:rightFromText="142" w:vertAnchor="text" w:tblpXSpec="center" w:tblpY="1"/>
              <w:tblOverlap w:val="never"/>
              <w:tblW w:w="823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416"/>
              <w:gridCol w:w="853"/>
              <w:gridCol w:w="1010"/>
              <w:gridCol w:w="936"/>
              <w:gridCol w:w="1420"/>
              <w:gridCol w:w="1309"/>
              <w:gridCol w:w="1289"/>
            </w:tblGrid>
            <w:tr w:rsidR="00985FF2" w14:paraId="5BE847FC" w14:textId="77777777" w:rsidTr="00985FF2">
              <w:trPr>
                <w:trHeight w:val="705"/>
                <w:jc w:val="center"/>
              </w:trPr>
              <w:tc>
                <w:tcPr>
                  <w:tcW w:w="1466" w:type="dxa"/>
                  <w:tcBorders>
                    <w:top w:val="single" w:sz="12" w:space="0" w:color="auto"/>
                    <w:bottom w:val="single" w:sz="12" w:space="0" w:color="auto"/>
                  </w:tcBorders>
                  <w:vAlign w:val="center"/>
                </w:tcPr>
                <w:p w14:paraId="4B652B65"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bookmarkStart w:id="1" w:name="_Hlk211186189"/>
                  <w:r w:rsidRPr="00093AE3">
                    <w:rPr>
                      <w:rFonts w:ascii="Times New Roman" w:eastAsia="맑은 고딕" w:hAnsi="Times New Roman" w:cs="Times New Roman"/>
                      <w:b/>
                      <w:bCs/>
                      <w:sz w:val="14"/>
                      <w:szCs w:val="14"/>
                      <w:lang w:eastAsia="ko-KR"/>
                    </w:rPr>
                    <w:t>R</w:t>
                  </w:r>
                  <w:r w:rsidRPr="00093AE3">
                    <w:rPr>
                      <w:rFonts w:ascii="Times New Roman" w:eastAsia="맑은 고딕" w:hAnsi="Times New Roman" w:cs="Times New Roman" w:hint="eastAsia"/>
                      <w:b/>
                      <w:bCs/>
                      <w:sz w:val="14"/>
                      <w:szCs w:val="14"/>
                      <w:lang w:eastAsia="ko-KR"/>
                    </w:rPr>
                    <w:t xml:space="preserve">elated AI </w:t>
                  </w:r>
                  <w:r>
                    <w:rPr>
                      <w:rFonts w:ascii="Times New Roman" w:eastAsia="맑은 고딕" w:hAnsi="Times New Roman" w:cs="Times New Roman" w:hint="eastAsia"/>
                      <w:b/>
                      <w:bCs/>
                      <w:sz w:val="14"/>
                      <w:szCs w:val="14"/>
                      <w:lang w:eastAsia="ko-KR"/>
                    </w:rPr>
                    <w:t>Study</w:t>
                  </w:r>
                </w:p>
              </w:tc>
              <w:tc>
                <w:tcPr>
                  <w:tcW w:w="854" w:type="dxa"/>
                  <w:tcBorders>
                    <w:top w:val="single" w:sz="12" w:space="0" w:color="auto"/>
                    <w:bottom w:val="single" w:sz="12" w:space="0" w:color="auto"/>
                  </w:tcBorders>
                  <w:vAlign w:val="center"/>
                </w:tcPr>
                <w:p w14:paraId="033EABA5"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Q1] Show generative AI model for normal synthesis?</w:t>
                  </w:r>
                </w:p>
              </w:tc>
              <w:tc>
                <w:tcPr>
                  <w:tcW w:w="902" w:type="dxa"/>
                  <w:tcBorders>
                    <w:top w:val="single" w:sz="12" w:space="0" w:color="auto"/>
                    <w:bottom w:val="single" w:sz="12" w:space="0" w:color="auto"/>
                  </w:tcBorders>
                  <w:vAlign w:val="center"/>
                </w:tcPr>
                <w:p w14:paraId="164B8647"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 xml:space="preserve">[Q2] Use SL-based segmentation </w:t>
                  </w:r>
                  <w:r>
                    <w:rPr>
                      <w:rFonts w:ascii="Times New Roman" w:eastAsia="맑은 고딕" w:hAnsi="Times New Roman" w:cs="Times New Roman" w:hint="eastAsia"/>
                      <w:b/>
                      <w:bCs/>
                      <w:sz w:val="14"/>
                      <w:szCs w:val="14"/>
                      <w:lang w:eastAsia="ko-KR"/>
                    </w:rPr>
                    <w:t>result</w:t>
                  </w:r>
                  <w:r w:rsidRPr="00093AE3">
                    <w:rPr>
                      <w:rFonts w:ascii="Times New Roman" w:eastAsia="맑은 고딕" w:hAnsi="Times New Roman" w:cs="Times New Roman" w:hint="eastAsia"/>
                      <w:b/>
                      <w:bCs/>
                      <w:sz w:val="14"/>
                      <w:szCs w:val="14"/>
                      <w:lang w:eastAsia="ko-KR"/>
                    </w:rPr>
                    <w:t>?</w:t>
                  </w:r>
                </w:p>
              </w:tc>
              <w:tc>
                <w:tcPr>
                  <w:tcW w:w="954" w:type="dxa"/>
                  <w:tcBorders>
                    <w:top w:val="single" w:sz="12" w:space="0" w:color="auto"/>
                    <w:bottom w:val="single" w:sz="12" w:space="0" w:color="auto"/>
                  </w:tcBorders>
                  <w:vAlign w:val="center"/>
                </w:tcPr>
                <w:p w14:paraId="6A6B0126"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 xml:space="preserve">[Q3] Goal is to improve the SL-based </w:t>
                  </w:r>
                  <w:r>
                    <w:rPr>
                      <w:rFonts w:ascii="Times New Roman" w:eastAsia="맑은 고딕" w:hAnsi="Times New Roman" w:cs="Times New Roman" w:hint="eastAsia"/>
                      <w:b/>
                      <w:bCs/>
                      <w:sz w:val="14"/>
                      <w:szCs w:val="14"/>
                      <w:lang w:eastAsia="ko-KR"/>
                    </w:rPr>
                    <w:t>result</w:t>
                  </w:r>
                  <w:r w:rsidRPr="00093AE3">
                    <w:rPr>
                      <w:rFonts w:ascii="Times New Roman" w:eastAsia="맑은 고딕" w:hAnsi="Times New Roman" w:cs="Times New Roman" w:hint="eastAsia"/>
                      <w:b/>
                      <w:bCs/>
                      <w:sz w:val="14"/>
                      <w:szCs w:val="14"/>
                      <w:lang w:eastAsia="ko-KR"/>
                    </w:rPr>
                    <w:t>?</w:t>
                  </w:r>
                </w:p>
              </w:tc>
              <w:tc>
                <w:tcPr>
                  <w:tcW w:w="1453" w:type="dxa"/>
                  <w:tcBorders>
                    <w:top w:val="single" w:sz="12" w:space="0" w:color="auto"/>
                    <w:bottom w:val="single" w:sz="12" w:space="0" w:color="auto"/>
                  </w:tcBorders>
                  <w:vAlign w:val="center"/>
                </w:tcPr>
                <w:p w14:paraId="2617F7DB"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 xml:space="preserve">[Q4] If yes for Q3, </w:t>
                  </w:r>
                  <w:r>
                    <w:rPr>
                      <w:rFonts w:ascii="Times New Roman" w:eastAsia="맑은 고딕" w:hAnsi="Times New Roman" w:cs="Times New Roman" w:hint="eastAsia"/>
                      <w:b/>
                      <w:bCs/>
                      <w:sz w:val="14"/>
                      <w:szCs w:val="14"/>
                      <w:lang w:eastAsia="ko-KR"/>
                    </w:rPr>
                    <w:t xml:space="preserve">is the refinement for </w:t>
                  </w:r>
                  <w:r w:rsidRPr="00093AE3">
                    <w:rPr>
                      <w:rFonts w:ascii="Times New Roman" w:eastAsia="맑은 고딕" w:hAnsi="Times New Roman" w:cs="Times New Roman" w:hint="eastAsia"/>
                      <w:b/>
                      <w:bCs/>
                      <w:sz w:val="14"/>
                      <w:szCs w:val="14"/>
                      <w:lang w:eastAsia="ko-KR"/>
                    </w:rPr>
                    <w:t>th</w:t>
                  </w:r>
                  <w:r>
                    <w:rPr>
                      <w:rFonts w:ascii="Times New Roman" w:eastAsia="맑은 고딕" w:hAnsi="Times New Roman" w:cs="Times New Roman" w:hint="eastAsia"/>
                      <w:b/>
                      <w:bCs/>
                      <w:sz w:val="14"/>
                      <w:szCs w:val="14"/>
                      <w:lang w:eastAsia="ko-KR"/>
                    </w:rPr>
                    <w:t>at</w:t>
                  </w:r>
                  <w:r w:rsidRPr="00093AE3">
                    <w:rPr>
                      <w:rFonts w:ascii="Times New Roman" w:eastAsia="맑은 고딕" w:hAnsi="Times New Roman" w:cs="Times New Roman" w:hint="eastAsia"/>
                      <w:b/>
                      <w:bCs/>
                      <w:sz w:val="14"/>
                      <w:szCs w:val="14"/>
                      <w:lang w:eastAsia="ko-KR"/>
                    </w:rPr>
                    <w:t xml:space="preserve"> improvement</w:t>
                  </w:r>
                  <w:r>
                    <w:rPr>
                      <w:rFonts w:ascii="Times New Roman" w:eastAsia="맑은 고딕" w:hAnsi="Times New Roman" w:cs="Times New Roman" w:hint="eastAsia"/>
                      <w:b/>
                      <w:bCs/>
                      <w:sz w:val="14"/>
                      <w:szCs w:val="14"/>
                      <w:lang w:eastAsia="ko-KR"/>
                    </w:rPr>
                    <w:t xml:space="preserve"> is based on </w:t>
                  </w:r>
                  <w:r w:rsidRPr="00093AE3">
                    <w:rPr>
                      <w:rFonts w:ascii="Times New Roman" w:eastAsia="맑은 고딕" w:hAnsi="Times New Roman" w:cs="Times New Roman" w:hint="eastAsia"/>
                      <w:b/>
                      <w:bCs/>
                      <w:sz w:val="14"/>
                      <w:szCs w:val="14"/>
                      <w:lang w:eastAsia="ko-KR"/>
                    </w:rPr>
                    <w:t>generative AI?</w:t>
                  </w:r>
                </w:p>
              </w:tc>
              <w:tc>
                <w:tcPr>
                  <w:tcW w:w="1337" w:type="dxa"/>
                  <w:tcBorders>
                    <w:top w:val="single" w:sz="12" w:space="0" w:color="auto"/>
                    <w:bottom w:val="single" w:sz="12" w:space="0" w:color="auto"/>
                  </w:tcBorders>
                  <w:vAlign w:val="center"/>
                </w:tcPr>
                <w:p w14:paraId="008C595D"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Q</w:t>
                  </w:r>
                  <w:r>
                    <w:rPr>
                      <w:rFonts w:ascii="Times New Roman" w:eastAsia="맑은 고딕" w:hAnsi="Times New Roman" w:cs="Times New Roman" w:hint="eastAsia"/>
                      <w:b/>
                      <w:bCs/>
                      <w:sz w:val="14"/>
                      <w:szCs w:val="14"/>
                      <w:lang w:eastAsia="ko-KR"/>
                    </w:rPr>
                    <w:t>5</w:t>
                  </w:r>
                  <w:r w:rsidRPr="00093AE3">
                    <w:rPr>
                      <w:rFonts w:ascii="Times New Roman" w:eastAsia="맑은 고딕" w:hAnsi="Times New Roman" w:cs="Times New Roman" w:hint="eastAsia"/>
                      <w:b/>
                      <w:bCs/>
                      <w:sz w:val="14"/>
                      <w:szCs w:val="14"/>
                      <w:lang w:eastAsia="ko-KR"/>
                    </w:rPr>
                    <w:t xml:space="preserve">] If yes for Q3, </w:t>
                  </w:r>
                  <w:r>
                    <w:rPr>
                      <w:rFonts w:ascii="Times New Roman" w:eastAsia="맑은 고딕" w:hAnsi="Times New Roman" w:cs="Times New Roman" w:hint="eastAsia"/>
                      <w:b/>
                      <w:bCs/>
                      <w:sz w:val="14"/>
                      <w:szCs w:val="14"/>
                      <w:lang w:eastAsia="ko-KR"/>
                    </w:rPr>
                    <w:t>does it show that the proposed refinement outperforms the other refinement</w:t>
                  </w:r>
                  <w:r w:rsidRPr="00093AE3">
                    <w:rPr>
                      <w:rFonts w:ascii="Times New Roman" w:eastAsia="맑은 고딕" w:hAnsi="Times New Roman" w:cs="Times New Roman" w:hint="eastAsia"/>
                      <w:b/>
                      <w:bCs/>
                      <w:sz w:val="14"/>
                      <w:szCs w:val="14"/>
                      <w:lang w:eastAsia="ko-KR"/>
                    </w:rPr>
                    <w:t>?</w:t>
                  </w:r>
                </w:p>
              </w:tc>
              <w:tc>
                <w:tcPr>
                  <w:tcW w:w="1267" w:type="dxa"/>
                  <w:tcBorders>
                    <w:top w:val="single" w:sz="12" w:space="0" w:color="auto"/>
                    <w:bottom w:val="single" w:sz="12" w:space="0" w:color="auto"/>
                  </w:tcBorders>
                  <w:vAlign w:val="center"/>
                </w:tcPr>
                <w:p w14:paraId="234CFF3B" w14:textId="77777777" w:rsidR="00985FF2" w:rsidRPr="00093AE3" w:rsidRDefault="00985FF2" w:rsidP="00FE65E7">
                  <w:pPr>
                    <w:spacing w:line="276" w:lineRule="auto"/>
                    <w:jc w:val="center"/>
                    <w:rPr>
                      <w:rFonts w:ascii="Times New Roman" w:eastAsia="맑은 고딕" w:hAnsi="Times New Roman" w:cs="Times New Roman"/>
                      <w:b/>
                      <w:bCs/>
                      <w:sz w:val="14"/>
                      <w:szCs w:val="14"/>
                      <w:lang w:eastAsia="ko-KR"/>
                    </w:rPr>
                  </w:pPr>
                  <w:r w:rsidRPr="00093AE3">
                    <w:rPr>
                      <w:rFonts w:ascii="Times New Roman" w:eastAsia="맑은 고딕" w:hAnsi="Times New Roman" w:cs="Times New Roman" w:hint="eastAsia"/>
                      <w:b/>
                      <w:bCs/>
                      <w:sz w:val="14"/>
                      <w:szCs w:val="14"/>
                      <w:lang w:eastAsia="ko-KR"/>
                    </w:rPr>
                    <w:t>[Q</w:t>
                  </w:r>
                  <w:r>
                    <w:rPr>
                      <w:rFonts w:ascii="Times New Roman" w:eastAsia="맑은 고딕" w:hAnsi="Times New Roman" w:cs="Times New Roman" w:hint="eastAsia"/>
                      <w:b/>
                      <w:bCs/>
                      <w:sz w:val="14"/>
                      <w:szCs w:val="14"/>
                      <w:lang w:eastAsia="ko-KR"/>
                    </w:rPr>
                    <w:t>6</w:t>
                  </w:r>
                  <w:r w:rsidRPr="00093AE3">
                    <w:rPr>
                      <w:rFonts w:ascii="Times New Roman" w:eastAsia="맑은 고딕" w:hAnsi="Times New Roman" w:cs="Times New Roman" w:hint="eastAsia"/>
                      <w:b/>
                      <w:bCs/>
                      <w:sz w:val="14"/>
                      <w:szCs w:val="14"/>
                      <w:lang w:eastAsia="ko-KR"/>
                    </w:rPr>
                    <w:t xml:space="preserve">] </w:t>
                  </w:r>
                  <w:r>
                    <w:rPr>
                      <w:rFonts w:ascii="Times New Roman" w:eastAsia="맑은 고딕" w:hAnsi="Times New Roman" w:cs="Times New Roman" w:hint="eastAsia"/>
                      <w:b/>
                      <w:bCs/>
                      <w:sz w:val="14"/>
                      <w:szCs w:val="14"/>
                      <w:lang w:eastAsia="ko-KR"/>
                    </w:rPr>
                    <w:t>Goal is to detect pixel-level microcalcification in FFDM?</w:t>
                  </w:r>
                </w:p>
              </w:tc>
            </w:tr>
            <w:tr w:rsidR="00985FF2" w14:paraId="71716D38" w14:textId="77777777" w:rsidTr="00985FF2">
              <w:trPr>
                <w:trHeight w:val="160"/>
                <w:jc w:val="center"/>
              </w:trPr>
              <w:tc>
                <w:tcPr>
                  <w:tcW w:w="1466" w:type="dxa"/>
                  <w:tcBorders>
                    <w:top w:val="single" w:sz="12" w:space="0" w:color="auto"/>
                  </w:tcBorders>
                  <w:vAlign w:val="center"/>
                </w:tcPr>
                <w:p w14:paraId="791E73CF" w14:textId="432126B9" w:rsidR="00985FF2" w:rsidRPr="00A1033D" w:rsidRDefault="00985FF2" w:rsidP="00FE65E7">
                  <w:pPr>
                    <w:spacing w:line="276" w:lineRule="auto"/>
                    <w:jc w:val="center"/>
                    <w:rPr>
                      <w:rFonts w:ascii="Times New Roman" w:eastAsia="맑은 고딕" w:hAnsi="Times New Roman" w:cs="Times New Roman"/>
                      <w:sz w:val="14"/>
                      <w:szCs w:val="14"/>
                      <w:lang w:eastAsia="ko-KR"/>
                    </w:rPr>
                  </w:pPr>
                  <w:r w:rsidRPr="00A1033D">
                    <w:rPr>
                      <w:rFonts w:ascii="Times New Roman" w:eastAsia="맑은 고딕" w:hAnsi="Times New Roman" w:cs="Times New Roman" w:hint="eastAsia"/>
                      <w:sz w:val="14"/>
                      <w:szCs w:val="14"/>
                      <w:lang w:eastAsia="ko-KR"/>
                    </w:rPr>
                    <w:t xml:space="preserve">CL </w:t>
                  </w:r>
                  <w:proofErr w:type="spellStart"/>
                  <w:r w:rsidRPr="00A1033D">
                    <w:rPr>
                      <w:rFonts w:ascii="Times New Roman" w:eastAsia="맑은 고딕" w:hAnsi="Times New Roman" w:cs="Times New Roman" w:hint="eastAsia"/>
                      <w:sz w:val="14"/>
                      <w:szCs w:val="14"/>
                      <w:lang w:eastAsia="ko-KR"/>
                    </w:rPr>
                    <w:t>Bercea</w:t>
                  </w:r>
                  <w:proofErr w:type="spellEnd"/>
                  <w:r w:rsidRPr="00A1033D">
                    <w:rPr>
                      <w:rFonts w:ascii="Times New Roman" w:eastAsia="맑은 고딕" w:hAnsi="Times New Roman" w:cs="Times New Roman" w:hint="eastAsia"/>
                      <w:sz w:val="14"/>
                      <w:szCs w:val="14"/>
                      <w:lang w:eastAsia="ko-KR"/>
                    </w:rPr>
                    <w:t xml:space="preserve">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Bercea&lt;/Author&gt;&lt;Year&gt;2024&lt;/Year&gt;&lt;RecNum&gt;6&lt;/RecNum&gt;&lt;DisplayText&gt;[5]&lt;/DisplayText&gt;&lt;record&gt;&lt;rec-number&gt;6&lt;/rec-number&gt;&lt;foreign-keys&gt;&lt;key app="EN" db-id="2dxz050trt59scewxzn5pdtwfvxxvwdpwfrx" timestamp="1718058040"&gt;6&lt;/key&gt;&lt;/foreign-keys&gt;&lt;ref-type name="Journal Article"&gt;17&lt;/ref-type&gt;&lt;contributors&gt;&lt;authors&gt;&lt;author&gt;Bercea, Cosmin I&lt;/author&gt;&lt;author&gt;Wiestler, Benedikt&lt;/author&gt;&lt;author&gt;Rueckert, Daniel&lt;/author&gt;&lt;author&gt;Schnabel, Julia A&lt;/author&gt;&lt;/authors&gt;&lt;/contributors&gt;&lt;titles&gt;&lt;title&gt;Diffusion Models with Implicit Guidance for Medical Anomaly Detection&lt;/title&gt;&lt;secondary-title&gt;arXiv preprint arXiv:2403.08464&lt;/secondary-title&gt;&lt;/titles&gt;&lt;periodical&gt;&lt;full-title&gt;arXiv preprint arXiv:2403.08464&lt;/full-title&gt;&lt;/periodical&gt;&lt;dates&gt;&lt;year&gt;2024&lt;/year&gt;&lt;/dates&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5]</w:t>
                  </w:r>
                  <w:r>
                    <w:rPr>
                      <w:rFonts w:eastAsia="맑은 고딕"/>
                      <w:sz w:val="14"/>
                      <w:szCs w:val="14"/>
                      <w:lang w:eastAsia="ko-KR"/>
                    </w:rPr>
                    <w:fldChar w:fldCharType="end"/>
                  </w:r>
                </w:p>
              </w:tc>
              <w:tc>
                <w:tcPr>
                  <w:tcW w:w="854" w:type="dxa"/>
                  <w:tcBorders>
                    <w:top w:val="single" w:sz="12" w:space="0" w:color="auto"/>
                  </w:tcBorders>
                  <w:vAlign w:val="center"/>
                </w:tcPr>
                <w:p w14:paraId="204DCBE1"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tcBorders>
                    <w:top w:val="single" w:sz="12" w:space="0" w:color="auto"/>
                  </w:tcBorders>
                  <w:vAlign w:val="center"/>
                </w:tcPr>
                <w:p w14:paraId="63933DFE"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tcBorders>
                    <w:top w:val="single" w:sz="12" w:space="0" w:color="auto"/>
                  </w:tcBorders>
                  <w:vAlign w:val="center"/>
                </w:tcPr>
                <w:p w14:paraId="22BE2F83"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tcBorders>
                    <w:top w:val="single" w:sz="12" w:space="0" w:color="auto"/>
                  </w:tcBorders>
                  <w:vAlign w:val="center"/>
                </w:tcPr>
                <w:p w14:paraId="75318031" w14:textId="77777777" w:rsidR="00985FF2" w:rsidRPr="00B54BD0"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tcBorders>
                    <w:top w:val="single" w:sz="12" w:space="0" w:color="auto"/>
                  </w:tcBorders>
                  <w:vAlign w:val="center"/>
                </w:tcPr>
                <w:p w14:paraId="070FBC35"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tcBorders>
                    <w:top w:val="single" w:sz="12" w:space="0" w:color="auto"/>
                  </w:tcBorders>
                  <w:vAlign w:val="center"/>
                </w:tcPr>
                <w:p w14:paraId="01B40005"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0E3C4864" w14:textId="77777777" w:rsidTr="00985FF2">
              <w:trPr>
                <w:trHeight w:val="156"/>
                <w:jc w:val="center"/>
              </w:trPr>
              <w:tc>
                <w:tcPr>
                  <w:tcW w:w="1466" w:type="dxa"/>
                  <w:vAlign w:val="center"/>
                </w:tcPr>
                <w:p w14:paraId="27780066" w14:textId="6C1C5AB8" w:rsidR="00985FF2" w:rsidRPr="00A1033D" w:rsidRDefault="00985FF2" w:rsidP="00FE65E7">
                  <w:pPr>
                    <w:spacing w:line="276" w:lineRule="auto"/>
                    <w:jc w:val="center"/>
                    <w:rPr>
                      <w:rFonts w:ascii="Times New Roman" w:eastAsia="맑은 고딕" w:hAnsi="Times New Roman" w:cs="Times New Roman"/>
                      <w:sz w:val="14"/>
                      <w:szCs w:val="14"/>
                      <w:lang w:eastAsia="ko-KR"/>
                    </w:rPr>
                  </w:pPr>
                  <w:r w:rsidRPr="00A1033D">
                    <w:rPr>
                      <w:rFonts w:ascii="Times New Roman" w:eastAsia="맑은 고딕" w:hAnsi="Times New Roman" w:cs="Times New Roman" w:hint="eastAsia"/>
                      <w:sz w:val="14"/>
                      <w:szCs w:val="14"/>
                      <w:lang w:eastAsia="ko-KR"/>
                    </w:rPr>
                    <w:t xml:space="preserve">Behrendt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 ExcludeYear="1"&gt;&lt;Author&gt;Behrendt&lt;/Author&gt;&lt;RecNum&gt;7&lt;/RecNum&gt;&lt;DisplayText&gt;[4]&lt;/DisplayText&gt;&lt;record&gt;&lt;rec-number&gt;7&lt;/rec-number&gt;&lt;foreign-keys&gt;&lt;key app="EN" db-id="2dxz050trt59scewxzn5pdtwfvxxvwdpwfrx" timestamp="1718058085"&gt;7&lt;/key&gt;&lt;/foreign-keys&gt;&lt;ref-type name="Journal Article"&gt;17&lt;/ref-type&gt;&lt;contributors&gt;&lt;authors&gt;&lt;author&gt;Behrendt, F&lt;/author&gt;&lt;author&gt;Bhattacharya, D&lt;/author&gt;&lt;author&gt;Krüger, J&lt;/author&gt;&lt;author&gt;Opfer, R&lt;/author&gt;&lt;author&gt;Schlaefer, A&lt;/author&gt;&lt;/authors&gt;&lt;/contributors&gt;&lt;titles&gt;&lt;title&gt;Patched diffusion models for unsupervised anomaly detection in brain MRI. arXiv 2023&lt;/title&gt;&lt;secondary-title&gt;arXiv preprint arXiv:2303.03758&lt;/secondary-title&gt;&lt;/titles&gt;&lt;periodical&gt;&lt;full-title&gt;arXiv preprint arXiv:2303.03758&lt;/full-title&gt;&lt;/periodical&gt;&lt;dates&gt;&lt;/dates&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4]</w:t>
                  </w:r>
                  <w:r>
                    <w:rPr>
                      <w:rFonts w:eastAsia="맑은 고딕"/>
                      <w:sz w:val="14"/>
                      <w:szCs w:val="14"/>
                      <w:lang w:eastAsia="ko-KR"/>
                    </w:rPr>
                    <w:fldChar w:fldCharType="end"/>
                  </w:r>
                </w:p>
              </w:tc>
              <w:tc>
                <w:tcPr>
                  <w:tcW w:w="854" w:type="dxa"/>
                  <w:vAlign w:val="center"/>
                </w:tcPr>
                <w:p w14:paraId="41B4079F"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vAlign w:val="center"/>
                </w:tcPr>
                <w:p w14:paraId="32952BF0"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vAlign w:val="center"/>
                </w:tcPr>
                <w:p w14:paraId="1FC3737A"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vAlign w:val="center"/>
                </w:tcPr>
                <w:p w14:paraId="2831C845"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vAlign w:val="center"/>
                </w:tcPr>
                <w:p w14:paraId="18DCB458"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vAlign w:val="center"/>
                </w:tcPr>
                <w:p w14:paraId="65FF4D10"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02C95185" w14:textId="77777777" w:rsidTr="00985FF2">
              <w:trPr>
                <w:trHeight w:val="160"/>
                <w:jc w:val="center"/>
              </w:trPr>
              <w:tc>
                <w:tcPr>
                  <w:tcW w:w="1466" w:type="dxa"/>
                  <w:vAlign w:val="center"/>
                </w:tcPr>
                <w:p w14:paraId="39B1D52F" w14:textId="71281B42" w:rsidR="00985FF2" w:rsidRPr="00A1033D" w:rsidRDefault="00985FF2" w:rsidP="00FE65E7">
                  <w:pPr>
                    <w:spacing w:line="276" w:lineRule="auto"/>
                    <w:jc w:val="center"/>
                    <w:rPr>
                      <w:rFonts w:ascii="Times New Roman" w:eastAsia="맑은 고딕" w:hAnsi="Times New Roman" w:cs="Times New Roman"/>
                      <w:sz w:val="14"/>
                      <w:szCs w:val="14"/>
                      <w:lang w:eastAsia="ko-KR"/>
                    </w:rPr>
                  </w:pPr>
                  <w:r w:rsidRPr="00A1033D">
                    <w:rPr>
                      <w:rFonts w:ascii="Times New Roman" w:eastAsia="맑은 고딕" w:hAnsi="Times New Roman" w:cs="Times New Roman" w:hint="eastAsia"/>
                      <w:sz w:val="14"/>
                      <w:szCs w:val="14"/>
                      <w:lang w:eastAsia="ko-KR"/>
                    </w:rPr>
                    <w:t xml:space="preserve">Iqbal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Iqbal&lt;/Author&gt;&lt;Year&gt;2023&lt;/Year&gt;&lt;RecNum&gt;5&lt;/RecNum&gt;&lt;DisplayText&gt;[6]&lt;/DisplayText&gt;&lt;record&gt;&lt;rec-number&gt;5&lt;/rec-number&gt;&lt;foreign-keys&gt;&lt;key app="EN" db-id="2dxz050trt59scewxzn5pdtwfvxxvwdpwfrx" timestamp="1718057966"&gt;5&lt;/key&gt;&lt;/foreign-keys&gt;&lt;ref-type name="Conference Proceedings"&gt;10&lt;/ref-type&gt;&lt;contributors&gt;&lt;authors&gt;&lt;author&gt;Iqbal, Hasan&lt;/author&gt;&lt;author&gt;Khalid, Umar&lt;/author&gt;&lt;author&gt;Chen, Chen&lt;/author&gt;&lt;author&gt;Hua, Jing&lt;/author&gt;&lt;/authors&gt;&lt;/contributors&gt;&lt;titles&gt;&lt;title&gt;Unsupervised anomaly detection in medical images using masked diffusion model&lt;/title&gt;&lt;secondary-title&gt;International Workshop on Machine Learning in Medical Imaging&lt;/secondary-title&gt;&lt;/titles&gt;&lt;pages&gt;372-381&lt;/pages&gt;&lt;dates&gt;&lt;year&gt;2023&lt;/year&gt;&lt;/dates&gt;&lt;publisher&gt;Springer&lt;/publisher&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6]</w:t>
                  </w:r>
                  <w:r>
                    <w:rPr>
                      <w:rFonts w:eastAsia="맑은 고딕"/>
                      <w:sz w:val="14"/>
                      <w:szCs w:val="14"/>
                      <w:lang w:eastAsia="ko-KR"/>
                    </w:rPr>
                    <w:fldChar w:fldCharType="end"/>
                  </w:r>
                </w:p>
              </w:tc>
              <w:tc>
                <w:tcPr>
                  <w:tcW w:w="854" w:type="dxa"/>
                  <w:vAlign w:val="center"/>
                </w:tcPr>
                <w:p w14:paraId="764C3008"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vAlign w:val="center"/>
                </w:tcPr>
                <w:p w14:paraId="63DB9971"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vAlign w:val="center"/>
                </w:tcPr>
                <w:p w14:paraId="7A9A6BAC"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vAlign w:val="center"/>
                </w:tcPr>
                <w:p w14:paraId="1121ADB5"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vAlign w:val="center"/>
                </w:tcPr>
                <w:p w14:paraId="5411B4EC"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vAlign w:val="center"/>
                </w:tcPr>
                <w:p w14:paraId="4656961B"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251D63E7" w14:textId="77777777" w:rsidTr="00985FF2">
              <w:trPr>
                <w:trHeight w:val="156"/>
                <w:jc w:val="center"/>
              </w:trPr>
              <w:tc>
                <w:tcPr>
                  <w:tcW w:w="1466" w:type="dxa"/>
                  <w:vAlign w:val="center"/>
                </w:tcPr>
                <w:p w14:paraId="00490847" w14:textId="22839606" w:rsidR="00985FF2" w:rsidRPr="00A1033D" w:rsidRDefault="00985FF2" w:rsidP="00FE65E7">
                  <w:pPr>
                    <w:spacing w:line="276" w:lineRule="auto"/>
                    <w:jc w:val="center"/>
                    <w:rPr>
                      <w:rFonts w:ascii="Times New Roman" w:eastAsia="맑은 고딕" w:hAnsi="Times New Roman" w:cs="Times New Roman"/>
                      <w:sz w:val="14"/>
                      <w:szCs w:val="14"/>
                      <w:lang w:eastAsia="ko-KR"/>
                    </w:rPr>
                  </w:pPr>
                  <w:r w:rsidRPr="00A1033D">
                    <w:rPr>
                      <w:rFonts w:ascii="Times New Roman" w:eastAsia="맑은 고딕" w:hAnsi="Times New Roman" w:cs="Times New Roman" w:hint="eastAsia"/>
                      <w:sz w:val="14"/>
                      <w:szCs w:val="14"/>
                      <w:lang w:eastAsia="ko-KR"/>
                    </w:rPr>
                    <w:t xml:space="preserve">Xu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Xu&lt;/Author&gt;&lt;Year&gt;2024&lt;/Year&gt;&lt;RecNum&gt;8&lt;/RecNum&gt;&lt;DisplayText&gt;[8]&lt;/DisplayText&gt;&lt;record&gt;&lt;rec-number&gt;8&lt;/rec-number&gt;&lt;foreign-keys&gt;&lt;key app="EN" db-id="2dxz050trt59scewxzn5pdtwfvxxvwdpwfrx" timestamp="1718058248"&gt;8&lt;/key&gt;&lt;/foreign-keys&gt;&lt;ref-type name="Journal Article"&gt;17&lt;/ref-type&gt;&lt;contributors&gt;&lt;authors&gt;&lt;author&gt;Xu, Rui&lt;/author&gt;&lt;author&gt;Wang, Yunke&lt;/author&gt;&lt;author&gt;Du, Bo&lt;/author&gt;&lt;/authors&gt;&lt;/contributors&gt;&lt;titles&gt;&lt;title&gt;MAEDiff: Masked Autoencoder-enhanced Diffusion Models for Unsupervised Anomaly Detection in Brain Images&lt;/title&gt;&lt;secondary-title&gt;arXiv preprint arXiv:2401.10561&lt;/secondary-title&gt;&lt;/titles&gt;&lt;periodical&gt;&lt;full-title&gt;arXiv preprint arXiv:2401.10561&lt;/full-title&gt;&lt;/periodical&gt;&lt;dates&gt;&lt;year&gt;2024&lt;/year&gt;&lt;/dates&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8]</w:t>
                  </w:r>
                  <w:r>
                    <w:rPr>
                      <w:rFonts w:eastAsia="맑은 고딕"/>
                      <w:sz w:val="14"/>
                      <w:szCs w:val="14"/>
                      <w:lang w:eastAsia="ko-KR"/>
                    </w:rPr>
                    <w:fldChar w:fldCharType="end"/>
                  </w:r>
                </w:p>
              </w:tc>
              <w:tc>
                <w:tcPr>
                  <w:tcW w:w="854" w:type="dxa"/>
                  <w:vAlign w:val="center"/>
                </w:tcPr>
                <w:p w14:paraId="0CCF3EAD"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vAlign w:val="center"/>
                </w:tcPr>
                <w:p w14:paraId="05A423C6"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vAlign w:val="center"/>
                </w:tcPr>
                <w:p w14:paraId="04FD1D9D"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vAlign w:val="center"/>
                </w:tcPr>
                <w:p w14:paraId="7D65B505"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vAlign w:val="center"/>
                </w:tcPr>
                <w:p w14:paraId="41DE6F45"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vAlign w:val="center"/>
                </w:tcPr>
                <w:p w14:paraId="0D5F8927"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128A97F5" w14:textId="77777777" w:rsidTr="00985FF2">
              <w:trPr>
                <w:trHeight w:val="160"/>
                <w:jc w:val="center"/>
              </w:trPr>
              <w:tc>
                <w:tcPr>
                  <w:tcW w:w="1466" w:type="dxa"/>
                  <w:vAlign w:val="center"/>
                </w:tcPr>
                <w:p w14:paraId="738E5A60" w14:textId="2515C6C3" w:rsidR="00985FF2" w:rsidRPr="00A1033D" w:rsidRDefault="00985FF2" w:rsidP="00FE65E7">
                  <w:pPr>
                    <w:spacing w:line="276" w:lineRule="auto"/>
                    <w:jc w:val="center"/>
                    <w:rPr>
                      <w:rFonts w:ascii="Times New Roman" w:eastAsia="맑은 고딕" w:hAnsi="Times New Roman" w:cs="Times New Roman"/>
                      <w:sz w:val="14"/>
                      <w:szCs w:val="14"/>
                      <w:lang w:eastAsia="ko-KR"/>
                    </w:rPr>
                  </w:pPr>
                  <w:proofErr w:type="spellStart"/>
                  <w:r w:rsidRPr="00A1033D">
                    <w:rPr>
                      <w:rFonts w:ascii="Times New Roman" w:eastAsia="맑은 고딕" w:hAnsi="Times New Roman" w:cs="Times New Roman" w:hint="eastAsia"/>
                      <w:sz w:val="14"/>
                      <w:szCs w:val="14"/>
                      <w:lang w:eastAsia="ko-KR"/>
                    </w:rPr>
                    <w:t>Wolleb</w:t>
                  </w:r>
                  <w:proofErr w:type="spellEnd"/>
                  <w:r w:rsidRPr="00A1033D">
                    <w:rPr>
                      <w:rFonts w:ascii="Times New Roman" w:eastAsia="맑은 고딕" w:hAnsi="Times New Roman" w:cs="Times New Roman" w:hint="eastAsia"/>
                      <w:sz w:val="14"/>
                      <w:szCs w:val="14"/>
                      <w:lang w:eastAsia="ko-KR"/>
                    </w:rPr>
                    <w:t xml:space="preserve">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Wolleb&lt;/Author&gt;&lt;Year&gt;2024&lt;/Year&gt;&lt;RecNum&gt;3&lt;/RecNum&gt;&lt;DisplayText&gt;[7]&lt;/DisplayText&gt;&lt;record&gt;&lt;rec-number&gt;3&lt;/rec-number&gt;&lt;foreign-keys&gt;&lt;key app="EN" db-id="2dxz050trt59scewxzn5pdtwfvxxvwdpwfrx" timestamp="1718057761"&gt;3&lt;/key&gt;&lt;/foreign-keys&gt;&lt;ref-type name="Journal Article"&gt;17&lt;/ref-type&gt;&lt;contributors&gt;&lt;authors&gt;&lt;author&gt;Wolleb, Julia&lt;/author&gt;&lt;author&gt;Bieder, Florentin&lt;/author&gt;&lt;author&gt;Friedrich, Paul&lt;/author&gt;&lt;author&gt;Zhang, Peter&lt;/author&gt;&lt;author&gt;Durrer, Alicia&lt;/author&gt;&lt;author&gt;Cattin, Philippe C&lt;/author&gt;&lt;/authors&gt;&lt;/contributors&gt;&lt;titles&gt;&lt;title&gt;Binary Noise for Binary Tasks: Masked Bernoulli Diffusion for Unsupervised Anomaly Detection&lt;/title&gt;&lt;secondary-title&gt;arXiv preprint arXiv:2403.11667&lt;/secondary-title&gt;&lt;/titles&gt;&lt;periodical&gt;&lt;full-title&gt;arXiv preprint arXiv:2403.11667&lt;/full-title&gt;&lt;/periodical&gt;&lt;dates&gt;&lt;year&gt;2024&lt;/year&gt;&lt;/dates&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7]</w:t>
                  </w:r>
                  <w:r>
                    <w:rPr>
                      <w:rFonts w:eastAsia="맑은 고딕"/>
                      <w:sz w:val="14"/>
                      <w:szCs w:val="14"/>
                      <w:lang w:eastAsia="ko-KR"/>
                    </w:rPr>
                    <w:fldChar w:fldCharType="end"/>
                  </w:r>
                </w:p>
              </w:tc>
              <w:tc>
                <w:tcPr>
                  <w:tcW w:w="854" w:type="dxa"/>
                  <w:vAlign w:val="center"/>
                </w:tcPr>
                <w:p w14:paraId="372DFD53"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vAlign w:val="center"/>
                </w:tcPr>
                <w:p w14:paraId="7A5C3B15"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vAlign w:val="center"/>
                </w:tcPr>
                <w:p w14:paraId="3F537DFA"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vAlign w:val="center"/>
                </w:tcPr>
                <w:p w14:paraId="0114C8A6"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vAlign w:val="center"/>
                </w:tcPr>
                <w:p w14:paraId="15624034"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vAlign w:val="center"/>
                </w:tcPr>
                <w:p w14:paraId="7545D1B2"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617DCBA8" w14:textId="77777777" w:rsidTr="00985FF2">
              <w:trPr>
                <w:trHeight w:val="160"/>
                <w:jc w:val="center"/>
              </w:trPr>
              <w:tc>
                <w:tcPr>
                  <w:tcW w:w="1466" w:type="dxa"/>
                  <w:vAlign w:val="center"/>
                </w:tcPr>
                <w:p w14:paraId="69F45EA7" w14:textId="09037258" w:rsidR="00985FF2" w:rsidRPr="00A1033D" w:rsidRDefault="00985FF2" w:rsidP="00FE65E7">
                  <w:pPr>
                    <w:spacing w:line="276" w:lineRule="auto"/>
                    <w:jc w:val="center"/>
                    <w:rPr>
                      <w:rFonts w:ascii="Times New Roman" w:eastAsia="맑은 고딕" w:hAnsi="Times New Roman" w:cs="Times New Roman"/>
                      <w:sz w:val="14"/>
                      <w:szCs w:val="14"/>
                      <w:lang w:eastAsia="ko-KR"/>
                    </w:rPr>
                  </w:pPr>
                  <w:r w:rsidRPr="00A1033D">
                    <w:rPr>
                      <w:rFonts w:ascii="Times New Roman" w:eastAsia="맑은 고딕" w:hAnsi="Times New Roman" w:cs="Times New Roman" w:hint="eastAsia"/>
                      <w:sz w:val="14"/>
                      <w:szCs w:val="14"/>
                      <w:lang w:eastAsia="ko-KR"/>
                    </w:rPr>
                    <w:t xml:space="preserve">He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He&lt;/Author&gt;&lt;Year&gt;2024&lt;/Year&gt;&lt;RecNum&gt;9&lt;/RecNum&gt;&lt;DisplayText&gt;[9]&lt;/DisplayText&gt;&lt;record&gt;&lt;rec-number&gt;9&lt;/rec-number&gt;&lt;foreign-keys&gt;&lt;key app="EN" db-id="2dxz050trt59scewxzn5pdtwfvxxvwdpwfrx" timestamp="1718171201"&gt;9&lt;/key&gt;&lt;/foreign-keys&gt;&lt;ref-type name="Journal Article"&gt;17&lt;/ref-type&gt;&lt;contributors&gt;&lt;authors&gt;&lt;author&gt;He, Yuwei&lt;/author&gt;&lt;author&gt;Guo, Yuchen&lt;/author&gt;&lt;author&gt;Lyu, Jinhao&lt;/author&gt;&lt;author&gt;Ma, Liangdi&lt;/author&gt;&lt;author&gt;Tan, Haotian&lt;/author&gt;&lt;author&gt;Zhang, Wei&lt;/author&gt;&lt;author&gt;Ding, Guiguang&lt;/author&gt;&lt;author&gt;Liang, Hengrui&lt;/author&gt;&lt;author&gt;He, Jianxing&lt;/author&gt;&lt;author&gt;Lou, Xin&lt;/author&gt;&lt;/authors&gt;&lt;/contributors&gt;&lt;titles&gt;&lt;title&gt;Disorder-Free Data Are All You Need—Inverse Supervised Learning for Broad-Spectrum Head Disorder Detection&lt;/title&gt;&lt;secondary-title&gt;NEJM AI&lt;/secondary-title&gt;&lt;/titles&gt;&lt;periodical&gt;&lt;full-title&gt;NEJM AI&lt;/full-title&gt;&lt;/periodical&gt;&lt;pages&gt;AIoa2300137&lt;/pages&gt;&lt;volume&gt;1&lt;/volume&gt;&lt;number&gt;4&lt;/number&gt;&lt;dates&gt;&lt;year&gt;2024&lt;/year&gt;&lt;/dates&gt;&lt;isbn&gt;2836-9386&lt;/isbn&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9]</w:t>
                  </w:r>
                  <w:r>
                    <w:rPr>
                      <w:rFonts w:eastAsia="맑은 고딕"/>
                      <w:sz w:val="14"/>
                      <w:szCs w:val="14"/>
                      <w:lang w:eastAsia="ko-KR"/>
                    </w:rPr>
                    <w:fldChar w:fldCharType="end"/>
                  </w:r>
                </w:p>
              </w:tc>
              <w:tc>
                <w:tcPr>
                  <w:tcW w:w="854" w:type="dxa"/>
                  <w:vAlign w:val="center"/>
                </w:tcPr>
                <w:p w14:paraId="5EE025E6"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sidRPr="00093AE3">
                    <w:rPr>
                      <w:rFonts w:ascii="Times New Roman" w:eastAsia="맑은 고딕" w:hAnsi="Times New Roman" w:cs="Times New Roman" w:hint="eastAsia"/>
                      <w:sz w:val="16"/>
                      <w:szCs w:val="16"/>
                      <w:lang w:eastAsia="ko-KR"/>
                    </w:rPr>
                    <w:t>Y</w:t>
                  </w:r>
                </w:p>
              </w:tc>
              <w:tc>
                <w:tcPr>
                  <w:tcW w:w="902" w:type="dxa"/>
                  <w:vAlign w:val="center"/>
                </w:tcPr>
                <w:p w14:paraId="581AE4B6"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54" w:type="dxa"/>
                  <w:vAlign w:val="center"/>
                </w:tcPr>
                <w:p w14:paraId="1AC4F322"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453" w:type="dxa"/>
                  <w:vAlign w:val="center"/>
                </w:tcPr>
                <w:p w14:paraId="10B0311A"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337" w:type="dxa"/>
                  <w:vAlign w:val="center"/>
                </w:tcPr>
                <w:p w14:paraId="52586C70"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w:t>
                  </w:r>
                  <w:r w:rsidRPr="00B54BD0">
                    <w:rPr>
                      <w:rFonts w:ascii="Times New Roman" w:eastAsia="맑은 고딕" w:hAnsi="Times New Roman" w:cs="Times New Roman"/>
                      <w:sz w:val="16"/>
                      <w:szCs w:val="16"/>
                      <w:lang w:eastAsia="ko-KR"/>
                    </w:rPr>
                    <w:t>N/A</w:t>
                  </w:r>
                  <w:r>
                    <w:rPr>
                      <w:rFonts w:ascii="Times New Roman" w:eastAsia="맑은 고딕" w:hAnsi="Times New Roman" w:cs="Times New Roman" w:hint="eastAsia"/>
                      <w:sz w:val="16"/>
                      <w:szCs w:val="16"/>
                      <w:lang w:eastAsia="ko-KR"/>
                    </w:rPr>
                    <w:t>)</w:t>
                  </w:r>
                </w:p>
              </w:tc>
              <w:tc>
                <w:tcPr>
                  <w:tcW w:w="1267" w:type="dxa"/>
                  <w:vAlign w:val="center"/>
                </w:tcPr>
                <w:p w14:paraId="2544F528"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1CD8338A" w14:textId="77777777" w:rsidTr="00985FF2">
              <w:trPr>
                <w:trHeight w:val="160"/>
                <w:jc w:val="center"/>
              </w:trPr>
              <w:tc>
                <w:tcPr>
                  <w:tcW w:w="1466" w:type="dxa"/>
                  <w:vAlign w:val="center"/>
                </w:tcPr>
                <w:p w14:paraId="31FADADA" w14:textId="30459E08" w:rsidR="00985FF2" w:rsidRPr="00A1033D" w:rsidRDefault="00985FF2" w:rsidP="00FE65E7">
                  <w:pPr>
                    <w:spacing w:line="276" w:lineRule="auto"/>
                    <w:jc w:val="center"/>
                    <w:rPr>
                      <w:rFonts w:ascii="Times New Roman" w:eastAsia="맑은 고딕" w:hAnsi="Times New Roman" w:cs="Times New Roman"/>
                      <w:sz w:val="14"/>
                      <w:szCs w:val="14"/>
                      <w:lang w:eastAsia="ko-KR"/>
                    </w:rPr>
                  </w:pPr>
                  <w:proofErr w:type="spellStart"/>
                  <w:r w:rsidRPr="00A1033D">
                    <w:rPr>
                      <w:rFonts w:ascii="Times New Roman" w:eastAsia="맑은 고딕" w:hAnsi="Times New Roman" w:cs="Times New Roman" w:hint="eastAsia"/>
                      <w:sz w:val="14"/>
                      <w:szCs w:val="14"/>
                      <w:lang w:eastAsia="ko-KR"/>
                    </w:rPr>
                    <w:t>Marasinou</w:t>
                  </w:r>
                  <w:proofErr w:type="spellEnd"/>
                  <w:r w:rsidRPr="00A1033D">
                    <w:rPr>
                      <w:rFonts w:ascii="Times New Roman" w:eastAsia="맑은 고딕" w:hAnsi="Times New Roman" w:cs="Times New Roman" w:hint="eastAsia"/>
                      <w:sz w:val="14"/>
                      <w:szCs w:val="14"/>
                      <w:lang w:eastAsia="ko-KR"/>
                    </w:rPr>
                    <w:t xml:space="preserve"> et al. </w:t>
                  </w:r>
                  <w:r>
                    <w:rPr>
                      <w:rFonts w:eastAsia="맑은 고딕"/>
                      <w:sz w:val="14"/>
                      <w:szCs w:val="14"/>
                      <w:lang w:eastAsia="ko-KR"/>
                    </w:rPr>
                    <w:fldChar w:fldCharType="begin"/>
                  </w:r>
                  <w:r w:rsidR="00401204">
                    <w:rPr>
                      <w:rFonts w:eastAsia="맑은 고딕"/>
                      <w:sz w:val="14"/>
                      <w:szCs w:val="14"/>
                      <w:lang w:eastAsia="ko-KR"/>
                    </w:rPr>
                    <w:instrText xml:space="preserve"> ADDIN EN.CITE &lt;EndNote&gt;&lt;Cite&gt;&lt;Author&gt;Marasinou&lt;/Author&gt;&lt;Year&gt;2023&lt;/Year&gt;&lt;RecNum&gt;4&lt;/RecNum&gt;&lt;DisplayText&gt;[10]&lt;/DisplayText&gt;&lt;record&gt;&lt;rec-number&gt;4&lt;/rec-number&gt;&lt;foreign-keys&gt;&lt;key app="EN" db-id="2dxz050trt59scewxzn5pdtwfvxxvwdpwfrx" timestamp="1718057962"&gt;4&lt;/key&gt;&lt;/foreign-keys&gt;&lt;ref-type name="Journal Article"&gt;17&lt;/ref-type&gt;&lt;contributors&gt;&lt;authors&gt;&lt;author&gt;Marasinou, Chrysostomos&lt;/author&gt;&lt;author&gt;Li, Bo&lt;/author&gt;&lt;author&gt;Paige, Jeremy&lt;/author&gt;&lt;author&gt;Omigbodun, Akinyinka&lt;/author&gt;&lt;author&gt;Nakhaei, Noor&lt;/author&gt;&lt;author&gt;Hoyt, Anne&lt;/author&gt;&lt;author&gt;Hsu, William&lt;/author&gt;&lt;/authors&gt;&lt;/contributors&gt;&lt;titles&gt;&lt;title&gt;Improving the Quantitative Analysis of Breast Microcalcifications: A Multiscale Approach&lt;/title&gt;&lt;secondary-title&gt;Journal of digital imaging&lt;/secondary-title&gt;&lt;/titles&gt;&lt;periodical&gt;&lt;full-title&gt;Journal of digital imaging&lt;/full-title&gt;&lt;/periodical&gt;&lt;pages&gt;1016-1028&lt;/pages&gt;&lt;volume&gt;36&lt;/volume&gt;&lt;number&gt;3&lt;/number&gt;&lt;dates&gt;&lt;year&gt;2023&lt;/year&gt;&lt;/dates&gt;&lt;isbn&gt;1618-727X&lt;/isbn&gt;&lt;urls&gt;&lt;/urls&gt;&lt;/record&gt;&lt;/Cite&gt;&lt;/EndNote&gt;</w:instrText>
                  </w:r>
                  <w:r>
                    <w:rPr>
                      <w:rFonts w:eastAsia="맑은 고딕"/>
                      <w:sz w:val="14"/>
                      <w:szCs w:val="14"/>
                      <w:lang w:eastAsia="ko-KR"/>
                    </w:rPr>
                    <w:fldChar w:fldCharType="separate"/>
                  </w:r>
                  <w:r w:rsidR="00401204">
                    <w:rPr>
                      <w:rFonts w:eastAsia="맑은 고딕"/>
                      <w:noProof/>
                      <w:sz w:val="14"/>
                      <w:szCs w:val="14"/>
                      <w:lang w:eastAsia="ko-KR"/>
                    </w:rPr>
                    <w:t>[10]</w:t>
                  </w:r>
                  <w:r>
                    <w:rPr>
                      <w:rFonts w:eastAsia="맑은 고딕"/>
                      <w:sz w:val="14"/>
                      <w:szCs w:val="14"/>
                      <w:lang w:eastAsia="ko-KR"/>
                    </w:rPr>
                    <w:fldChar w:fldCharType="end"/>
                  </w:r>
                </w:p>
              </w:tc>
              <w:tc>
                <w:tcPr>
                  <w:tcW w:w="854" w:type="dxa"/>
                  <w:vAlign w:val="center"/>
                </w:tcPr>
                <w:p w14:paraId="7FAAA978"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902" w:type="dxa"/>
                  <w:vAlign w:val="center"/>
                </w:tcPr>
                <w:p w14:paraId="51345D59"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Y</w:t>
                  </w:r>
                </w:p>
              </w:tc>
              <w:tc>
                <w:tcPr>
                  <w:tcW w:w="954" w:type="dxa"/>
                  <w:vAlign w:val="center"/>
                </w:tcPr>
                <w:p w14:paraId="60EE09CE"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Y</w:t>
                  </w:r>
                </w:p>
              </w:tc>
              <w:tc>
                <w:tcPr>
                  <w:tcW w:w="1453" w:type="dxa"/>
                  <w:vAlign w:val="center"/>
                </w:tcPr>
                <w:p w14:paraId="26FB01F3"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337" w:type="dxa"/>
                  <w:vAlign w:val="center"/>
                </w:tcPr>
                <w:p w14:paraId="06868027" w14:textId="77777777" w:rsidR="00985FF2"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c>
                <w:tcPr>
                  <w:tcW w:w="1267" w:type="dxa"/>
                  <w:vAlign w:val="center"/>
                </w:tcPr>
                <w:p w14:paraId="70EF0679" w14:textId="77777777" w:rsidR="00985FF2" w:rsidRPr="00093AE3" w:rsidRDefault="00985FF2" w:rsidP="00FE65E7">
                  <w:pPr>
                    <w:spacing w:line="276" w:lineRule="auto"/>
                    <w:jc w:val="center"/>
                    <w:rPr>
                      <w:rFonts w:ascii="Times New Roman" w:eastAsia="맑은 고딕" w:hAnsi="Times New Roman" w:cs="Times New Roman"/>
                      <w:sz w:val="16"/>
                      <w:szCs w:val="16"/>
                      <w:lang w:eastAsia="ko-KR"/>
                    </w:rPr>
                  </w:pPr>
                  <w:r>
                    <w:rPr>
                      <w:rFonts w:ascii="Times New Roman" w:eastAsia="맑은 고딕" w:hAnsi="Times New Roman" w:cs="Times New Roman" w:hint="eastAsia"/>
                      <w:sz w:val="16"/>
                      <w:szCs w:val="16"/>
                      <w:lang w:eastAsia="ko-KR"/>
                    </w:rPr>
                    <w:t>N</w:t>
                  </w:r>
                </w:p>
              </w:tc>
            </w:tr>
            <w:tr w:rsidR="00985FF2" w14:paraId="5B698C5C" w14:textId="77777777" w:rsidTr="00985FF2">
              <w:trPr>
                <w:trHeight w:val="156"/>
                <w:jc w:val="center"/>
              </w:trPr>
              <w:tc>
                <w:tcPr>
                  <w:tcW w:w="1466" w:type="dxa"/>
                  <w:vAlign w:val="center"/>
                </w:tcPr>
                <w:p w14:paraId="2D3DF80C" w14:textId="77777777" w:rsidR="00985FF2" w:rsidRPr="00A1033D" w:rsidRDefault="00985FF2" w:rsidP="00FE65E7">
                  <w:pPr>
                    <w:spacing w:line="276" w:lineRule="auto"/>
                    <w:jc w:val="center"/>
                    <w:rPr>
                      <w:rFonts w:ascii="Times New Roman" w:eastAsia="맑은 고딕" w:hAnsi="Times New Roman" w:cs="Times New Roman"/>
                      <w:b/>
                      <w:bCs/>
                      <w:sz w:val="14"/>
                      <w:szCs w:val="14"/>
                      <w:lang w:eastAsia="ko-KR"/>
                    </w:rPr>
                  </w:pPr>
                  <w:r w:rsidRPr="00A1033D">
                    <w:rPr>
                      <w:rFonts w:ascii="Times New Roman" w:eastAsia="맑은 고딕" w:hAnsi="Times New Roman" w:cs="Times New Roman" w:hint="eastAsia"/>
                      <w:b/>
                      <w:bCs/>
                      <w:sz w:val="14"/>
                      <w:szCs w:val="14"/>
                      <w:lang w:eastAsia="ko-KR"/>
                    </w:rPr>
                    <w:t>Ours</w:t>
                  </w:r>
                </w:p>
              </w:tc>
              <w:tc>
                <w:tcPr>
                  <w:tcW w:w="854" w:type="dxa"/>
                  <w:vAlign w:val="center"/>
                </w:tcPr>
                <w:p w14:paraId="3D619FB4"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c>
                <w:tcPr>
                  <w:tcW w:w="902" w:type="dxa"/>
                  <w:vAlign w:val="center"/>
                </w:tcPr>
                <w:p w14:paraId="653890D5"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c>
                <w:tcPr>
                  <w:tcW w:w="954" w:type="dxa"/>
                  <w:vAlign w:val="center"/>
                </w:tcPr>
                <w:p w14:paraId="4619306B"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c>
                <w:tcPr>
                  <w:tcW w:w="1453" w:type="dxa"/>
                  <w:vAlign w:val="center"/>
                </w:tcPr>
                <w:p w14:paraId="4F634812"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c>
                <w:tcPr>
                  <w:tcW w:w="1337" w:type="dxa"/>
                  <w:vAlign w:val="center"/>
                </w:tcPr>
                <w:p w14:paraId="2ED0B428"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c>
                <w:tcPr>
                  <w:tcW w:w="1267" w:type="dxa"/>
                  <w:vAlign w:val="center"/>
                </w:tcPr>
                <w:p w14:paraId="179C1F4D" w14:textId="77777777" w:rsidR="00985FF2" w:rsidRPr="00226C9C" w:rsidRDefault="00985FF2" w:rsidP="00FE65E7">
                  <w:pPr>
                    <w:spacing w:line="276" w:lineRule="auto"/>
                    <w:jc w:val="center"/>
                    <w:rPr>
                      <w:rFonts w:ascii="Times New Roman" w:eastAsia="맑은 고딕" w:hAnsi="Times New Roman" w:cs="Times New Roman"/>
                      <w:b/>
                      <w:bCs/>
                      <w:sz w:val="16"/>
                      <w:szCs w:val="16"/>
                      <w:lang w:eastAsia="ko-KR"/>
                    </w:rPr>
                  </w:pPr>
                  <w:r w:rsidRPr="00226C9C">
                    <w:rPr>
                      <w:rFonts w:ascii="Times New Roman" w:eastAsia="맑은 고딕" w:hAnsi="Times New Roman" w:cs="Times New Roman" w:hint="eastAsia"/>
                      <w:b/>
                      <w:bCs/>
                      <w:sz w:val="16"/>
                      <w:szCs w:val="16"/>
                      <w:lang w:eastAsia="ko-KR"/>
                    </w:rPr>
                    <w:t>Y</w:t>
                  </w:r>
                </w:p>
              </w:tc>
            </w:tr>
            <w:bookmarkEnd w:id="1"/>
          </w:tbl>
          <w:p w14:paraId="7B3A98E2" w14:textId="77777777" w:rsidR="00985FF2" w:rsidRPr="003714CF" w:rsidRDefault="00985FF2" w:rsidP="00FE65E7">
            <w:pPr>
              <w:keepNext/>
              <w:spacing w:line="276" w:lineRule="auto"/>
              <w:jc w:val="center"/>
            </w:pPr>
          </w:p>
        </w:tc>
      </w:tr>
      <w:tr w:rsidR="00985FF2" w:rsidRPr="00114C00" w14:paraId="61EA3541" w14:textId="77777777" w:rsidTr="00985FF2">
        <w:trPr>
          <w:trHeight w:val="139"/>
        </w:trPr>
        <w:tc>
          <w:tcPr>
            <w:tcW w:w="9277" w:type="dxa"/>
          </w:tcPr>
          <w:p w14:paraId="5AC56616" w14:textId="77777777" w:rsidR="00985FF2" w:rsidRPr="00985FF2" w:rsidRDefault="00985FF2" w:rsidP="00FE65E7">
            <w:pPr>
              <w:spacing w:line="276" w:lineRule="auto"/>
              <w:jc w:val="both"/>
              <w:rPr>
                <w:rFonts w:ascii="Times New Roman" w:hAnsi="Times New Roman" w:cs="Times New Roman"/>
                <w:sz w:val="20"/>
                <w:szCs w:val="20"/>
              </w:rPr>
            </w:pPr>
            <w:r w:rsidRPr="00985FF2">
              <w:rPr>
                <w:rFonts w:ascii="Times New Roman" w:hAnsi="Times New Roman" w:cs="Times New Roman"/>
                <w:sz w:val="20"/>
                <w:szCs w:val="20"/>
              </w:rPr>
              <w:t xml:space="preserve">Note. </w:t>
            </w:r>
            <w:r w:rsidRPr="00985FF2">
              <w:rPr>
                <w:rFonts w:ascii="Times New Roman" w:hAnsi="Times New Roman" w:cs="Times New Roman"/>
                <w:sz w:val="20"/>
                <w:szCs w:val="20"/>
                <w:lang w:eastAsia="ko-KR"/>
              </w:rPr>
              <w:t>Table A1 highlights the distinctions between our research and related AI studies. While some generative AI studies provide normal patient images as output like ours (Q1), they have not demonstrated that generative AI can outperform the gold standard segmentation AI for pixel-level anomaly detection (Q3). Unlike other generative AI methods, we use generative AI as novel application as refinement for segmentation AI’s result, by updating their results to effectively reduce their false positives while preserving high sensitivity (Q4 in Table A1 / rows 3,6 in Table 1). This is the first study to show that generative AI results can surpass the gold standard segmentation AI-based results. Additionally, we also demonstrate that our generative AI-based refinement outperforms other typical refinement methods by improving their side effect issues of low sensitivity (Q5 in Table A1 / rows 4,5,6 in Table 1 / Table 3).</w:t>
            </w:r>
          </w:p>
        </w:tc>
      </w:tr>
    </w:tbl>
    <w:p w14:paraId="210D6969" w14:textId="40E1FDB6" w:rsidR="00985FF2" w:rsidRDefault="00985FF2" w:rsidP="00BA1C2F">
      <w:pPr>
        <w:spacing w:line="276" w:lineRule="auto"/>
        <w:jc w:val="both"/>
        <w:rPr>
          <w:rFonts w:ascii="Times New Roman" w:eastAsia="맑은 고딕" w:hAnsi="Times New Roman" w:cs="Times New Roman"/>
          <w:sz w:val="22"/>
          <w:szCs w:val="22"/>
          <w:lang w:eastAsia="ko-KR"/>
        </w:rPr>
      </w:pPr>
    </w:p>
    <w:p w14:paraId="38CEF5ED" w14:textId="77777777" w:rsidR="001F4CEC" w:rsidRDefault="001F4CEC" w:rsidP="00BA1C2F">
      <w:pPr>
        <w:spacing w:line="276" w:lineRule="auto"/>
        <w:jc w:val="both"/>
        <w:rPr>
          <w:rFonts w:ascii="Times New Roman" w:eastAsia="맑은 고딕" w:hAnsi="Times New Roman" w:cs="Times New Roman" w:hint="eastAsia"/>
          <w:sz w:val="22"/>
          <w:szCs w:val="22"/>
          <w:lang w:eastAsia="ko-KR"/>
        </w:rPr>
      </w:pPr>
    </w:p>
    <w:p w14:paraId="4A992E23" w14:textId="3B840943" w:rsidR="00A73B60" w:rsidRDefault="00955513" w:rsidP="00BA1C2F">
      <w:pPr>
        <w:spacing w:line="276" w:lineRule="auto"/>
        <w:jc w:val="both"/>
        <w:rPr>
          <w:rFonts w:ascii="Times New Roman" w:eastAsia="맑은 고딕" w:hAnsi="Times New Roman" w:cs="Times New Roman"/>
          <w:b/>
          <w:bCs/>
          <w:u w:val="single"/>
          <w:lang w:eastAsia="ko-KR"/>
        </w:rPr>
      </w:pPr>
      <w:r>
        <w:rPr>
          <w:rFonts w:ascii="Times New Roman" w:eastAsia="맑은 고딕" w:hAnsi="Times New Roman" w:cs="Times New Roman" w:hint="eastAsia"/>
          <w:b/>
          <w:bCs/>
          <w:u w:val="single"/>
          <w:lang w:eastAsia="ko-KR"/>
        </w:rPr>
        <w:t xml:space="preserve">Appendix </w:t>
      </w:r>
      <w:r w:rsidR="00A73B60">
        <w:rPr>
          <w:rFonts w:ascii="Times New Roman" w:eastAsia="맑은 고딕" w:hAnsi="Times New Roman" w:cs="Times New Roman" w:hint="eastAsia"/>
          <w:b/>
          <w:bCs/>
          <w:u w:val="single"/>
          <w:lang w:eastAsia="ko-KR"/>
        </w:rPr>
        <w:t>Figures</w:t>
      </w:r>
    </w:p>
    <w:p w14:paraId="53642E0C" w14:textId="77777777" w:rsidR="003771BA" w:rsidRPr="00A73B60" w:rsidRDefault="003771BA" w:rsidP="00BA1C2F">
      <w:pPr>
        <w:spacing w:line="276" w:lineRule="auto"/>
        <w:jc w:val="both"/>
        <w:rPr>
          <w:rFonts w:ascii="Times New Roman" w:eastAsia="맑은 고딕" w:hAnsi="Times New Roman" w:cs="Times New Roman"/>
          <w:u w:val="single"/>
          <w:lang w:eastAsia="ko-KR"/>
        </w:rPr>
      </w:pPr>
    </w:p>
    <w:p w14:paraId="06265C72" w14:textId="77777777" w:rsidR="003771BA" w:rsidRDefault="003771BA" w:rsidP="003771BA">
      <w:pPr>
        <w:spacing w:line="276" w:lineRule="auto"/>
        <w:jc w:val="center"/>
        <w:rPr>
          <w:rFonts w:ascii="Times New Roman" w:eastAsia="맑은 고딕" w:hAnsi="Times New Roman" w:cs="Times New Roman"/>
          <w:sz w:val="22"/>
          <w:szCs w:val="22"/>
          <w:lang w:eastAsia="ko-KR"/>
        </w:rPr>
      </w:pPr>
      <w:r w:rsidRPr="00114E7D">
        <w:rPr>
          <w:rFonts w:ascii="Times New Roman" w:eastAsia="맑은 고딕" w:hAnsi="Times New Roman" w:cs="Times New Roman"/>
          <w:noProof/>
          <w:sz w:val="22"/>
          <w:szCs w:val="22"/>
          <w:lang w:eastAsia="ko-KR"/>
        </w:rPr>
        <w:drawing>
          <wp:inline distT="0" distB="0" distL="0" distR="0" wp14:anchorId="27FD800F" wp14:editId="43267A91">
            <wp:extent cx="5943600" cy="1972310"/>
            <wp:effectExtent l="0" t="0" r="0" b="8890"/>
            <wp:docPr id="573" name="Picture 572" descr="A screenshot of a computer&#10;&#10;Description automatically generated">
              <a:extLst xmlns:a="http://schemas.openxmlformats.org/drawingml/2006/main">
                <a:ext uri="{FF2B5EF4-FFF2-40B4-BE49-F238E27FC236}">
                  <a16:creationId xmlns:a16="http://schemas.microsoft.com/office/drawing/2014/main" id="{D93F6132-ED5D-0FB2-721F-AD6661AB45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Picture 572" descr="A screenshot of a computer&#10;&#10;Description automatically generated">
                      <a:extLst>
                        <a:ext uri="{FF2B5EF4-FFF2-40B4-BE49-F238E27FC236}">
                          <a16:creationId xmlns:a16="http://schemas.microsoft.com/office/drawing/2014/main" id="{D93F6132-ED5D-0FB2-721F-AD6661AB4509}"/>
                        </a:ext>
                      </a:extLst>
                    </pic:cNvPr>
                    <pic:cNvPicPr>
                      <a:picLocks noChangeAspect="1"/>
                    </pic:cNvPicPr>
                  </pic:nvPicPr>
                  <pic:blipFill>
                    <a:blip r:embed="rId8"/>
                    <a:stretch>
                      <a:fillRect/>
                    </a:stretch>
                  </pic:blipFill>
                  <pic:spPr>
                    <a:xfrm>
                      <a:off x="0" y="0"/>
                      <a:ext cx="5943600" cy="1972310"/>
                    </a:xfrm>
                    <a:prstGeom prst="rect">
                      <a:avLst/>
                    </a:prstGeom>
                  </pic:spPr>
                </pic:pic>
              </a:graphicData>
            </a:graphic>
          </wp:inline>
        </w:drawing>
      </w:r>
    </w:p>
    <w:p w14:paraId="7C8E360F" w14:textId="0B13EA63" w:rsidR="003771BA" w:rsidRPr="003771BA" w:rsidRDefault="003771BA" w:rsidP="003771BA">
      <w:pPr>
        <w:spacing w:line="276" w:lineRule="auto"/>
        <w:jc w:val="both"/>
        <w:rPr>
          <w:rFonts w:ascii="Times New Roman" w:eastAsia="맑은 고딕" w:hAnsi="Times New Roman" w:cs="Times New Roman"/>
          <w:b/>
          <w:bCs/>
          <w:sz w:val="20"/>
          <w:szCs w:val="20"/>
          <w:lang w:eastAsia="ko-KR"/>
        </w:rPr>
      </w:pPr>
      <w:r w:rsidRPr="003771BA">
        <w:rPr>
          <w:rFonts w:ascii="Times New Roman" w:eastAsia="맑은 고딕" w:hAnsi="Times New Roman" w:cs="Times New Roman" w:hint="eastAsia"/>
          <w:b/>
          <w:bCs/>
          <w:sz w:val="20"/>
          <w:szCs w:val="20"/>
          <w:lang w:eastAsia="ko-KR"/>
        </w:rPr>
        <w:t>Figure A</w:t>
      </w:r>
      <w:r w:rsidRPr="003771BA">
        <w:rPr>
          <w:rFonts w:ascii="Times New Roman" w:eastAsia="맑은 고딕" w:hAnsi="Times New Roman" w:cs="Times New Roman"/>
          <w:b/>
          <w:bCs/>
          <w:sz w:val="20"/>
          <w:szCs w:val="20"/>
          <w:lang w:eastAsia="ko-KR"/>
        </w:rPr>
        <w:t>1</w:t>
      </w:r>
      <w:r w:rsidRPr="003771BA">
        <w:rPr>
          <w:rFonts w:ascii="Times New Roman" w:eastAsia="맑은 고딕" w:hAnsi="Times New Roman" w:cs="Times New Roman" w:hint="eastAsia"/>
          <w:b/>
          <w:bCs/>
          <w:sz w:val="20"/>
          <w:szCs w:val="20"/>
          <w:lang w:eastAsia="ko-KR"/>
        </w:rPr>
        <w:t xml:space="preserve">. </w:t>
      </w:r>
      <w:r w:rsidRPr="003771BA">
        <w:rPr>
          <w:rFonts w:ascii="Times New Roman" w:eastAsia="맑은 고딕" w:hAnsi="Times New Roman" w:cs="Times New Roman"/>
          <w:b/>
          <w:bCs/>
          <w:sz w:val="20"/>
          <w:szCs w:val="20"/>
          <w:lang w:eastAsia="ko-KR"/>
        </w:rPr>
        <w:t>Details on the refinement method and the expansion process of patch results into FFDM results</w:t>
      </w:r>
      <w:r w:rsidRPr="003771BA">
        <w:rPr>
          <w:rFonts w:ascii="Times New Roman" w:eastAsia="맑은 고딕" w:hAnsi="Times New Roman" w:cs="Times New Roman" w:hint="eastAsia"/>
          <w:b/>
          <w:bCs/>
          <w:sz w:val="20"/>
          <w:szCs w:val="20"/>
          <w:lang w:eastAsia="ko-KR"/>
        </w:rPr>
        <w:t xml:space="preserve">. </w:t>
      </w:r>
      <w:r w:rsidRPr="003771BA">
        <w:rPr>
          <w:rFonts w:ascii="Times New Roman" w:eastAsia="맑은 고딕" w:hAnsi="Times New Roman" w:cs="Times New Roman"/>
          <w:sz w:val="20"/>
          <w:szCs w:val="20"/>
          <w:lang w:eastAsia="ko-KR"/>
        </w:rPr>
        <w:t>Th</w:t>
      </w:r>
      <w:r w:rsidRPr="003771BA">
        <w:rPr>
          <w:rFonts w:ascii="Times New Roman" w:eastAsia="맑은 고딕" w:hAnsi="Times New Roman" w:cs="Times New Roman" w:hint="eastAsia"/>
          <w:sz w:val="20"/>
          <w:szCs w:val="20"/>
          <w:lang w:eastAsia="ko-KR"/>
        </w:rPr>
        <w:t xml:space="preserve">is </w:t>
      </w:r>
      <w:r w:rsidRPr="003771BA">
        <w:rPr>
          <w:rFonts w:ascii="Times New Roman" w:eastAsia="맑은 고딕" w:hAnsi="Times New Roman" w:cs="Times New Roman"/>
          <w:sz w:val="20"/>
          <w:szCs w:val="20"/>
          <w:lang w:eastAsia="ko-KR"/>
        </w:rPr>
        <w:t xml:space="preserve">figure illustrates the FFDM-level expansion mathematical process of the refinement technologies covered in this study. </w:t>
      </w:r>
      <w:r w:rsidRPr="003771BA">
        <w:rPr>
          <w:rFonts w:ascii="Times New Roman" w:eastAsia="맑은 고딕" w:hAnsi="Times New Roman" w:cs="Times New Roman" w:hint="eastAsia"/>
          <w:sz w:val="20"/>
          <w:szCs w:val="20"/>
          <w:lang w:eastAsia="ko-KR"/>
        </w:rPr>
        <w:t>The</w:t>
      </w:r>
      <w:r w:rsidRPr="003771BA">
        <w:rPr>
          <w:rFonts w:ascii="Times New Roman" w:eastAsia="맑은 고딕" w:hAnsi="Times New Roman" w:cs="Times New Roman"/>
          <w:sz w:val="20"/>
          <w:szCs w:val="20"/>
          <w:lang w:eastAsia="ko-KR"/>
        </w:rPr>
        <w:t xml:space="preserve"> result after our generated AI-based refinement </w:t>
      </w:r>
      <m:oMath>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P</m:t>
            </m:r>
          </m:e>
          <m:sub>
            <m:r>
              <w:rPr>
                <w:rFonts w:ascii="Cambria Math" w:eastAsia="맑은 고딕" w:hAnsi="Cambria Math" w:cs="Times New Roman"/>
                <w:sz w:val="20"/>
                <w:szCs w:val="20"/>
                <w:lang w:eastAsia="ko-KR"/>
              </w:rPr>
              <m:t>global</m:t>
            </m:r>
          </m:sub>
          <m:sup>
            <m:r>
              <w:rPr>
                <w:rFonts w:ascii="Cambria Math" w:eastAsia="맑은 고딕" w:hAnsi="Cambria Math" w:cs="Times New Roman"/>
                <w:sz w:val="20"/>
                <w:szCs w:val="20"/>
                <w:lang w:eastAsia="ko-KR"/>
              </w:rPr>
              <m:t>Refine</m:t>
            </m:r>
          </m:sup>
        </m:sSubSup>
        <m:r>
          <w:rPr>
            <w:rFonts w:ascii="Cambria Math" w:eastAsia="맑은 고딕" w:hAnsi="Cambria Math" w:cs="Times New Roman"/>
            <w:sz w:val="20"/>
            <w:szCs w:val="20"/>
            <w:lang w:eastAsia="ko-KR"/>
          </w:rPr>
          <m:t>)</m:t>
        </m:r>
      </m:oMath>
      <w:r w:rsidRPr="003771BA">
        <w:rPr>
          <w:rFonts w:ascii="Times New Roman" w:eastAsia="맑은 고딕" w:hAnsi="Times New Roman" w:cs="Times New Roman"/>
          <w:sz w:val="20"/>
          <w:szCs w:val="20"/>
          <w:lang w:eastAsia="ko-KR"/>
        </w:rPr>
        <w:t xml:space="preserve"> shows reduced false positives compared to the result before refinement</w:t>
      </w:r>
      <w:r w:rsidRPr="003771BA">
        <w:rPr>
          <w:rFonts w:ascii="Times New Roman" w:eastAsia="맑은 고딕" w:hAnsi="Times New Roman" w:cs="Times New Roman" w:hint="eastAsia"/>
          <w:sz w:val="20"/>
          <w:szCs w:val="20"/>
          <w:lang w:eastAsia="ko-KR"/>
        </w:rPr>
        <w:t xml:space="preserve"> </w:t>
      </w:r>
      <m:oMath>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P</m:t>
            </m:r>
          </m:e>
          <m:sub>
            <m:r>
              <w:rPr>
                <w:rFonts w:ascii="Cambria Math" w:eastAsia="맑은 고딕" w:hAnsi="Cambria Math" w:cs="Times New Roman"/>
                <w:sz w:val="20"/>
                <w:szCs w:val="20"/>
                <w:lang w:eastAsia="ko-KR"/>
              </w:rPr>
              <m:t>global</m:t>
            </m:r>
          </m:sub>
          <m:sup>
            <m:r>
              <w:rPr>
                <w:rFonts w:ascii="Cambria Math" w:eastAsia="맑은 고딕" w:hAnsi="Cambria Math" w:cs="Times New Roman"/>
                <w:sz w:val="20"/>
                <w:szCs w:val="20"/>
                <w:lang w:eastAsia="ko-KR"/>
              </w:rPr>
              <m:t>SegAI</m:t>
            </m:r>
          </m:sup>
        </m:sSubSup>
        <m:r>
          <w:rPr>
            <w:rFonts w:ascii="Cambria Math" w:eastAsia="맑은 고딕" w:hAnsi="Cambria Math" w:cs="Times New Roman"/>
            <w:sz w:val="20"/>
            <w:szCs w:val="20"/>
            <w:lang w:eastAsia="ko-KR"/>
          </w:rPr>
          <m:t>)</m:t>
        </m:r>
      </m:oMath>
      <w:r w:rsidRPr="003771BA">
        <w:rPr>
          <w:rFonts w:ascii="Times New Roman" w:eastAsia="맑은 고딕" w:hAnsi="Times New Roman" w:cs="Times New Roman"/>
          <w:sz w:val="20"/>
          <w:szCs w:val="20"/>
          <w:lang w:eastAsia="ko-KR"/>
        </w:rPr>
        <w:t>.</w:t>
      </w:r>
    </w:p>
    <w:p w14:paraId="0E6E60CB" w14:textId="77777777" w:rsidR="003771BA" w:rsidRPr="003771BA" w:rsidRDefault="003771BA" w:rsidP="003771BA">
      <w:pPr>
        <w:spacing w:line="276" w:lineRule="auto"/>
        <w:jc w:val="both"/>
        <w:rPr>
          <w:rFonts w:ascii="Times New Roman" w:eastAsia="맑은 고딕" w:hAnsi="Times New Roman" w:cs="Times New Roman"/>
          <w:b/>
          <w:bCs/>
          <w:sz w:val="22"/>
          <w:szCs w:val="22"/>
          <w:lang w:eastAsia="ko-KR"/>
        </w:rPr>
      </w:pPr>
    </w:p>
    <w:p w14:paraId="4283E6AB" w14:textId="77777777" w:rsidR="00371F7B" w:rsidRPr="000E0629" w:rsidRDefault="00371F7B" w:rsidP="00BA1C2F">
      <w:pPr>
        <w:spacing w:line="276" w:lineRule="auto"/>
        <w:jc w:val="center"/>
        <w:rPr>
          <w:rFonts w:ascii="Times New Roman" w:eastAsia="맑은 고딕" w:hAnsi="Times New Roman" w:cs="Times New Roman"/>
          <w:sz w:val="16"/>
          <w:szCs w:val="16"/>
          <w:lang w:eastAsia="ko-KR"/>
        </w:rPr>
      </w:pPr>
      <w:r w:rsidRPr="00331FAC">
        <w:rPr>
          <w:rFonts w:ascii="Times New Roman" w:eastAsia="맑은 고딕" w:hAnsi="Times New Roman" w:cs="Times New Roman"/>
          <w:noProof/>
          <w:sz w:val="16"/>
          <w:szCs w:val="16"/>
          <w:lang w:eastAsia="ko-KR"/>
        </w:rPr>
        <w:lastRenderedPageBreak/>
        <w:drawing>
          <wp:inline distT="0" distB="0" distL="0" distR="0" wp14:anchorId="0EFF8208" wp14:editId="7B2C1464">
            <wp:extent cx="2951215" cy="1608033"/>
            <wp:effectExtent l="0" t="0" r="1905" b="0"/>
            <wp:docPr id="31" name="Picture 30" descr="A collage of images of a person's breast&#10;&#10;Description automatically generated">
              <a:extLst xmlns:a="http://schemas.openxmlformats.org/drawingml/2006/main">
                <a:ext uri="{FF2B5EF4-FFF2-40B4-BE49-F238E27FC236}">
                  <a16:creationId xmlns:a16="http://schemas.microsoft.com/office/drawing/2014/main" id="{25F35265-F0A1-392C-EAB6-2862878613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collage of images of a person's breast&#10;&#10;Description automatically generated">
                      <a:extLst>
                        <a:ext uri="{FF2B5EF4-FFF2-40B4-BE49-F238E27FC236}">
                          <a16:creationId xmlns:a16="http://schemas.microsoft.com/office/drawing/2014/main" id="{25F35265-F0A1-392C-EAB6-2862878613B3}"/>
                        </a:ext>
                      </a:extLst>
                    </pic:cNvPr>
                    <pic:cNvPicPr>
                      <a:picLocks noChangeAspect="1"/>
                    </pic:cNvPicPr>
                  </pic:nvPicPr>
                  <pic:blipFill>
                    <a:blip r:embed="rId9"/>
                    <a:stretch>
                      <a:fillRect/>
                    </a:stretch>
                  </pic:blipFill>
                  <pic:spPr>
                    <a:xfrm>
                      <a:off x="0" y="0"/>
                      <a:ext cx="2997616" cy="1633315"/>
                    </a:xfrm>
                    <a:prstGeom prst="rect">
                      <a:avLst/>
                    </a:prstGeom>
                  </pic:spPr>
                </pic:pic>
              </a:graphicData>
            </a:graphic>
          </wp:inline>
        </w:drawing>
      </w:r>
      <w:r w:rsidRPr="00331FAC">
        <w:rPr>
          <w:rFonts w:ascii="Times New Roman" w:eastAsia="맑은 고딕" w:hAnsi="Times New Roman" w:cs="Times New Roman"/>
          <w:noProof/>
          <w:sz w:val="16"/>
          <w:szCs w:val="16"/>
          <w:lang w:eastAsia="ko-KR"/>
        </w:rPr>
        <w:drawing>
          <wp:inline distT="0" distB="0" distL="0" distR="0" wp14:anchorId="651735F7" wp14:editId="467E2576">
            <wp:extent cx="2941041" cy="1598091"/>
            <wp:effectExtent l="0" t="0" r="0" b="2540"/>
            <wp:docPr id="63" name="Picture 62" descr="A collage of images of a planet&#10;&#10;Description automatically generated">
              <a:extLst xmlns:a="http://schemas.openxmlformats.org/drawingml/2006/main">
                <a:ext uri="{FF2B5EF4-FFF2-40B4-BE49-F238E27FC236}">
                  <a16:creationId xmlns:a16="http://schemas.microsoft.com/office/drawing/2014/main" id="{669169C7-4295-E29D-FCC4-88EA7E2F44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2" descr="A collage of images of a planet&#10;&#10;Description automatically generated">
                      <a:extLst>
                        <a:ext uri="{FF2B5EF4-FFF2-40B4-BE49-F238E27FC236}">
                          <a16:creationId xmlns:a16="http://schemas.microsoft.com/office/drawing/2014/main" id="{669169C7-4295-E29D-FCC4-88EA7E2F44B4}"/>
                        </a:ext>
                      </a:extLst>
                    </pic:cNvPr>
                    <pic:cNvPicPr>
                      <a:picLocks noChangeAspect="1"/>
                    </pic:cNvPicPr>
                  </pic:nvPicPr>
                  <pic:blipFill>
                    <a:blip r:embed="rId10"/>
                    <a:stretch>
                      <a:fillRect/>
                    </a:stretch>
                  </pic:blipFill>
                  <pic:spPr>
                    <a:xfrm>
                      <a:off x="0" y="0"/>
                      <a:ext cx="2961559" cy="1609240"/>
                    </a:xfrm>
                    <a:prstGeom prst="rect">
                      <a:avLst/>
                    </a:prstGeom>
                  </pic:spPr>
                </pic:pic>
              </a:graphicData>
            </a:graphic>
          </wp:inline>
        </w:drawing>
      </w:r>
    </w:p>
    <w:p w14:paraId="5934FAEC" w14:textId="77777777" w:rsidR="00371F7B" w:rsidRPr="000E0629" w:rsidRDefault="00371F7B" w:rsidP="00BA1C2F">
      <w:pPr>
        <w:spacing w:line="276" w:lineRule="auto"/>
        <w:jc w:val="center"/>
        <w:rPr>
          <w:rFonts w:ascii="Times New Roman" w:eastAsia="맑은 고딕" w:hAnsi="Times New Roman" w:cs="Times New Roman"/>
          <w:sz w:val="16"/>
          <w:szCs w:val="16"/>
          <w:lang w:eastAsia="ko-KR"/>
        </w:rPr>
      </w:pPr>
      <w:r w:rsidRPr="00331FAC">
        <w:rPr>
          <w:noProof/>
        </w:rPr>
        <w:drawing>
          <wp:inline distT="0" distB="0" distL="0" distR="0" wp14:anchorId="70700CCF" wp14:editId="15A86573">
            <wp:extent cx="2933700" cy="1610087"/>
            <wp:effectExtent l="0" t="0" r="0" b="9525"/>
            <wp:docPr id="592" name="Picture 591" descr="A collage of images of a planet&#10;&#10;Description automatically generated">
              <a:extLst xmlns:a="http://schemas.openxmlformats.org/drawingml/2006/main">
                <a:ext uri="{FF2B5EF4-FFF2-40B4-BE49-F238E27FC236}">
                  <a16:creationId xmlns:a16="http://schemas.microsoft.com/office/drawing/2014/main" id="{063D0066-0176-4DC6-0B13-C8E669B12D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 name="Picture 591" descr="A collage of images of a planet&#10;&#10;Description automatically generated">
                      <a:extLst>
                        <a:ext uri="{FF2B5EF4-FFF2-40B4-BE49-F238E27FC236}">
                          <a16:creationId xmlns:a16="http://schemas.microsoft.com/office/drawing/2014/main" id="{063D0066-0176-4DC6-0B13-C8E669B12D1C}"/>
                        </a:ext>
                      </a:extLst>
                    </pic:cNvPr>
                    <pic:cNvPicPr>
                      <a:picLocks noChangeAspect="1"/>
                    </pic:cNvPicPr>
                  </pic:nvPicPr>
                  <pic:blipFill>
                    <a:blip r:embed="rId11"/>
                    <a:stretch>
                      <a:fillRect/>
                    </a:stretch>
                  </pic:blipFill>
                  <pic:spPr>
                    <a:xfrm>
                      <a:off x="0" y="0"/>
                      <a:ext cx="2969146" cy="1629540"/>
                    </a:xfrm>
                    <a:prstGeom prst="rect">
                      <a:avLst/>
                    </a:prstGeom>
                  </pic:spPr>
                </pic:pic>
              </a:graphicData>
            </a:graphic>
          </wp:inline>
        </w:drawing>
      </w:r>
      <w:r w:rsidRPr="00331FAC">
        <w:rPr>
          <w:noProof/>
        </w:rPr>
        <w:drawing>
          <wp:inline distT="0" distB="0" distL="0" distR="0" wp14:anchorId="7848B72E" wp14:editId="18A847B7">
            <wp:extent cx="2943225" cy="1596448"/>
            <wp:effectExtent l="0" t="0" r="0" b="3810"/>
            <wp:docPr id="136" name="Picture 135" descr="A collage of images of planets&#10;&#10;Description automatically generated">
              <a:extLst xmlns:a="http://schemas.openxmlformats.org/drawingml/2006/main">
                <a:ext uri="{FF2B5EF4-FFF2-40B4-BE49-F238E27FC236}">
                  <a16:creationId xmlns:a16="http://schemas.microsoft.com/office/drawing/2014/main" id="{D32DF992-9E9F-DA60-270C-96A0FE145E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5" descr="A collage of images of planets&#10;&#10;Description automatically generated">
                      <a:extLst>
                        <a:ext uri="{FF2B5EF4-FFF2-40B4-BE49-F238E27FC236}">
                          <a16:creationId xmlns:a16="http://schemas.microsoft.com/office/drawing/2014/main" id="{D32DF992-9E9F-DA60-270C-96A0FE145E5B}"/>
                        </a:ext>
                      </a:extLst>
                    </pic:cNvPr>
                    <pic:cNvPicPr>
                      <a:picLocks noChangeAspect="1"/>
                    </pic:cNvPicPr>
                  </pic:nvPicPr>
                  <pic:blipFill>
                    <a:blip r:embed="rId12"/>
                    <a:stretch>
                      <a:fillRect/>
                    </a:stretch>
                  </pic:blipFill>
                  <pic:spPr>
                    <a:xfrm>
                      <a:off x="0" y="0"/>
                      <a:ext cx="2983804" cy="1618459"/>
                    </a:xfrm>
                    <a:prstGeom prst="rect">
                      <a:avLst/>
                    </a:prstGeom>
                  </pic:spPr>
                </pic:pic>
              </a:graphicData>
            </a:graphic>
          </wp:inline>
        </w:drawing>
      </w:r>
    </w:p>
    <w:p w14:paraId="6E7CBA17" w14:textId="3A810E5D" w:rsidR="00BA039F" w:rsidRPr="00DA2ED6" w:rsidRDefault="00BA039F" w:rsidP="00BA039F">
      <w:pPr>
        <w:spacing w:line="276" w:lineRule="auto"/>
        <w:jc w:val="both"/>
        <w:rPr>
          <w:rFonts w:ascii="Times New Roman" w:eastAsia="맑은 고딕" w:hAnsi="Times New Roman" w:cs="Times New Roman"/>
          <w:b/>
          <w:bCs/>
          <w:sz w:val="20"/>
          <w:szCs w:val="20"/>
          <w:lang w:eastAsia="ko-KR"/>
        </w:rPr>
      </w:pPr>
      <w:r w:rsidRPr="00DA2ED6">
        <w:rPr>
          <w:rFonts w:ascii="Times New Roman" w:eastAsia="맑은 고딕" w:hAnsi="Times New Roman" w:cs="Times New Roman"/>
          <w:b/>
          <w:bCs/>
          <w:sz w:val="20"/>
          <w:szCs w:val="20"/>
          <w:lang w:eastAsia="ko-KR"/>
        </w:rPr>
        <w:t xml:space="preserve">Figure </w:t>
      </w:r>
      <w:r w:rsidR="00AF4566">
        <w:rPr>
          <w:rFonts w:ascii="Times New Roman" w:eastAsia="맑은 고딕" w:hAnsi="Times New Roman" w:cs="Times New Roman" w:hint="eastAsia"/>
          <w:b/>
          <w:bCs/>
          <w:sz w:val="20"/>
          <w:szCs w:val="20"/>
          <w:lang w:eastAsia="ko-KR"/>
        </w:rPr>
        <w:t>A</w:t>
      </w:r>
      <w:r w:rsidR="003771BA">
        <w:rPr>
          <w:rFonts w:ascii="Times New Roman" w:eastAsia="맑은 고딕" w:hAnsi="Times New Roman" w:cs="Times New Roman"/>
          <w:b/>
          <w:bCs/>
          <w:sz w:val="20"/>
          <w:szCs w:val="20"/>
          <w:lang w:eastAsia="ko-KR"/>
        </w:rPr>
        <w:t>2</w:t>
      </w:r>
      <w:r w:rsidRPr="00DA2ED6">
        <w:rPr>
          <w:rFonts w:ascii="Times New Roman" w:eastAsia="맑은 고딕" w:hAnsi="Times New Roman" w:cs="Times New Roman"/>
          <w:b/>
          <w:bCs/>
          <w:sz w:val="20"/>
          <w:szCs w:val="20"/>
          <w:lang w:eastAsia="ko-KR"/>
        </w:rPr>
        <w:t>.</w:t>
      </w:r>
      <w:r>
        <w:rPr>
          <w:rFonts w:ascii="Times New Roman" w:eastAsia="맑은 고딕" w:hAnsi="Times New Roman" w:cs="Times New Roman" w:hint="eastAsia"/>
          <w:b/>
          <w:bCs/>
          <w:sz w:val="20"/>
          <w:szCs w:val="20"/>
          <w:lang w:eastAsia="ko-KR"/>
        </w:rPr>
        <w:t xml:space="preserve"> Additional q</w:t>
      </w:r>
      <w:r>
        <w:rPr>
          <w:rFonts w:ascii="Times New Roman" w:eastAsia="맑은 고딕" w:hAnsi="Times New Roman" w:cs="Times New Roman"/>
          <w:b/>
          <w:bCs/>
          <w:sz w:val="20"/>
          <w:szCs w:val="20"/>
          <w:lang w:eastAsia="ko-KR"/>
        </w:rPr>
        <w:t>ualitative</w:t>
      </w:r>
      <w:r>
        <w:rPr>
          <w:rFonts w:ascii="Times New Roman" w:eastAsia="맑은 고딕" w:hAnsi="Times New Roman" w:cs="Times New Roman" w:hint="eastAsia"/>
          <w:b/>
          <w:bCs/>
          <w:sz w:val="20"/>
          <w:szCs w:val="20"/>
          <w:lang w:eastAsia="ko-KR"/>
        </w:rPr>
        <w:t xml:space="preserve"> r</w:t>
      </w:r>
      <w:r w:rsidRPr="00CB1450">
        <w:rPr>
          <w:rFonts w:ascii="Times New Roman" w:eastAsia="맑은 고딕" w:hAnsi="Times New Roman" w:cs="Times New Roman"/>
          <w:b/>
          <w:bCs/>
          <w:sz w:val="20"/>
          <w:szCs w:val="20"/>
          <w:lang w:eastAsia="ko-KR"/>
        </w:rPr>
        <w:t xml:space="preserve">esults of </w:t>
      </w:r>
      <w:r>
        <w:rPr>
          <w:rFonts w:ascii="Times New Roman" w:eastAsia="맑은 고딕" w:hAnsi="Times New Roman" w:cs="Times New Roman" w:hint="eastAsia"/>
          <w:b/>
          <w:bCs/>
          <w:sz w:val="20"/>
          <w:szCs w:val="20"/>
          <w:lang w:eastAsia="ko-KR"/>
        </w:rPr>
        <w:t>our</w:t>
      </w:r>
      <w:r w:rsidRPr="00CB1450">
        <w:rPr>
          <w:rFonts w:ascii="Times New Roman" w:eastAsia="맑은 고딕" w:hAnsi="Times New Roman" w:cs="Times New Roman"/>
          <w:b/>
          <w:bCs/>
          <w:sz w:val="20"/>
          <w:szCs w:val="20"/>
          <w:lang w:eastAsia="ko-KR"/>
        </w:rPr>
        <w:t xml:space="preserve"> </w:t>
      </w:r>
      <w:r>
        <w:rPr>
          <w:rFonts w:ascii="Times New Roman" w:eastAsia="맑은 고딕" w:hAnsi="Times New Roman" w:cs="Times New Roman" w:hint="eastAsia"/>
          <w:b/>
          <w:bCs/>
          <w:sz w:val="20"/>
          <w:szCs w:val="20"/>
          <w:lang w:eastAsia="ko-KR"/>
        </w:rPr>
        <w:t>g</w:t>
      </w:r>
      <w:r w:rsidRPr="00CB1450">
        <w:rPr>
          <w:rFonts w:ascii="Times New Roman" w:eastAsia="맑은 고딕" w:hAnsi="Times New Roman" w:cs="Times New Roman"/>
          <w:b/>
          <w:bCs/>
          <w:sz w:val="20"/>
          <w:szCs w:val="20"/>
          <w:lang w:eastAsia="ko-KR"/>
        </w:rPr>
        <w:t xml:space="preserve">enerative AI </w:t>
      </w:r>
      <w:r>
        <w:rPr>
          <w:rFonts w:ascii="Times New Roman" w:eastAsia="맑은 고딕" w:hAnsi="Times New Roman" w:cs="Times New Roman" w:hint="eastAsia"/>
          <w:b/>
          <w:bCs/>
          <w:sz w:val="20"/>
          <w:szCs w:val="20"/>
          <w:lang w:eastAsia="ko-KR"/>
        </w:rPr>
        <w:t>t</w:t>
      </w:r>
      <w:r w:rsidRPr="00CB1450">
        <w:rPr>
          <w:rFonts w:ascii="Times New Roman" w:eastAsia="맑은 고딕" w:hAnsi="Times New Roman" w:cs="Times New Roman"/>
          <w:b/>
          <w:bCs/>
          <w:sz w:val="20"/>
          <w:szCs w:val="20"/>
          <w:lang w:eastAsia="ko-KR"/>
        </w:rPr>
        <w:t>echnology</w:t>
      </w:r>
      <w:r>
        <w:rPr>
          <w:rFonts w:ascii="Times New Roman" w:eastAsia="맑은 고딕" w:hAnsi="Times New Roman" w:cs="Times New Roman" w:hint="eastAsia"/>
          <w:b/>
          <w:bCs/>
          <w:sz w:val="20"/>
          <w:szCs w:val="20"/>
          <w:lang w:eastAsia="ko-KR"/>
        </w:rPr>
        <w:t xml:space="preserve">. </w:t>
      </w:r>
      <w:r w:rsidR="003771BA" w:rsidRPr="003771BA">
        <w:rPr>
          <w:rFonts w:ascii="Times New Roman" w:eastAsia="맑은 고딕" w:hAnsi="Times New Roman" w:cs="Times New Roman"/>
          <w:sz w:val="20"/>
          <w:szCs w:val="20"/>
          <w:lang w:eastAsia="ko-KR"/>
        </w:rPr>
        <w:t>In addition to the results shown in Figure 1, we present additional ones. These demonstrate that our generative AI technology can accurately detect and extract small calcification objects even within high-density breast tissue (c or d), while providing a novel pixel-level matched virtual normal FFDM reference (b): (a) shows the original full-field digital mammography image. (b) displays a virtual normal full-field image generated by our generative AI, where only calcium areas are modified to appear normal, serving as a new reference for radiologists to improve calcium diagnosis. (c) presents a calcium segmentation mask created by the pixel-level difference between a and b, with higher confidence areas in whiter shades. (d) depicts the calcium segmentation mask overlaid in white on the original brown image, highlighting only the calcium areas in white.</w:t>
      </w:r>
    </w:p>
    <w:p w14:paraId="3E8D466F" w14:textId="1947FFE4" w:rsidR="000879B3" w:rsidRDefault="00BA039F" w:rsidP="00BA039F">
      <w:pPr>
        <w:spacing w:line="276" w:lineRule="auto"/>
        <w:jc w:val="both"/>
        <w:rPr>
          <w:rFonts w:ascii="Times New Roman" w:eastAsia="맑은 고딕" w:hAnsi="Times New Roman" w:cs="Times New Roman"/>
          <w:sz w:val="20"/>
          <w:szCs w:val="20"/>
          <w:lang w:eastAsia="ko-KR"/>
        </w:rPr>
      </w:pPr>
      <w:r w:rsidRPr="00875486">
        <w:rPr>
          <w:rFonts w:ascii="Times New Roman" w:eastAsia="맑은 고딕" w:hAnsi="Times New Roman" w:cs="Times New Roman"/>
          <w:b/>
          <w:bCs/>
          <w:noProof/>
          <w:sz w:val="22"/>
          <w:szCs w:val="22"/>
          <w:lang w:eastAsia="ko-KR"/>
        </w:rPr>
        <w:lastRenderedPageBreak/>
        <w:drawing>
          <wp:inline distT="0" distB="0" distL="0" distR="0" wp14:anchorId="706FBDD8" wp14:editId="09D2F3D2">
            <wp:extent cx="5943600" cy="4001135"/>
            <wp:effectExtent l="0" t="0" r="0" b="0"/>
            <wp:docPr id="168" name="Picture 167" descr="A collage of images of the moon&#10;&#10;Description automatically generated">
              <a:extLst xmlns:a="http://schemas.openxmlformats.org/drawingml/2006/main">
                <a:ext uri="{FF2B5EF4-FFF2-40B4-BE49-F238E27FC236}">
                  <a16:creationId xmlns:a16="http://schemas.microsoft.com/office/drawing/2014/main" id="{1BF1D4B5-0F13-935D-93D7-F779B7A051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7" descr="A collage of images of the moon&#10;&#10;Description automatically generated">
                      <a:extLst>
                        <a:ext uri="{FF2B5EF4-FFF2-40B4-BE49-F238E27FC236}">
                          <a16:creationId xmlns:a16="http://schemas.microsoft.com/office/drawing/2014/main" id="{1BF1D4B5-0F13-935D-93D7-F779B7A05178}"/>
                        </a:ext>
                      </a:extLst>
                    </pic:cNvPr>
                    <pic:cNvPicPr>
                      <a:picLocks noChangeAspect="1"/>
                    </pic:cNvPicPr>
                  </pic:nvPicPr>
                  <pic:blipFill>
                    <a:blip r:embed="rId13"/>
                    <a:stretch>
                      <a:fillRect/>
                    </a:stretch>
                  </pic:blipFill>
                  <pic:spPr>
                    <a:xfrm>
                      <a:off x="0" y="0"/>
                      <a:ext cx="5943600" cy="4001135"/>
                    </a:xfrm>
                    <a:prstGeom prst="rect">
                      <a:avLst/>
                    </a:prstGeom>
                  </pic:spPr>
                </pic:pic>
              </a:graphicData>
            </a:graphic>
          </wp:inline>
        </w:drawing>
      </w:r>
      <w:r w:rsidRPr="00875486">
        <w:rPr>
          <w:rFonts w:ascii="Times New Roman" w:eastAsia="맑은 고딕" w:hAnsi="Times New Roman" w:cs="Times New Roman" w:hint="eastAsia"/>
          <w:b/>
          <w:bCs/>
          <w:sz w:val="20"/>
          <w:szCs w:val="20"/>
          <w:lang w:eastAsia="ko-KR"/>
        </w:rPr>
        <w:t xml:space="preserve"> </w:t>
      </w:r>
      <w:r w:rsidR="003771BA" w:rsidRPr="003771BA">
        <w:rPr>
          <w:rFonts w:ascii="Times New Roman" w:eastAsia="맑은 고딕" w:hAnsi="Times New Roman" w:cs="Times New Roman"/>
          <w:b/>
          <w:bCs/>
          <w:sz w:val="20"/>
          <w:szCs w:val="20"/>
          <w:lang w:eastAsia="ko-KR"/>
        </w:rPr>
        <w:t xml:space="preserve">Figure A3. Qualitative performance comparison between our generative AI and the existing generative AI algorithms (i.e., qualitative results for Table 2): </w:t>
      </w:r>
      <w:r w:rsidR="003771BA" w:rsidRPr="003771BA">
        <w:rPr>
          <w:rFonts w:ascii="Times New Roman" w:eastAsia="맑은 고딕" w:hAnsi="Times New Roman" w:cs="Times New Roman"/>
          <w:sz w:val="20"/>
          <w:szCs w:val="20"/>
          <w:lang w:eastAsia="ko-KR"/>
        </w:rPr>
        <w:t>Our generative AI method (</w:t>
      </w:r>
      <w:proofErr w:type="spellStart"/>
      <w:r w:rsidR="003771BA" w:rsidRPr="003771BA">
        <w:rPr>
          <w:rFonts w:ascii="Times New Roman" w:eastAsia="맑은 고딕" w:hAnsi="Times New Roman" w:cs="Times New Roman"/>
          <w:sz w:val="20"/>
          <w:szCs w:val="20"/>
          <w:lang w:eastAsia="ko-KR"/>
        </w:rPr>
        <w:t>SegAI+</w:t>
      </w:r>
      <w:proofErr w:type="gramStart"/>
      <w:r w:rsidR="003771BA" w:rsidRPr="003771BA">
        <w:rPr>
          <w:rFonts w:ascii="Times New Roman" w:eastAsia="맑은 고딕" w:hAnsi="Times New Roman" w:cs="Times New Roman"/>
          <w:sz w:val="20"/>
          <w:szCs w:val="20"/>
          <w:lang w:eastAsia="ko-KR"/>
        </w:rPr>
        <w:t>R:GenAI</w:t>
      </w:r>
      <w:proofErr w:type="spellEnd"/>
      <w:proofErr w:type="gramEnd"/>
      <w:r w:rsidR="003771BA" w:rsidRPr="003771BA">
        <w:rPr>
          <w:rFonts w:ascii="Times New Roman" w:eastAsia="맑은 고딕" w:hAnsi="Times New Roman" w:cs="Times New Roman"/>
          <w:sz w:val="20"/>
          <w:szCs w:val="20"/>
          <w:lang w:eastAsia="ko-KR"/>
        </w:rPr>
        <w:t>) significantly enhances the performance of the existing latest generative AI method by reducing false positives.</w:t>
      </w:r>
    </w:p>
    <w:p w14:paraId="4DDA9984" w14:textId="77777777" w:rsidR="003771BA" w:rsidRDefault="00536A4A" w:rsidP="003771BA">
      <w:pPr>
        <w:spacing w:line="276" w:lineRule="auto"/>
        <w:jc w:val="center"/>
        <w:rPr>
          <w:rFonts w:ascii="Times New Roman" w:eastAsia="맑은 고딕" w:hAnsi="Times New Roman" w:cs="Times New Roman"/>
          <w:sz w:val="22"/>
          <w:szCs w:val="22"/>
          <w:lang w:eastAsia="ko-KR"/>
        </w:rPr>
      </w:pPr>
      <w:r>
        <w:rPr>
          <w:rFonts w:ascii="Times New Roman" w:eastAsia="맑은 고딕" w:hAnsi="Times New Roman" w:cs="Times New Roman"/>
          <w:sz w:val="20"/>
          <w:szCs w:val="20"/>
          <w:lang w:eastAsia="ko-KR"/>
        </w:rPr>
        <w:br w:type="page"/>
      </w:r>
      <w:r w:rsidR="003771BA" w:rsidRPr="00D90DB2">
        <w:rPr>
          <w:rFonts w:ascii="Times New Roman" w:eastAsia="맑은 고딕" w:hAnsi="Times New Roman" w:cs="Times New Roman"/>
          <w:noProof/>
          <w:sz w:val="22"/>
          <w:szCs w:val="22"/>
          <w:lang w:eastAsia="ko-KR"/>
        </w:rPr>
        <w:lastRenderedPageBreak/>
        <w:drawing>
          <wp:inline distT="0" distB="0" distL="0" distR="0" wp14:anchorId="3BC6314D" wp14:editId="3D5E341C">
            <wp:extent cx="5227604" cy="7373722"/>
            <wp:effectExtent l="0" t="0" r="0" b="0"/>
            <wp:docPr id="541" name="Picture 540" descr="A screenshot of a computer screen&#10;&#10;Description automatically generated">
              <a:extLst xmlns:a="http://schemas.openxmlformats.org/drawingml/2006/main">
                <a:ext uri="{FF2B5EF4-FFF2-40B4-BE49-F238E27FC236}">
                  <a16:creationId xmlns:a16="http://schemas.microsoft.com/office/drawing/2014/main" id="{93859F33-7D83-6D76-1214-3DD18DC255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Picture 540" descr="A screenshot of a computer screen&#10;&#10;Description automatically generated">
                      <a:extLst>
                        <a:ext uri="{FF2B5EF4-FFF2-40B4-BE49-F238E27FC236}">
                          <a16:creationId xmlns:a16="http://schemas.microsoft.com/office/drawing/2014/main" id="{93859F33-7D83-6D76-1214-3DD18DC25510}"/>
                        </a:ext>
                      </a:extLst>
                    </pic:cNvPr>
                    <pic:cNvPicPr>
                      <a:picLocks noChangeAspect="1"/>
                    </pic:cNvPicPr>
                  </pic:nvPicPr>
                  <pic:blipFill>
                    <a:blip r:embed="rId14"/>
                    <a:stretch>
                      <a:fillRect/>
                    </a:stretch>
                  </pic:blipFill>
                  <pic:spPr>
                    <a:xfrm>
                      <a:off x="0" y="0"/>
                      <a:ext cx="5231115" cy="7378675"/>
                    </a:xfrm>
                    <a:prstGeom prst="rect">
                      <a:avLst/>
                    </a:prstGeom>
                  </pic:spPr>
                </pic:pic>
              </a:graphicData>
            </a:graphic>
          </wp:inline>
        </w:drawing>
      </w:r>
    </w:p>
    <w:p w14:paraId="56402A6E" w14:textId="49C9DF14" w:rsidR="003771BA" w:rsidRPr="006554FD" w:rsidRDefault="003771BA" w:rsidP="003771BA">
      <w:pPr>
        <w:spacing w:line="276" w:lineRule="auto"/>
        <w:jc w:val="both"/>
        <w:rPr>
          <w:rFonts w:ascii="Times New Roman" w:eastAsia="맑은 고딕" w:hAnsi="Times New Roman" w:cs="Times New Roman"/>
          <w:sz w:val="20"/>
          <w:szCs w:val="20"/>
          <w:lang w:eastAsia="ko-KR"/>
        </w:rPr>
      </w:pPr>
      <w:r w:rsidRPr="009B4181">
        <w:rPr>
          <w:rFonts w:ascii="Times New Roman" w:eastAsia="맑은 고딕" w:hAnsi="Times New Roman" w:cs="Times New Roman" w:hint="eastAsia"/>
          <w:b/>
          <w:bCs/>
          <w:sz w:val="20"/>
          <w:szCs w:val="20"/>
          <w:lang w:eastAsia="ko-KR"/>
        </w:rPr>
        <w:t xml:space="preserve">Figure </w:t>
      </w:r>
      <w:r>
        <w:rPr>
          <w:rFonts w:ascii="Times New Roman" w:eastAsia="맑은 고딕" w:hAnsi="Times New Roman" w:cs="Times New Roman" w:hint="eastAsia"/>
          <w:b/>
          <w:bCs/>
          <w:sz w:val="20"/>
          <w:szCs w:val="20"/>
          <w:lang w:eastAsia="ko-KR"/>
        </w:rPr>
        <w:t>A</w:t>
      </w:r>
      <w:r>
        <w:rPr>
          <w:rFonts w:ascii="Times New Roman" w:eastAsia="맑은 고딕" w:hAnsi="Times New Roman" w:cs="Times New Roman"/>
          <w:b/>
          <w:bCs/>
          <w:sz w:val="20"/>
          <w:szCs w:val="20"/>
          <w:lang w:eastAsia="ko-KR"/>
        </w:rPr>
        <w:t>4</w:t>
      </w:r>
      <w:r w:rsidRPr="009B4181">
        <w:rPr>
          <w:rFonts w:ascii="Times New Roman" w:eastAsia="맑은 고딕" w:hAnsi="Times New Roman" w:cs="Times New Roman" w:hint="eastAsia"/>
          <w:b/>
          <w:bCs/>
          <w:sz w:val="20"/>
          <w:szCs w:val="20"/>
          <w:lang w:eastAsia="ko-KR"/>
        </w:rPr>
        <w:t>.</w:t>
      </w:r>
      <w:r>
        <w:rPr>
          <w:rFonts w:ascii="Times New Roman" w:eastAsia="맑은 고딕" w:hAnsi="Times New Roman" w:cs="Times New Roman" w:hint="eastAsia"/>
          <w:b/>
          <w:bCs/>
          <w:sz w:val="20"/>
          <w:szCs w:val="20"/>
          <w:lang w:eastAsia="ko-KR"/>
        </w:rPr>
        <w:t xml:space="preserve"> </w:t>
      </w:r>
      <w:r w:rsidRPr="003771BA">
        <w:rPr>
          <w:rFonts w:ascii="Times New Roman" w:eastAsia="맑은 고딕" w:hAnsi="Times New Roman" w:cs="Times New Roman"/>
          <w:b/>
          <w:bCs/>
          <w:sz w:val="20"/>
          <w:szCs w:val="20"/>
          <w:lang w:eastAsia="ko-KR"/>
        </w:rPr>
        <w:t xml:space="preserve">Additional qualitative performance comparison of algorithms (i.e., the additional qualitative results for Table 1 and Figure 5): </w:t>
      </w:r>
      <w:r w:rsidRPr="003771BA">
        <w:rPr>
          <w:rFonts w:ascii="Times New Roman" w:eastAsia="맑은 고딕" w:hAnsi="Times New Roman" w:cs="Times New Roman"/>
          <w:sz w:val="20"/>
          <w:szCs w:val="20"/>
          <w:lang w:eastAsia="ko-KR"/>
        </w:rPr>
        <w:t>Our generative AI method (</w:t>
      </w:r>
      <w:proofErr w:type="spellStart"/>
      <w:r w:rsidRPr="003771BA">
        <w:rPr>
          <w:rFonts w:ascii="Times New Roman" w:eastAsia="맑은 고딕" w:hAnsi="Times New Roman" w:cs="Times New Roman"/>
          <w:sz w:val="20"/>
          <w:szCs w:val="20"/>
          <w:lang w:eastAsia="ko-KR"/>
        </w:rPr>
        <w:t>SegAI+</w:t>
      </w:r>
      <w:proofErr w:type="gramStart"/>
      <w:r w:rsidRPr="003771BA">
        <w:rPr>
          <w:rFonts w:ascii="Times New Roman" w:eastAsia="맑은 고딕" w:hAnsi="Times New Roman" w:cs="Times New Roman"/>
          <w:sz w:val="20"/>
          <w:szCs w:val="20"/>
          <w:lang w:eastAsia="ko-KR"/>
        </w:rPr>
        <w:t>R:GenAI</w:t>
      </w:r>
      <w:proofErr w:type="spellEnd"/>
      <w:proofErr w:type="gramEnd"/>
      <w:r w:rsidRPr="003771BA">
        <w:rPr>
          <w:rFonts w:ascii="Times New Roman" w:eastAsia="맑은 고딕" w:hAnsi="Times New Roman" w:cs="Times New Roman"/>
          <w:sz w:val="20"/>
          <w:szCs w:val="20"/>
          <w:lang w:eastAsia="ko-KR"/>
        </w:rPr>
        <w:t>) achieves better results (reduced false positives) than conventional segmentation AI (</w:t>
      </w:r>
      <w:proofErr w:type="spellStart"/>
      <w:r w:rsidRPr="003771BA">
        <w:rPr>
          <w:rFonts w:ascii="Times New Roman" w:eastAsia="맑은 고딕" w:hAnsi="Times New Roman" w:cs="Times New Roman"/>
          <w:sz w:val="20"/>
          <w:szCs w:val="20"/>
          <w:lang w:eastAsia="ko-KR"/>
        </w:rPr>
        <w:t>SegAI</w:t>
      </w:r>
      <w:proofErr w:type="spellEnd"/>
      <w:r w:rsidRPr="003771BA">
        <w:rPr>
          <w:rFonts w:ascii="Times New Roman" w:eastAsia="맑은 고딕" w:hAnsi="Times New Roman" w:cs="Times New Roman"/>
          <w:sz w:val="20"/>
          <w:szCs w:val="20"/>
          <w:lang w:eastAsia="ko-KR"/>
        </w:rPr>
        <w:t>) and also shows improved results (reduced false negatives) compared to other refinement methods (SegAI+R:SP1 or SegAI+R:SP2).</w:t>
      </w:r>
    </w:p>
    <w:p w14:paraId="131CC073" w14:textId="76A890C1" w:rsidR="00536A4A" w:rsidRPr="003771BA" w:rsidRDefault="00536A4A" w:rsidP="00694CEE">
      <w:pPr>
        <w:spacing w:line="276" w:lineRule="auto"/>
        <w:jc w:val="both"/>
        <w:rPr>
          <w:rFonts w:ascii="Times New Roman" w:eastAsia="맑은 고딕" w:hAnsi="Times New Roman" w:cs="Times New Roman"/>
          <w:sz w:val="20"/>
          <w:szCs w:val="20"/>
          <w:lang w:eastAsia="ko-KR"/>
        </w:rPr>
      </w:pPr>
    </w:p>
    <w:p w14:paraId="3A56CA01" w14:textId="278FA766" w:rsidR="00BB0B9F" w:rsidRPr="00BB0B9F" w:rsidRDefault="00694CEE" w:rsidP="00BB0B9F">
      <w:pPr>
        <w:pStyle w:val="EndNoteCategoryHeading"/>
      </w:pPr>
      <w:r w:rsidRPr="00252F8E">
        <w:rPr>
          <w:rFonts w:ascii="Times New Roman" w:hAnsi="Times New Roman" w:cs="Times New Roman"/>
          <w:sz w:val="22"/>
          <w:szCs w:val="22"/>
        </w:rPr>
        <w:lastRenderedPageBreak/>
        <w:fldChar w:fldCharType="begin"/>
      </w:r>
      <w:r w:rsidRPr="00252F8E">
        <w:rPr>
          <w:rFonts w:ascii="Times New Roman" w:hAnsi="Times New Roman" w:cs="Times New Roman"/>
          <w:sz w:val="22"/>
          <w:szCs w:val="22"/>
        </w:rPr>
        <w:instrText xml:space="preserve"> ADDIN EN.REFLIST </w:instrText>
      </w:r>
      <w:r w:rsidRPr="00252F8E">
        <w:rPr>
          <w:rFonts w:ascii="Times New Roman" w:hAnsi="Times New Roman" w:cs="Times New Roman"/>
          <w:sz w:val="22"/>
          <w:szCs w:val="22"/>
        </w:rPr>
        <w:fldChar w:fldCharType="separate"/>
      </w:r>
      <w:r w:rsidR="00BB0B9F" w:rsidRPr="00BB0B9F">
        <w:t>References</w:t>
      </w:r>
    </w:p>
    <w:p w14:paraId="0AAA1E8E" w14:textId="77777777" w:rsidR="00BB0B9F" w:rsidRPr="00BB0B9F" w:rsidRDefault="00BB0B9F" w:rsidP="00BB0B9F">
      <w:pPr>
        <w:pStyle w:val="EndNoteBibliography"/>
        <w:spacing w:after="0"/>
        <w:ind w:left="720" w:hanging="720"/>
      </w:pPr>
      <w:r w:rsidRPr="00BB0B9F">
        <w:t>1.</w:t>
      </w:r>
      <w:r w:rsidRPr="00BB0B9F">
        <w:tab/>
        <w:t xml:space="preserve">Li, W., et al. </w:t>
      </w:r>
      <w:r w:rsidRPr="00BB0B9F">
        <w:rPr>
          <w:i/>
        </w:rPr>
        <w:t>Mat: Mask-aware transformer for large hole image inpainting</w:t>
      </w:r>
      <w:r w:rsidRPr="00BB0B9F">
        <w:t xml:space="preserve">. in </w:t>
      </w:r>
      <w:r w:rsidRPr="00BB0B9F">
        <w:rPr>
          <w:i/>
        </w:rPr>
        <w:t>Proceedings of the IEEE/CVF conference on computer vision and pattern recognition</w:t>
      </w:r>
      <w:r w:rsidRPr="00BB0B9F">
        <w:t>. 2022.</w:t>
      </w:r>
    </w:p>
    <w:p w14:paraId="0BD8AAD6" w14:textId="77777777" w:rsidR="00BB0B9F" w:rsidRPr="00BB0B9F" w:rsidRDefault="00BB0B9F" w:rsidP="00BB0B9F">
      <w:pPr>
        <w:pStyle w:val="EndNoteBibliography"/>
        <w:spacing w:after="0"/>
        <w:ind w:left="720" w:hanging="720"/>
      </w:pPr>
      <w:r w:rsidRPr="00BB0B9F">
        <w:t>2.</w:t>
      </w:r>
      <w:r w:rsidRPr="00BB0B9F">
        <w:tab/>
        <w:t xml:space="preserve">Gerbasi, A., et al., </w:t>
      </w:r>
      <w:r w:rsidRPr="00BB0B9F">
        <w:rPr>
          <w:i/>
        </w:rPr>
        <w:t>DeepMiCa: Automatic segmentation and classification of breast MIcroCAlcifications from mammograms.</w:t>
      </w:r>
      <w:r w:rsidRPr="00BB0B9F">
        <w:t xml:space="preserve"> Computer Methods and Programs in Biomedicine, 2023. </w:t>
      </w:r>
      <w:r w:rsidRPr="00BB0B9F">
        <w:rPr>
          <w:b/>
        </w:rPr>
        <w:t>235</w:t>
      </w:r>
      <w:r w:rsidRPr="00BB0B9F">
        <w:t>: p. 107483.</w:t>
      </w:r>
    </w:p>
    <w:p w14:paraId="065E24C2" w14:textId="77777777" w:rsidR="00BB0B9F" w:rsidRPr="00BB0B9F" w:rsidRDefault="00BB0B9F" w:rsidP="00BB0B9F">
      <w:pPr>
        <w:pStyle w:val="EndNoteBibliography"/>
        <w:spacing w:after="0"/>
        <w:ind w:left="720" w:hanging="720"/>
      </w:pPr>
      <w:r w:rsidRPr="00BB0B9F">
        <w:t>3.</w:t>
      </w:r>
      <w:r w:rsidRPr="00BB0B9F">
        <w:tab/>
        <w:t xml:space="preserve">Wu, X., D. Hong, and J. Chanussot, </w:t>
      </w:r>
      <w:r w:rsidRPr="00BB0B9F">
        <w:rPr>
          <w:i/>
        </w:rPr>
        <w:t>UIU-Net: U-Net in U-Net for infrared small object detection.</w:t>
      </w:r>
      <w:r w:rsidRPr="00BB0B9F">
        <w:t xml:space="preserve"> IEEE Transactions on Image Processing, 2022. </w:t>
      </w:r>
      <w:r w:rsidRPr="00BB0B9F">
        <w:rPr>
          <w:b/>
        </w:rPr>
        <w:t>32</w:t>
      </w:r>
      <w:r w:rsidRPr="00BB0B9F">
        <w:t>: p. 364-376.</w:t>
      </w:r>
    </w:p>
    <w:p w14:paraId="095C5457" w14:textId="77777777" w:rsidR="00BB0B9F" w:rsidRPr="00BB0B9F" w:rsidRDefault="00BB0B9F" w:rsidP="00BB0B9F">
      <w:pPr>
        <w:pStyle w:val="EndNoteBibliography"/>
        <w:spacing w:after="0"/>
        <w:ind w:left="720" w:hanging="720"/>
      </w:pPr>
      <w:r w:rsidRPr="00BB0B9F">
        <w:t>4.</w:t>
      </w:r>
      <w:r w:rsidRPr="00BB0B9F">
        <w:tab/>
        <w:t xml:space="preserve">Behrendt, F., et al., </w:t>
      </w:r>
      <w:r w:rsidRPr="00BB0B9F">
        <w:rPr>
          <w:i/>
        </w:rPr>
        <w:t>Patched diffusion models for unsupervised anomaly detection in brain MRI. arXiv 2023.</w:t>
      </w:r>
      <w:r w:rsidRPr="00BB0B9F">
        <w:t xml:space="preserve"> arXiv preprint arXiv:2303.03758.</w:t>
      </w:r>
    </w:p>
    <w:p w14:paraId="4C9EC463" w14:textId="77777777" w:rsidR="00BB0B9F" w:rsidRPr="00BB0B9F" w:rsidRDefault="00BB0B9F" w:rsidP="00BB0B9F">
      <w:pPr>
        <w:pStyle w:val="EndNoteBibliography"/>
        <w:spacing w:after="0"/>
        <w:ind w:left="720" w:hanging="720"/>
      </w:pPr>
      <w:r w:rsidRPr="00BB0B9F">
        <w:t>5.</w:t>
      </w:r>
      <w:r w:rsidRPr="00BB0B9F">
        <w:tab/>
        <w:t xml:space="preserve">Bercea, C.I., et al., </w:t>
      </w:r>
      <w:r w:rsidRPr="00BB0B9F">
        <w:rPr>
          <w:i/>
        </w:rPr>
        <w:t>Diffusion Models with Implicit Guidance for Medical Anomaly Detection.</w:t>
      </w:r>
      <w:r w:rsidRPr="00BB0B9F">
        <w:t xml:space="preserve"> arXiv preprint arXiv:2403.08464, 2024.</w:t>
      </w:r>
    </w:p>
    <w:p w14:paraId="2D39945E" w14:textId="77777777" w:rsidR="00BB0B9F" w:rsidRPr="00BB0B9F" w:rsidRDefault="00BB0B9F" w:rsidP="00BB0B9F">
      <w:pPr>
        <w:pStyle w:val="EndNoteBibliography"/>
        <w:spacing w:after="0"/>
        <w:ind w:left="720" w:hanging="720"/>
      </w:pPr>
      <w:r w:rsidRPr="00BB0B9F">
        <w:t>6.</w:t>
      </w:r>
      <w:r w:rsidRPr="00BB0B9F">
        <w:tab/>
        <w:t xml:space="preserve">Iqbal, H., et al. </w:t>
      </w:r>
      <w:r w:rsidRPr="00BB0B9F">
        <w:rPr>
          <w:i/>
        </w:rPr>
        <w:t>Unsupervised anomaly detection in medical images using masked diffusion model</w:t>
      </w:r>
      <w:r w:rsidRPr="00BB0B9F">
        <w:t xml:space="preserve">. in </w:t>
      </w:r>
      <w:r w:rsidRPr="00BB0B9F">
        <w:rPr>
          <w:i/>
        </w:rPr>
        <w:t>International Workshop on Machine Learning in Medical Imaging</w:t>
      </w:r>
      <w:r w:rsidRPr="00BB0B9F">
        <w:t>. 2023. Springer.</w:t>
      </w:r>
    </w:p>
    <w:p w14:paraId="2DC526CA" w14:textId="77777777" w:rsidR="00BB0B9F" w:rsidRPr="00BB0B9F" w:rsidRDefault="00BB0B9F" w:rsidP="00BB0B9F">
      <w:pPr>
        <w:pStyle w:val="EndNoteBibliography"/>
        <w:spacing w:after="0"/>
        <w:ind w:left="720" w:hanging="720"/>
      </w:pPr>
      <w:r w:rsidRPr="00BB0B9F">
        <w:t>7.</w:t>
      </w:r>
      <w:r w:rsidRPr="00BB0B9F">
        <w:tab/>
        <w:t xml:space="preserve">Wolleb, J., et al., </w:t>
      </w:r>
      <w:r w:rsidRPr="00BB0B9F">
        <w:rPr>
          <w:i/>
        </w:rPr>
        <w:t>Binary Noise for Binary Tasks: Masked Bernoulli Diffusion for Unsupervised Anomaly Detection.</w:t>
      </w:r>
      <w:r w:rsidRPr="00BB0B9F">
        <w:t xml:space="preserve"> arXiv preprint arXiv:2403.11667, 2024.</w:t>
      </w:r>
    </w:p>
    <w:p w14:paraId="24A1AE35" w14:textId="77777777" w:rsidR="00BB0B9F" w:rsidRPr="00BB0B9F" w:rsidRDefault="00BB0B9F" w:rsidP="00BB0B9F">
      <w:pPr>
        <w:pStyle w:val="EndNoteBibliography"/>
        <w:spacing w:after="0"/>
        <w:ind w:left="720" w:hanging="720"/>
      </w:pPr>
      <w:r w:rsidRPr="00BB0B9F">
        <w:t>8.</w:t>
      </w:r>
      <w:r w:rsidRPr="00BB0B9F">
        <w:tab/>
        <w:t xml:space="preserve">Xu, R., Y. Wang, and B. Du, </w:t>
      </w:r>
      <w:r w:rsidRPr="00BB0B9F">
        <w:rPr>
          <w:i/>
        </w:rPr>
        <w:t>MAEDiff: Masked Autoencoder-enhanced Diffusion Models for Unsupervised Anomaly Detection in Brain Images.</w:t>
      </w:r>
      <w:r w:rsidRPr="00BB0B9F">
        <w:t xml:space="preserve"> arXiv preprint arXiv:2401.10561, 2024.</w:t>
      </w:r>
    </w:p>
    <w:p w14:paraId="777E860A" w14:textId="77777777" w:rsidR="00BB0B9F" w:rsidRPr="00BB0B9F" w:rsidRDefault="00BB0B9F" w:rsidP="00BB0B9F">
      <w:pPr>
        <w:pStyle w:val="EndNoteBibliography"/>
        <w:spacing w:after="0"/>
        <w:ind w:left="720" w:hanging="720"/>
      </w:pPr>
      <w:r w:rsidRPr="00BB0B9F">
        <w:t>9.</w:t>
      </w:r>
      <w:r w:rsidRPr="00BB0B9F">
        <w:tab/>
        <w:t xml:space="preserve">He, Y., et al., </w:t>
      </w:r>
      <w:r w:rsidRPr="00BB0B9F">
        <w:rPr>
          <w:i/>
        </w:rPr>
        <w:t>Disorder-Free Data Are All You Need—Inverse Supervised Learning for Broad-Spectrum Head Disorder Detection.</w:t>
      </w:r>
      <w:r w:rsidRPr="00BB0B9F">
        <w:t xml:space="preserve"> NEJM AI, 2024. </w:t>
      </w:r>
      <w:r w:rsidRPr="00BB0B9F">
        <w:rPr>
          <w:b/>
        </w:rPr>
        <w:t>1</w:t>
      </w:r>
      <w:r w:rsidRPr="00BB0B9F">
        <w:t>(4): p. AIoa2300137.</w:t>
      </w:r>
    </w:p>
    <w:p w14:paraId="0F9378D8" w14:textId="77777777" w:rsidR="00BB0B9F" w:rsidRPr="00BB0B9F" w:rsidRDefault="00BB0B9F" w:rsidP="00BB0B9F">
      <w:pPr>
        <w:pStyle w:val="EndNoteBibliography"/>
        <w:ind w:left="720" w:hanging="720"/>
      </w:pPr>
      <w:r w:rsidRPr="00BB0B9F">
        <w:t>10.</w:t>
      </w:r>
      <w:r w:rsidRPr="00BB0B9F">
        <w:tab/>
        <w:t xml:space="preserve">Marasinou, C., et al., </w:t>
      </w:r>
      <w:r w:rsidRPr="00BB0B9F">
        <w:rPr>
          <w:i/>
        </w:rPr>
        <w:t>Improving the Quantitative Analysis of Breast Microcalcifications: A Multiscale Approach.</w:t>
      </w:r>
      <w:r w:rsidRPr="00BB0B9F">
        <w:t xml:space="preserve"> Journal of digital imaging, 2023. </w:t>
      </w:r>
      <w:r w:rsidRPr="00BB0B9F">
        <w:rPr>
          <w:b/>
        </w:rPr>
        <w:t>36</w:t>
      </w:r>
      <w:r w:rsidRPr="00BB0B9F">
        <w:t>(3): p. 1016-1028.</w:t>
      </w:r>
    </w:p>
    <w:p w14:paraId="6609700E" w14:textId="4862C103" w:rsidR="00694CEE" w:rsidRPr="0084285A" w:rsidRDefault="00694CEE" w:rsidP="00694CEE">
      <w:pPr>
        <w:spacing w:line="276" w:lineRule="auto"/>
        <w:jc w:val="both"/>
        <w:rPr>
          <w:rFonts w:ascii="Times New Roman" w:eastAsia="맑은 고딕" w:hAnsi="Times New Roman" w:cs="Times New Roman"/>
          <w:b/>
          <w:bCs/>
          <w:sz w:val="20"/>
          <w:szCs w:val="20"/>
          <w:lang w:eastAsia="ko-KR"/>
        </w:rPr>
      </w:pPr>
      <w:r w:rsidRPr="00252F8E">
        <w:rPr>
          <w:rFonts w:ascii="Times New Roman" w:hAnsi="Times New Roman" w:cs="Times New Roman"/>
          <w:sz w:val="22"/>
          <w:szCs w:val="22"/>
        </w:rPr>
        <w:fldChar w:fldCharType="end"/>
      </w:r>
    </w:p>
    <w:sectPr w:rsidR="00694CEE" w:rsidRPr="0084285A" w:rsidSect="000472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9166B" w14:textId="77777777" w:rsidR="000F68D7" w:rsidRDefault="000F68D7" w:rsidP="002D5367">
      <w:r>
        <w:separator/>
      </w:r>
    </w:p>
  </w:endnote>
  <w:endnote w:type="continuationSeparator" w:id="0">
    <w:p w14:paraId="28DD74BE" w14:textId="77777777" w:rsidR="000F68D7" w:rsidRDefault="000F68D7" w:rsidP="002D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Microsoft Sans Serif"/>
    <w:charset w:val="00"/>
    <w:family w:val="auto"/>
    <w:pitch w:val="variable"/>
    <w:sig w:usb0="E1000AEF" w:usb1="5000A1FF" w:usb2="00000000" w:usb3="00000000" w:csb0="000001BF" w:csb1="00000000"/>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A6687" w14:textId="77777777" w:rsidR="000F68D7" w:rsidRDefault="000F68D7" w:rsidP="002D5367">
      <w:r>
        <w:separator/>
      </w:r>
    </w:p>
  </w:footnote>
  <w:footnote w:type="continuationSeparator" w:id="0">
    <w:p w14:paraId="39A88D74" w14:textId="77777777" w:rsidR="000F68D7" w:rsidRDefault="000F68D7" w:rsidP="002D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EA3"/>
    <w:multiLevelType w:val="hybridMultilevel"/>
    <w:tmpl w:val="2AA0958A"/>
    <w:lvl w:ilvl="0" w:tplc="E82A1ABC">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 w15:restartNumberingAfterBreak="0">
    <w:nsid w:val="0766149B"/>
    <w:multiLevelType w:val="hybridMultilevel"/>
    <w:tmpl w:val="80606C4A"/>
    <w:lvl w:ilvl="0" w:tplc="04090001">
      <w:start w:val="1"/>
      <w:numFmt w:val="bullet"/>
      <w:lvlText w:val=""/>
      <w:lvlJc w:val="left"/>
      <w:pPr>
        <w:ind w:left="1120" w:hanging="440"/>
      </w:pPr>
      <w:rPr>
        <w:rFonts w:ascii="Wingdings" w:hAnsi="Wingdings" w:hint="default"/>
      </w:rPr>
    </w:lvl>
    <w:lvl w:ilvl="1" w:tplc="04090003" w:tentative="1">
      <w:start w:val="1"/>
      <w:numFmt w:val="bullet"/>
      <w:lvlText w:val=""/>
      <w:lvlJc w:val="left"/>
      <w:pPr>
        <w:ind w:left="1560" w:hanging="440"/>
      </w:pPr>
      <w:rPr>
        <w:rFonts w:ascii="Wingdings" w:hAnsi="Wingdings" w:hint="default"/>
      </w:rPr>
    </w:lvl>
    <w:lvl w:ilvl="2" w:tplc="04090005" w:tentative="1">
      <w:start w:val="1"/>
      <w:numFmt w:val="bullet"/>
      <w:lvlText w:val=""/>
      <w:lvlJc w:val="left"/>
      <w:pPr>
        <w:ind w:left="2000" w:hanging="440"/>
      </w:pPr>
      <w:rPr>
        <w:rFonts w:ascii="Wingdings" w:hAnsi="Wingdings" w:hint="default"/>
      </w:rPr>
    </w:lvl>
    <w:lvl w:ilvl="3" w:tplc="04090001" w:tentative="1">
      <w:start w:val="1"/>
      <w:numFmt w:val="bullet"/>
      <w:lvlText w:val=""/>
      <w:lvlJc w:val="left"/>
      <w:pPr>
        <w:ind w:left="2440" w:hanging="440"/>
      </w:pPr>
      <w:rPr>
        <w:rFonts w:ascii="Wingdings" w:hAnsi="Wingdings" w:hint="default"/>
      </w:rPr>
    </w:lvl>
    <w:lvl w:ilvl="4" w:tplc="04090003" w:tentative="1">
      <w:start w:val="1"/>
      <w:numFmt w:val="bullet"/>
      <w:lvlText w:val=""/>
      <w:lvlJc w:val="left"/>
      <w:pPr>
        <w:ind w:left="2880" w:hanging="440"/>
      </w:pPr>
      <w:rPr>
        <w:rFonts w:ascii="Wingdings" w:hAnsi="Wingdings" w:hint="default"/>
      </w:rPr>
    </w:lvl>
    <w:lvl w:ilvl="5" w:tplc="04090005" w:tentative="1">
      <w:start w:val="1"/>
      <w:numFmt w:val="bullet"/>
      <w:lvlText w:val=""/>
      <w:lvlJc w:val="left"/>
      <w:pPr>
        <w:ind w:left="3320" w:hanging="440"/>
      </w:pPr>
      <w:rPr>
        <w:rFonts w:ascii="Wingdings" w:hAnsi="Wingdings" w:hint="default"/>
      </w:rPr>
    </w:lvl>
    <w:lvl w:ilvl="6" w:tplc="04090001" w:tentative="1">
      <w:start w:val="1"/>
      <w:numFmt w:val="bullet"/>
      <w:lvlText w:val=""/>
      <w:lvlJc w:val="left"/>
      <w:pPr>
        <w:ind w:left="3760" w:hanging="440"/>
      </w:pPr>
      <w:rPr>
        <w:rFonts w:ascii="Wingdings" w:hAnsi="Wingdings" w:hint="default"/>
      </w:rPr>
    </w:lvl>
    <w:lvl w:ilvl="7" w:tplc="04090003" w:tentative="1">
      <w:start w:val="1"/>
      <w:numFmt w:val="bullet"/>
      <w:lvlText w:val=""/>
      <w:lvlJc w:val="left"/>
      <w:pPr>
        <w:ind w:left="4200" w:hanging="440"/>
      </w:pPr>
      <w:rPr>
        <w:rFonts w:ascii="Wingdings" w:hAnsi="Wingdings" w:hint="default"/>
      </w:rPr>
    </w:lvl>
    <w:lvl w:ilvl="8" w:tplc="04090005" w:tentative="1">
      <w:start w:val="1"/>
      <w:numFmt w:val="bullet"/>
      <w:lvlText w:val=""/>
      <w:lvlJc w:val="left"/>
      <w:pPr>
        <w:ind w:left="4640" w:hanging="440"/>
      </w:pPr>
      <w:rPr>
        <w:rFonts w:ascii="Wingdings" w:hAnsi="Wingdings" w:hint="default"/>
      </w:rPr>
    </w:lvl>
  </w:abstractNum>
  <w:abstractNum w:abstractNumId="2" w15:restartNumberingAfterBreak="0">
    <w:nsid w:val="0C41569D"/>
    <w:multiLevelType w:val="hybridMultilevel"/>
    <w:tmpl w:val="2E0629D8"/>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 w15:restartNumberingAfterBreak="0">
    <w:nsid w:val="10511C0C"/>
    <w:multiLevelType w:val="hybridMultilevel"/>
    <w:tmpl w:val="A9ACC71C"/>
    <w:lvl w:ilvl="0" w:tplc="E82A1ABC">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10FC58A7"/>
    <w:multiLevelType w:val="hybridMultilevel"/>
    <w:tmpl w:val="A3CA00B8"/>
    <w:lvl w:ilvl="0" w:tplc="11009308">
      <w:start w:val="1"/>
      <w:numFmt w:val="bullet"/>
      <w:lvlText w:val=""/>
      <w:lvlJc w:val="left"/>
      <w:pPr>
        <w:ind w:left="720" w:hanging="360"/>
      </w:pPr>
      <w:rPr>
        <w:rFonts w:ascii="Symbol" w:hAnsi="Symbol"/>
      </w:rPr>
    </w:lvl>
    <w:lvl w:ilvl="1" w:tplc="20EE9CBE">
      <w:start w:val="1"/>
      <w:numFmt w:val="bullet"/>
      <w:lvlText w:val=""/>
      <w:lvlJc w:val="left"/>
      <w:pPr>
        <w:ind w:left="720" w:hanging="360"/>
      </w:pPr>
      <w:rPr>
        <w:rFonts w:ascii="Symbol" w:hAnsi="Symbol"/>
      </w:rPr>
    </w:lvl>
    <w:lvl w:ilvl="2" w:tplc="9F029FA2">
      <w:start w:val="1"/>
      <w:numFmt w:val="bullet"/>
      <w:lvlText w:val=""/>
      <w:lvlJc w:val="left"/>
      <w:pPr>
        <w:ind w:left="720" w:hanging="360"/>
      </w:pPr>
      <w:rPr>
        <w:rFonts w:ascii="Symbol" w:hAnsi="Symbol"/>
      </w:rPr>
    </w:lvl>
    <w:lvl w:ilvl="3" w:tplc="7CE28D98">
      <w:start w:val="1"/>
      <w:numFmt w:val="bullet"/>
      <w:lvlText w:val=""/>
      <w:lvlJc w:val="left"/>
      <w:pPr>
        <w:ind w:left="720" w:hanging="360"/>
      </w:pPr>
      <w:rPr>
        <w:rFonts w:ascii="Symbol" w:hAnsi="Symbol"/>
      </w:rPr>
    </w:lvl>
    <w:lvl w:ilvl="4" w:tplc="9568537A">
      <w:start w:val="1"/>
      <w:numFmt w:val="bullet"/>
      <w:lvlText w:val=""/>
      <w:lvlJc w:val="left"/>
      <w:pPr>
        <w:ind w:left="720" w:hanging="360"/>
      </w:pPr>
      <w:rPr>
        <w:rFonts w:ascii="Symbol" w:hAnsi="Symbol"/>
      </w:rPr>
    </w:lvl>
    <w:lvl w:ilvl="5" w:tplc="F91A26E6">
      <w:start w:val="1"/>
      <w:numFmt w:val="bullet"/>
      <w:lvlText w:val=""/>
      <w:lvlJc w:val="left"/>
      <w:pPr>
        <w:ind w:left="720" w:hanging="360"/>
      </w:pPr>
      <w:rPr>
        <w:rFonts w:ascii="Symbol" w:hAnsi="Symbol"/>
      </w:rPr>
    </w:lvl>
    <w:lvl w:ilvl="6" w:tplc="B2DE8BA4">
      <w:start w:val="1"/>
      <w:numFmt w:val="bullet"/>
      <w:lvlText w:val=""/>
      <w:lvlJc w:val="left"/>
      <w:pPr>
        <w:ind w:left="720" w:hanging="360"/>
      </w:pPr>
      <w:rPr>
        <w:rFonts w:ascii="Symbol" w:hAnsi="Symbol"/>
      </w:rPr>
    </w:lvl>
    <w:lvl w:ilvl="7" w:tplc="90BC2622">
      <w:start w:val="1"/>
      <w:numFmt w:val="bullet"/>
      <w:lvlText w:val=""/>
      <w:lvlJc w:val="left"/>
      <w:pPr>
        <w:ind w:left="720" w:hanging="360"/>
      </w:pPr>
      <w:rPr>
        <w:rFonts w:ascii="Symbol" w:hAnsi="Symbol"/>
      </w:rPr>
    </w:lvl>
    <w:lvl w:ilvl="8" w:tplc="284EC106">
      <w:start w:val="1"/>
      <w:numFmt w:val="bullet"/>
      <w:lvlText w:val=""/>
      <w:lvlJc w:val="left"/>
      <w:pPr>
        <w:ind w:left="720" w:hanging="360"/>
      </w:pPr>
      <w:rPr>
        <w:rFonts w:ascii="Symbol" w:hAnsi="Symbol"/>
      </w:rPr>
    </w:lvl>
  </w:abstractNum>
  <w:abstractNum w:abstractNumId="5" w15:restartNumberingAfterBreak="0">
    <w:nsid w:val="139741DC"/>
    <w:multiLevelType w:val="hybridMultilevel"/>
    <w:tmpl w:val="D40C805E"/>
    <w:lvl w:ilvl="0" w:tplc="34203028">
      <w:start w:val="1"/>
      <w:numFmt w:val="bullet"/>
      <w:lvlText w:val=""/>
      <w:lvlJc w:val="left"/>
      <w:pPr>
        <w:ind w:left="1080" w:hanging="360"/>
      </w:pPr>
      <w:rPr>
        <w:rFonts w:ascii="Symbol" w:hAnsi="Symbol"/>
      </w:rPr>
    </w:lvl>
    <w:lvl w:ilvl="1" w:tplc="BFD85CB4">
      <w:start w:val="1"/>
      <w:numFmt w:val="bullet"/>
      <w:lvlText w:val=""/>
      <w:lvlJc w:val="left"/>
      <w:pPr>
        <w:ind w:left="1080" w:hanging="360"/>
      </w:pPr>
      <w:rPr>
        <w:rFonts w:ascii="Symbol" w:hAnsi="Symbol"/>
      </w:rPr>
    </w:lvl>
    <w:lvl w:ilvl="2" w:tplc="D0E43FBC">
      <w:start w:val="1"/>
      <w:numFmt w:val="bullet"/>
      <w:lvlText w:val=""/>
      <w:lvlJc w:val="left"/>
      <w:pPr>
        <w:ind w:left="1080" w:hanging="360"/>
      </w:pPr>
      <w:rPr>
        <w:rFonts w:ascii="Symbol" w:hAnsi="Symbol"/>
      </w:rPr>
    </w:lvl>
    <w:lvl w:ilvl="3" w:tplc="65028CF8">
      <w:start w:val="1"/>
      <w:numFmt w:val="bullet"/>
      <w:lvlText w:val=""/>
      <w:lvlJc w:val="left"/>
      <w:pPr>
        <w:ind w:left="1080" w:hanging="360"/>
      </w:pPr>
      <w:rPr>
        <w:rFonts w:ascii="Symbol" w:hAnsi="Symbol"/>
      </w:rPr>
    </w:lvl>
    <w:lvl w:ilvl="4" w:tplc="743C9AB0">
      <w:start w:val="1"/>
      <w:numFmt w:val="bullet"/>
      <w:lvlText w:val=""/>
      <w:lvlJc w:val="left"/>
      <w:pPr>
        <w:ind w:left="1080" w:hanging="360"/>
      </w:pPr>
      <w:rPr>
        <w:rFonts w:ascii="Symbol" w:hAnsi="Symbol"/>
      </w:rPr>
    </w:lvl>
    <w:lvl w:ilvl="5" w:tplc="C518D90E">
      <w:start w:val="1"/>
      <w:numFmt w:val="bullet"/>
      <w:lvlText w:val=""/>
      <w:lvlJc w:val="left"/>
      <w:pPr>
        <w:ind w:left="1080" w:hanging="360"/>
      </w:pPr>
      <w:rPr>
        <w:rFonts w:ascii="Symbol" w:hAnsi="Symbol"/>
      </w:rPr>
    </w:lvl>
    <w:lvl w:ilvl="6" w:tplc="82B60BD8">
      <w:start w:val="1"/>
      <w:numFmt w:val="bullet"/>
      <w:lvlText w:val=""/>
      <w:lvlJc w:val="left"/>
      <w:pPr>
        <w:ind w:left="1080" w:hanging="360"/>
      </w:pPr>
      <w:rPr>
        <w:rFonts w:ascii="Symbol" w:hAnsi="Symbol"/>
      </w:rPr>
    </w:lvl>
    <w:lvl w:ilvl="7" w:tplc="C31A366E">
      <w:start w:val="1"/>
      <w:numFmt w:val="bullet"/>
      <w:lvlText w:val=""/>
      <w:lvlJc w:val="left"/>
      <w:pPr>
        <w:ind w:left="1080" w:hanging="360"/>
      </w:pPr>
      <w:rPr>
        <w:rFonts w:ascii="Symbol" w:hAnsi="Symbol"/>
      </w:rPr>
    </w:lvl>
    <w:lvl w:ilvl="8" w:tplc="9D2E59E0">
      <w:start w:val="1"/>
      <w:numFmt w:val="bullet"/>
      <w:lvlText w:val=""/>
      <w:lvlJc w:val="left"/>
      <w:pPr>
        <w:ind w:left="1080" w:hanging="360"/>
      </w:pPr>
      <w:rPr>
        <w:rFonts w:ascii="Symbol" w:hAnsi="Symbol"/>
      </w:rPr>
    </w:lvl>
  </w:abstractNum>
  <w:abstractNum w:abstractNumId="6" w15:restartNumberingAfterBreak="0">
    <w:nsid w:val="141926B9"/>
    <w:multiLevelType w:val="hybridMultilevel"/>
    <w:tmpl w:val="9C643EC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D43D21"/>
    <w:multiLevelType w:val="hybridMultilevel"/>
    <w:tmpl w:val="948C64E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8" w15:restartNumberingAfterBreak="0">
    <w:nsid w:val="19B268E3"/>
    <w:multiLevelType w:val="hybridMultilevel"/>
    <w:tmpl w:val="FECCA358"/>
    <w:lvl w:ilvl="0" w:tplc="E82A1ABC">
      <w:start w:val="1"/>
      <w:numFmt w:val="bullet"/>
      <w:lvlText w:val=""/>
      <w:lvlJc w:val="left"/>
      <w:pPr>
        <w:ind w:left="600" w:hanging="400"/>
      </w:pPr>
      <w:rPr>
        <w:rFonts w:ascii="Wingdings" w:hAnsi="Wingdings" w:hint="default"/>
      </w:rPr>
    </w:lvl>
    <w:lvl w:ilvl="1" w:tplc="04090003" w:tentative="1">
      <w:start w:val="1"/>
      <w:numFmt w:val="bullet"/>
      <w:lvlText w:val=""/>
      <w:lvlJc w:val="left"/>
      <w:pPr>
        <w:ind w:left="1000" w:hanging="400"/>
      </w:pPr>
      <w:rPr>
        <w:rFonts w:ascii="Wingdings" w:hAnsi="Wingdings" w:hint="default"/>
      </w:rPr>
    </w:lvl>
    <w:lvl w:ilvl="2" w:tplc="04090005" w:tentative="1">
      <w:start w:val="1"/>
      <w:numFmt w:val="bullet"/>
      <w:lvlText w:val=""/>
      <w:lvlJc w:val="left"/>
      <w:pPr>
        <w:ind w:left="1400" w:hanging="400"/>
      </w:pPr>
      <w:rPr>
        <w:rFonts w:ascii="Wingdings" w:hAnsi="Wingdings" w:hint="default"/>
      </w:rPr>
    </w:lvl>
    <w:lvl w:ilvl="3" w:tplc="04090001" w:tentative="1">
      <w:start w:val="1"/>
      <w:numFmt w:val="bullet"/>
      <w:lvlText w:val=""/>
      <w:lvlJc w:val="left"/>
      <w:pPr>
        <w:ind w:left="1800" w:hanging="400"/>
      </w:pPr>
      <w:rPr>
        <w:rFonts w:ascii="Wingdings" w:hAnsi="Wingdings" w:hint="default"/>
      </w:rPr>
    </w:lvl>
    <w:lvl w:ilvl="4" w:tplc="04090003" w:tentative="1">
      <w:start w:val="1"/>
      <w:numFmt w:val="bullet"/>
      <w:lvlText w:val=""/>
      <w:lvlJc w:val="left"/>
      <w:pPr>
        <w:ind w:left="2200" w:hanging="400"/>
      </w:pPr>
      <w:rPr>
        <w:rFonts w:ascii="Wingdings" w:hAnsi="Wingdings" w:hint="default"/>
      </w:rPr>
    </w:lvl>
    <w:lvl w:ilvl="5" w:tplc="04090005" w:tentative="1">
      <w:start w:val="1"/>
      <w:numFmt w:val="bullet"/>
      <w:lvlText w:val=""/>
      <w:lvlJc w:val="left"/>
      <w:pPr>
        <w:ind w:left="2600" w:hanging="400"/>
      </w:pPr>
      <w:rPr>
        <w:rFonts w:ascii="Wingdings" w:hAnsi="Wingdings" w:hint="default"/>
      </w:rPr>
    </w:lvl>
    <w:lvl w:ilvl="6" w:tplc="04090001" w:tentative="1">
      <w:start w:val="1"/>
      <w:numFmt w:val="bullet"/>
      <w:lvlText w:val=""/>
      <w:lvlJc w:val="left"/>
      <w:pPr>
        <w:ind w:left="3000" w:hanging="400"/>
      </w:pPr>
      <w:rPr>
        <w:rFonts w:ascii="Wingdings" w:hAnsi="Wingdings" w:hint="default"/>
      </w:rPr>
    </w:lvl>
    <w:lvl w:ilvl="7" w:tplc="04090003" w:tentative="1">
      <w:start w:val="1"/>
      <w:numFmt w:val="bullet"/>
      <w:lvlText w:val=""/>
      <w:lvlJc w:val="left"/>
      <w:pPr>
        <w:ind w:left="3400" w:hanging="400"/>
      </w:pPr>
      <w:rPr>
        <w:rFonts w:ascii="Wingdings" w:hAnsi="Wingdings" w:hint="default"/>
      </w:rPr>
    </w:lvl>
    <w:lvl w:ilvl="8" w:tplc="04090005" w:tentative="1">
      <w:start w:val="1"/>
      <w:numFmt w:val="bullet"/>
      <w:lvlText w:val=""/>
      <w:lvlJc w:val="left"/>
      <w:pPr>
        <w:ind w:left="3800" w:hanging="400"/>
      </w:pPr>
      <w:rPr>
        <w:rFonts w:ascii="Wingdings" w:hAnsi="Wingdings" w:hint="default"/>
      </w:rPr>
    </w:lvl>
  </w:abstractNum>
  <w:abstractNum w:abstractNumId="9" w15:restartNumberingAfterBreak="0">
    <w:nsid w:val="1D1B4981"/>
    <w:multiLevelType w:val="hybridMultilevel"/>
    <w:tmpl w:val="CE82EA9C"/>
    <w:lvl w:ilvl="0" w:tplc="D99607E0">
      <w:start w:val="1"/>
      <w:numFmt w:val="bullet"/>
      <w:lvlText w:val=""/>
      <w:lvlJc w:val="left"/>
      <w:pPr>
        <w:ind w:left="440" w:hanging="440"/>
      </w:pPr>
      <w:rPr>
        <w:rFonts w:ascii="Wingdings" w:hAnsi="Wingdings" w:hint="default"/>
        <w:sz w:val="20"/>
        <w:szCs w:val="20"/>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24C3180F"/>
    <w:multiLevelType w:val="hybridMultilevel"/>
    <w:tmpl w:val="39A03ACC"/>
    <w:lvl w:ilvl="0" w:tplc="E82A1AB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275947F6"/>
    <w:multiLevelType w:val="hybridMultilevel"/>
    <w:tmpl w:val="B93484B4"/>
    <w:lvl w:ilvl="0" w:tplc="5B24CD52">
      <w:start w:val="1"/>
      <w:numFmt w:val="bullet"/>
      <w:lvlText w:val=""/>
      <w:lvlJc w:val="left"/>
      <w:pPr>
        <w:ind w:left="1080" w:hanging="360"/>
      </w:pPr>
      <w:rPr>
        <w:rFonts w:ascii="Symbol" w:hAnsi="Symbol"/>
      </w:rPr>
    </w:lvl>
    <w:lvl w:ilvl="1" w:tplc="79F8C310">
      <w:start w:val="1"/>
      <w:numFmt w:val="bullet"/>
      <w:lvlText w:val=""/>
      <w:lvlJc w:val="left"/>
      <w:pPr>
        <w:ind w:left="1080" w:hanging="360"/>
      </w:pPr>
      <w:rPr>
        <w:rFonts w:ascii="Symbol" w:hAnsi="Symbol"/>
      </w:rPr>
    </w:lvl>
    <w:lvl w:ilvl="2" w:tplc="C8F60892">
      <w:start w:val="1"/>
      <w:numFmt w:val="bullet"/>
      <w:lvlText w:val=""/>
      <w:lvlJc w:val="left"/>
      <w:pPr>
        <w:ind w:left="1080" w:hanging="360"/>
      </w:pPr>
      <w:rPr>
        <w:rFonts w:ascii="Symbol" w:hAnsi="Symbol"/>
      </w:rPr>
    </w:lvl>
    <w:lvl w:ilvl="3" w:tplc="1D2217EC">
      <w:start w:val="1"/>
      <w:numFmt w:val="bullet"/>
      <w:lvlText w:val=""/>
      <w:lvlJc w:val="left"/>
      <w:pPr>
        <w:ind w:left="1080" w:hanging="360"/>
      </w:pPr>
      <w:rPr>
        <w:rFonts w:ascii="Symbol" w:hAnsi="Symbol"/>
      </w:rPr>
    </w:lvl>
    <w:lvl w:ilvl="4" w:tplc="10B66DC6">
      <w:start w:val="1"/>
      <w:numFmt w:val="bullet"/>
      <w:lvlText w:val=""/>
      <w:lvlJc w:val="left"/>
      <w:pPr>
        <w:ind w:left="1080" w:hanging="360"/>
      </w:pPr>
      <w:rPr>
        <w:rFonts w:ascii="Symbol" w:hAnsi="Symbol"/>
      </w:rPr>
    </w:lvl>
    <w:lvl w:ilvl="5" w:tplc="CCE85936">
      <w:start w:val="1"/>
      <w:numFmt w:val="bullet"/>
      <w:lvlText w:val=""/>
      <w:lvlJc w:val="left"/>
      <w:pPr>
        <w:ind w:left="1080" w:hanging="360"/>
      </w:pPr>
      <w:rPr>
        <w:rFonts w:ascii="Symbol" w:hAnsi="Symbol"/>
      </w:rPr>
    </w:lvl>
    <w:lvl w:ilvl="6" w:tplc="CD2E0666">
      <w:start w:val="1"/>
      <w:numFmt w:val="bullet"/>
      <w:lvlText w:val=""/>
      <w:lvlJc w:val="left"/>
      <w:pPr>
        <w:ind w:left="1080" w:hanging="360"/>
      </w:pPr>
      <w:rPr>
        <w:rFonts w:ascii="Symbol" w:hAnsi="Symbol"/>
      </w:rPr>
    </w:lvl>
    <w:lvl w:ilvl="7" w:tplc="F05230AA">
      <w:start w:val="1"/>
      <w:numFmt w:val="bullet"/>
      <w:lvlText w:val=""/>
      <w:lvlJc w:val="left"/>
      <w:pPr>
        <w:ind w:left="1080" w:hanging="360"/>
      </w:pPr>
      <w:rPr>
        <w:rFonts w:ascii="Symbol" w:hAnsi="Symbol"/>
      </w:rPr>
    </w:lvl>
    <w:lvl w:ilvl="8" w:tplc="5646100E">
      <w:start w:val="1"/>
      <w:numFmt w:val="bullet"/>
      <w:lvlText w:val=""/>
      <w:lvlJc w:val="left"/>
      <w:pPr>
        <w:ind w:left="1080" w:hanging="360"/>
      </w:pPr>
      <w:rPr>
        <w:rFonts w:ascii="Symbol" w:hAnsi="Symbol"/>
      </w:rPr>
    </w:lvl>
  </w:abstractNum>
  <w:abstractNum w:abstractNumId="12" w15:restartNumberingAfterBreak="0">
    <w:nsid w:val="27C26EED"/>
    <w:multiLevelType w:val="multilevel"/>
    <w:tmpl w:val="FB28EE34"/>
    <w:lvl w:ilvl="0">
      <w:start w:val="1"/>
      <w:numFmt w:val="decimal"/>
      <w:lvlText w:val="%1."/>
      <w:lvlJc w:val="left"/>
      <w:pPr>
        <w:ind w:left="760" w:hanging="360"/>
      </w:pPr>
    </w:lvl>
    <w:lvl w:ilvl="1">
      <w:start w:val="5"/>
      <w:numFmt w:val="decimal"/>
      <w:isLgl/>
      <w:lvlText w:val="%1.%2."/>
      <w:lvlJc w:val="left"/>
      <w:pPr>
        <w:ind w:left="760" w:hanging="360"/>
      </w:pPr>
      <w:rPr>
        <w:sz w:val="24"/>
      </w:rPr>
    </w:lvl>
    <w:lvl w:ilvl="2">
      <w:start w:val="1"/>
      <w:numFmt w:val="decimal"/>
      <w:isLgl/>
      <w:lvlText w:val="%1.%2.%3."/>
      <w:lvlJc w:val="left"/>
      <w:pPr>
        <w:ind w:left="1120" w:hanging="720"/>
      </w:pPr>
      <w:rPr>
        <w:sz w:val="24"/>
      </w:rPr>
    </w:lvl>
    <w:lvl w:ilvl="3">
      <w:start w:val="1"/>
      <w:numFmt w:val="decimal"/>
      <w:isLgl/>
      <w:lvlText w:val="%1.%2.%3.%4."/>
      <w:lvlJc w:val="left"/>
      <w:pPr>
        <w:ind w:left="1120" w:hanging="720"/>
      </w:pPr>
      <w:rPr>
        <w:sz w:val="24"/>
      </w:rPr>
    </w:lvl>
    <w:lvl w:ilvl="4">
      <w:start w:val="1"/>
      <w:numFmt w:val="decimal"/>
      <w:isLgl/>
      <w:lvlText w:val="%1.%2.%3.%4.%5."/>
      <w:lvlJc w:val="left"/>
      <w:pPr>
        <w:ind w:left="1480" w:hanging="1080"/>
      </w:pPr>
      <w:rPr>
        <w:sz w:val="24"/>
      </w:rPr>
    </w:lvl>
    <w:lvl w:ilvl="5">
      <w:start w:val="1"/>
      <w:numFmt w:val="decimal"/>
      <w:isLgl/>
      <w:lvlText w:val="%1.%2.%3.%4.%5.%6."/>
      <w:lvlJc w:val="left"/>
      <w:pPr>
        <w:ind w:left="1480" w:hanging="1080"/>
      </w:pPr>
      <w:rPr>
        <w:sz w:val="24"/>
      </w:rPr>
    </w:lvl>
    <w:lvl w:ilvl="6">
      <w:start w:val="1"/>
      <w:numFmt w:val="decimal"/>
      <w:isLgl/>
      <w:lvlText w:val="%1.%2.%3.%4.%5.%6.%7."/>
      <w:lvlJc w:val="left"/>
      <w:pPr>
        <w:ind w:left="1480" w:hanging="1080"/>
      </w:pPr>
      <w:rPr>
        <w:sz w:val="24"/>
      </w:rPr>
    </w:lvl>
    <w:lvl w:ilvl="7">
      <w:start w:val="1"/>
      <w:numFmt w:val="decimal"/>
      <w:isLgl/>
      <w:lvlText w:val="%1.%2.%3.%4.%5.%6.%7.%8."/>
      <w:lvlJc w:val="left"/>
      <w:pPr>
        <w:ind w:left="1840" w:hanging="1440"/>
      </w:pPr>
      <w:rPr>
        <w:sz w:val="24"/>
      </w:rPr>
    </w:lvl>
    <w:lvl w:ilvl="8">
      <w:start w:val="1"/>
      <w:numFmt w:val="decimal"/>
      <w:isLgl/>
      <w:lvlText w:val="%1.%2.%3.%4.%5.%6.%7.%8.%9."/>
      <w:lvlJc w:val="left"/>
      <w:pPr>
        <w:ind w:left="1840" w:hanging="1440"/>
      </w:pPr>
      <w:rPr>
        <w:sz w:val="24"/>
      </w:rPr>
    </w:lvl>
  </w:abstractNum>
  <w:abstractNum w:abstractNumId="13" w15:restartNumberingAfterBreak="0">
    <w:nsid w:val="31E55A91"/>
    <w:multiLevelType w:val="hybridMultilevel"/>
    <w:tmpl w:val="03F42A0C"/>
    <w:lvl w:ilvl="0" w:tplc="E82A1AB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55310577"/>
    <w:multiLevelType w:val="hybridMultilevel"/>
    <w:tmpl w:val="54D62D80"/>
    <w:lvl w:ilvl="0" w:tplc="14CC22B8">
      <w:start w:val="1"/>
      <w:numFmt w:val="lowerLetter"/>
      <w:lvlText w:val="(%1)"/>
      <w:lvlJc w:val="left"/>
      <w:pPr>
        <w:ind w:left="800" w:hanging="360"/>
      </w:pPr>
      <w:rPr>
        <w:rFonts w:hint="default"/>
        <w:b/>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5" w15:restartNumberingAfterBreak="0">
    <w:nsid w:val="5D6B0CF9"/>
    <w:multiLevelType w:val="hybridMultilevel"/>
    <w:tmpl w:val="FB1E3128"/>
    <w:lvl w:ilvl="0" w:tplc="E82A1AB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5DDC0944"/>
    <w:multiLevelType w:val="hybridMultilevel"/>
    <w:tmpl w:val="2F82F842"/>
    <w:lvl w:ilvl="0" w:tplc="D99607E0">
      <w:start w:val="1"/>
      <w:numFmt w:val="bullet"/>
      <w:lvlText w:val=""/>
      <w:lvlJc w:val="left"/>
      <w:pPr>
        <w:ind w:left="1120" w:hanging="440"/>
      </w:pPr>
      <w:rPr>
        <w:rFonts w:ascii="Wingdings" w:hAnsi="Wingdings" w:hint="default"/>
        <w:sz w:val="20"/>
        <w:szCs w:val="20"/>
      </w:rPr>
    </w:lvl>
    <w:lvl w:ilvl="1" w:tplc="04090003" w:tentative="1">
      <w:start w:val="1"/>
      <w:numFmt w:val="bullet"/>
      <w:lvlText w:val=""/>
      <w:lvlJc w:val="left"/>
      <w:pPr>
        <w:ind w:left="1560" w:hanging="440"/>
      </w:pPr>
      <w:rPr>
        <w:rFonts w:ascii="Wingdings" w:hAnsi="Wingdings" w:hint="default"/>
      </w:rPr>
    </w:lvl>
    <w:lvl w:ilvl="2" w:tplc="04090005" w:tentative="1">
      <w:start w:val="1"/>
      <w:numFmt w:val="bullet"/>
      <w:lvlText w:val=""/>
      <w:lvlJc w:val="left"/>
      <w:pPr>
        <w:ind w:left="2000" w:hanging="440"/>
      </w:pPr>
      <w:rPr>
        <w:rFonts w:ascii="Wingdings" w:hAnsi="Wingdings" w:hint="default"/>
      </w:rPr>
    </w:lvl>
    <w:lvl w:ilvl="3" w:tplc="04090001" w:tentative="1">
      <w:start w:val="1"/>
      <w:numFmt w:val="bullet"/>
      <w:lvlText w:val=""/>
      <w:lvlJc w:val="left"/>
      <w:pPr>
        <w:ind w:left="2440" w:hanging="440"/>
      </w:pPr>
      <w:rPr>
        <w:rFonts w:ascii="Wingdings" w:hAnsi="Wingdings" w:hint="default"/>
      </w:rPr>
    </w:lvl>
    <w:lvl w:ilvl="4" w:tplc="04090003" w:tentative="1">
      <w:start w:val="1"/>
      <w:numFmt w:val="bullet"/>
      <w:lvlText w:val=""/>
      <w:lvlJc w:val="left"/>
      <w:pPr>
        <w:ind w:left="2880" w:hanging="440"/>
      </w:pPr>
      <w:rPr>
        <w:rFonts w:ascii="Wingdings" w:hAnsi="Wingdings" w:hint="default"/>
      </w:rPr>
    </w:lvl>
    <w:lvl w:ilvl="5" w:tplc="04090005" w:tentative="1">
      <w:start w:val="1"/>
      <w:numFmt w:val="bullet"/>
      <w:lvlText w:val=""/>
      <w:lvlJc w:val="left"/>
      <w:pPr>
        <w:ind w:left="3320" w:hanging="440"/>
      </w:pPr>
      <w:rPr>
        <w:rFonts w:ascii="Wingdings" w:hAnsi="Wingdings" w:hint="default"/>
      </w:rPr>
    </w:lvl>
    <w:lvl w:ilvl="6" w:tplc="04090001" w:tentative="1">
      <w:start w:val="1"/>
      <w:numFmt w:val="bullet"/>
      <w:lvlText w:val=""/>
      <w:lvlJc w:val="left"/>
      <w:pPr>
        <w:ind w:left="3760" w:hanging="440"/>
      </w:pPr>
      <w:rPr>
        <w:rFonts w:ascii="Wingdings" w:hAnsi="Wingdings" w:hint="default"/>
      </w:rPr>
    </w:lvl>
    <w:lvl w:ilvl="7" w:tplc="04090003" w:tentative="1">
      <w:start w:val="1"/>
      <w:numFmt w:val="bullet"/>
      <w:lvlText w:val=""/>
      <w:lvlJc w:val="left"/>
      <w:pPr>
        <w:ind w:left="4200" w:hanging="440"/>
      </w:pPr>
      <w:rPr>
        <w:rFonts w:ascii="Wingdings" w:hAnsi="Wingdings" w:hint="default"/>
      </w:rPr>
    </w:lvl>
    <w:lvl w:ilvl="8" w:tplc="04090005" w:tentative="1">
      <w:start w:val="1"/>
      <w:numFmt w:val="bullet"/>
      <w:lvlText w:val=""/>
      <w:lvlJc w:val="left"/>
      <w:pPr>
        <w:ind w:left="4640" w:hanging="440"/>
      </w:pPr>
      <w:rPr>
        <w:rFonts w:ascii="Wingdings" w:hAnsi="Wingdings" w:hint="default"/>
      </w:rPr>
    </w:lvl>
  </w:abstractNum>
  <w:abstractNum w:abstractNumId="17" w15:restartNumberingAfterBreak="0">
    <w:nsid w:val="62C43B1A"/>
    <w:multiLevelType w:val="hybridMultilevel"/>
    <w:tmpl w:val="44EC8E86"/>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8" w15:restartNumberingAfterBreak="0">
    <w:nsid w:val="67E33B73"/>
    <w:multiLevelType w:val="hybridMultilevel"/>
    <w:tmpl w:val="F3EE8972"/>
    <w:lvl w:ilvl="0" w:tplc="E82A1ABC">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9" w15:restartNumberingAfterBreak="0">
    <w:nsid w:val="6E64393E"/>
    <w:multiLevelType w:val="multilevel"/>
    <w:tmpl w:val="5EAC6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0AD5EEB"/>
    <w:multiLevelType w:val="hybridMultilevel"/>
    <w:tmpl w:val="75E8B3A2"/>
    <w:lvl w:ilvl="0" w:tplc="E82A1AB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71692C16"/>
    <w:multiLevelType w:val="hybridMultilevel"/>
    <w:tmpl w:val="BEA41A26"/>
    <w:lvl w:ilvl="0" w:tplc="E82A1ABC">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2" w15:restartNumberingAfterBreak="0">
    <w:nsid w:val="73817E84"/>
    <w:multiLevelType w:val="hybridMultilevel"/>
    <w:tmpl w:val="C73AB70A"/>
    <w:lvl w:ilvl="0" w:tplc="E82A1ABC">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3" w15:restartNumberingAfterBreak="0">
    <w:nsid w:val="739279BB"/>
    <w:multiLevelType w:val="hybridMultilevel"/>
    <w:tmpl w:val="A6C2D066"/>
    <w:lvl w:ilvl="0" w:tplc="E82A1AB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7AF56885"/>
    <w:multiLevelType w:val="multilevel"/>
    <w:tmpl w:val="ED72D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16"/>
  </w:num>
  <w:num w:numId="4">
    <w:abstractNumId w:val="14"/>
  </w:num>
  <w:num w:numId="5">
    <w:abstractNumId w:val="9"/>
  </w:num>
  <w:num w:numId="6">
    <w:abstractNumId w:val="19"/>
  </w:num>
  <w:num w:numId="7">
    <w:abstractNumId w:val="24"/>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3"/>
  </w:num>
  <w:num w:numId="11">
    <w:abstractNumId w:val="23"/>
  </w:num>
  <w:num w:numId="12">
    <w:abstractNumId w:val="0"/>
  </w:num>
  <w:num w:numId="13">
    <w:abstractNumId w:val="7"/>
  </w:num>
  <w:num w:numId="14">
    <w:abstractNumId w:val="10"/>
  </w:num>
  <w:num w:numId="15">
    <w:abstractNumId w:val="17"/>
  </w:num>
  <w:num w:numId="16">
    <w:abstractNumId w:val="21"/>
  </w:num>
  <w:num w:numId="17">
    <w:abstractNumId w:val="15"/>
  </w:num>
  <w:num w:numId="18">
    <w:abstractNumId w:val="2"/>
  </w:num>
  <w:num w:numId="19">
    <w:abstractNumId w:val="3"/>
  </w:num>
  <w:num w:numId="20">
    <w:abstractNumId w:val="22"/>
  </w:num>
  <w:num w:numId="21">
    <w:abstractNumId w:val="18"/>
  </w:num>
  <w:num w:numId="22">
    <w:abstractNumId w:val="11"/>
  </w:num>
  <w:num w:numId="23">
    <w:abstractNumId w:val="4"/>
  </w:num>
  <w:num w:numId="24">
    <w:abstractNumId w:val="20"/>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dxz050trt59scewxzn5pdtwfvxxvwdpwfrx&quot;&gt;Reference&lt;record-ids&gt;&lt;item&gt;3&lt;/item&gt;&lt;item&gt;4&lt;/item&gt;&lt;item&gt;5&lt;/item&gt;&lt;item&gt;6&lt;/item&gt;&lt;item&gt;7&lt;/item&gt;&lt;item&gt;8&lt;/item&gt;&lt;item&gt;9&lt;/item&gt;&lt;item&gt;31&lt;/item&gt;&lt;item&gt;50&lt;/item&gt;&lt;item&gt;5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36CBF"/>
    <w:rsid w:val="00000258"/>
    <w:rsid w:val="00001CD3"/>
    <w:rsid w:val="00002AA2"/>
    <w:rsid w:val="00002E67"/>
    <w:rsid w:val="000032F6"/>
    <w:rsid w:val="0000352B"/>
    <w:rsid w:val="000038CE"/>
    <w:rsid w:val="00005909"/>
    <w:rsid w:val="00006233"/>
    <w:rsid w:val="000064D6"/>
    <w:rsid w:val="000070C9"/>
    <w:rsid w:val="00007578"/>
    <w:rsid w:val="00007A2C"/>
    <w:rsid w:val="00007AAF"/>
    <w:rsid w:val="000109D5"/>
    <w:rsid w:val="000118BF"/>
    <w:rsid w:val="000120E0"/>
    <w:rsid w:val="00012F15"/>
    <w:rsid w:val="00014B2F"/>
    <w:rsid w:val="00015A35"/>
    <w:rsid w:val="000161D7"/>
    <w:rsid w:val="0001643F"/>
    <w:rsid w:val="00016F6E"/>
    <w:rsid w:val="000178AC"/>
    <w:rsid w:val="00017E28"/>
    <w:rsid w:val="00017F07"/>
    <w:rsid w:val="000202BA"/>
    <w:rsid w:val="000207ED"/>
    <w:rsid w:val="00020FA8"/>
    <w:rsid w:val="00021F53"/>
    <w:rsid w:val="0002298A"/>
    <w:rsid w:val="00022B1B"/>
    <w:rsid w:val="00022C1E"/>
    <w:rsid w:val="00023591"/>
    <w:rsid w:val="000240D9"/>
    <w:rsid w:val="0002428F"/>
    <w:rsid w:val="0002483F"/>
    <w:rsid w:val="00024BFD"/>
    <w:rsid w:val="00024CF4"/>
    <w:rsid w:val="000252D9"/>
    <w:rsid w:val="00026DEE"/>
    <w:rsid w:val="00027825"/>
    <w:rsid w:val="00030688"/>
    <w:rsid w:val="00030E73"/>
    <w:rsid w:val="00031274"/>
    <w:rsid w:val="00031E7C"/>
    <w:rsid w:val="0003228D"/>
    <w:rsid w:val="000329AC"/>
    <w:rsid w:val="00036467"/>
    <w:rsid w:val="000370D3"/>
    <w:rsid w:val="000372EE"/>
    <w:rsid w:val="00037C4E"/>
    <w:rsid w:val="00037DC7"/>
    <w:rsid w:val="000404A7"/>
    <w:rsid w:val="0004088E"/>
    <w:rsid w:val="00040974"/>
    <w:rsid w:val="000409DC"/>
    <w:rsid w:val="000411D3"/>
    <w:rsid w:val="000414F6"/>
    <w:rsid w:val="0004195B"/>
    <w:rsid w:val="00042181"/>
    <w:rsid w:val="00042185"/>
    <w:rsid w:val="000424B6"/>
    <w:rsid w:val="00043867"/>
    <w:rsid w:val="00043C54"/>
    <w:rsid w:val="000441FE"/>
    <w:rsid w:val="00044998"/>
    <w:rsid w:val="00044B39"/>
    <w:rsid w:val="00044BCF"/>
    <w:rsid w:val="00045177"/>
    <w:rsid w:val="0004535D"/>
    <w:rsid w:val="00045A55"/>
    <w:rsid w:val="00045AE6"/>
    <w:rsid w:val="00045C1A"/>
    <w:rsid w:val="00046098"/>
    <w:rsid w:val="000465D3"/>
    <w:rsid w:val="00046B8E"/>
    <w:rsid w:val="00046F53"/>
    <w:rsid w:val="000472A2"/>
    <w:rsid w:val="000472FF"/>
    <w:rsid w:val="000478F6"/>
    <w:rsid w:val="0005003B"/>
    <w:rsid w:val="00050B63"/>
    <w:rsid w:val="00050B93"/>
    <w:rsid w:val="00050BA9"/>
    <w:rsid w:val="00051134"/>
    <w:rsid w:val="000514AF"/>
    <w:rsid w:val="0005150F"/>
    <w:rsid w:val="000528E8"/>
    <w:rsid w:val="00052D1C"/>
    <w:rsid w:val="00053A6C"/>
    <w:rsid w:val="00053B76"/>
    <w:rsid w:val="00053D9D"/>
    <w:rsid w:val="00053E94"/>
    <w:rsid w:val="00054845"/>
    <w:rsid w:val="000549E1"/>
    <w:rsid w:val="0005572D"/>
    <w:rsid w:val="00055D00"/>
    <w:rsid w:val="00056087"/>
    <w:rsid w:val="00056E8D"/>
    <w:rsid w:val="00056F9F"/>
    <w:rsid w:val="000575A2"/>
    <w:rsid w:val="000608CB"/>
    <w:rsid w:val="00063330"/>
    <w:rsid w:val="00063651"/>
    <w:rsid w:val="00063E1E"/>
    <w:rsid w:val="00063E38"/>
    <w:rsid w:val="00063F05"/>
    <w:rsid w:val="000647CA"/>
    <w:rsid w:val="00066307"/>
    <w:rsid w:val="00066A66"/>
    <w:rsid w:val="0006741E"/>
    <w:rsid w:val="00067ABB"/>
    <w:rsid w:val="00067BB2"/>
    <w:rsid w:val="00067CA5"/>
    <w:rsid w:val="00067EC3"/>
    <w:rsid w:val="00070BA6"/>
    <w:rsid w:val="00071E13"/>
    <w:rsid w:val="000729DB"/>
    <w:rsid w:val="00074ADE"/>
    <w:rsid w:val="00074F1D"/>
    <w:rsid w:val="00075CA2"/>
    <w:rsid w:val="00075D67"/>
    <w:rsid w:val="00075E8B"/>
    <w:rsid w:val="00077F1D"/>
    <w:rsid w:val="000801C0"/>
    <w:rsid w:val="0008128B"/>
    <w:rsid w:val="00082028"/>
    <w:rsid w:val="00082CF3"/>
    <w:rsid w:val="000846B0"/>
    <w:rsid w:val="00086BEB"/>
    <w:rsid w:val="00086F13"/>
    <w:rsid w:val="000870C2"/>
    <w:rsid w:val="000871FD"/>
    <w:rsid w:val="00087391"/>
    <w:rsid w:val="000879B3"/>
    <w:rsid w:val="00087DB4"/>
    <w:rsid w:val="00087E7A"/>
    <w:rsid w:val="0009010F"/>
    <w:rsid w:val="000909F9"/>
    <w:rsid w:val="00091680"/>
    <w:rsid w:val="00091928"/>
    <w:rsid w:val="00092B22"/>
    <w:rsid w:val="00092DD6"/>
    <w:rsid w:val="0009358D"/>
    <w:rsid w:val="0009360A"/>
    <w:rsid w:val="0009396A"/>
    <w:rsid w:val="00093AE3"/>
    <w:rsid w:val="00093C0B"/>
    <w:rsid w:val="000942FD"/>
    <w:rsid w:val="0009493D"/>
    <w:rsid w:val="00096DAD"/>
    <w:rsid w:val="00096E09"/>
    <w:rsid w:val="000974A0"/>
    <w:rsid w:val="0009752A"/>
    <w:rsid w:val="000979D8"/>
    <w:rsid w:val="000A0162"/>
    <w:rsid w:val="000A01C5"/>
    <w:rsid w:val="000A0CC8"/>
    <w:rsid w:val="000A0D00"/>
    <w:rsid w:val="000A1687"/>
    <w:rsid w:val="000A24FA"/>
    <w:rsid w:val="000A3219"/>
    <w:rsid w:val="000A34A2"/>
    <w:rsid w:val="000A43AF"/>
    <w:rsid w:val="000A4B2E"/>
    <w:rsid w:val="000A56DE"/>
    <w:rsid w:val="000A67FD"/>
    <w:rsid w:val="000A6E04"/>
    <w:rsid w:val="000A6FEF"/>
    <w:rsid w:val="000A7C38"/>
    <w:rsid w:val="000B0C6C"/>
    <w:rsid w:val="000B1473"/>
    <w:rsid w:val="000B29C6"/>
    <w:rsid w:val="000B342D"/>
    <w:rsid w:val="000B3602"/>
    <w:rsid w:val="000B3830"/>
    <w:rsid w:val="000B445E"/>
    <w:rsid w:val="000B49E6"/>
    <w:rsid w:val="000B4FD7"/>
    <w:rsid w:val="000B510F"/>
    <w:rsid w:val="000B5418"/>
    <w:rsid w:val="000B5F1E"/>
    <w:rsid w:val="000B6246"/>
    <w:rsid w:val="000B7C0D"/>
    <w:rsid w:val="000B7DDA"/>
    <w:rsid w:val="000C1842"/>
    <w:rsid w:val="000C204A"/>
    <w:rsid w:val="000C265B"/>
    <w:rsid w:val="000C2AF6"/>
    <w:rsid w:val="000C38AB"/>
    <w:rsid w:val="000C3B97"/>
    <w:rsid w:val="000C7D99"/>
    <w:rsid w:val="000D0489"/>
    <w:rsid w:val="000D2313"/>
    <w:rsid w:val="000D3A6C"/>
    <w:rsid w:val="000D3F84"/>
    <w:rsid w:val="000D4036"/>
    <w:rsid w:val="000D4212"/>
    <w:rsid w:val="000D5370"/>
    <w:rsid w:val="000D576F"/>
    <w:rsid w:val="000D5DA8"/>
    <w:rsid w:val="000D642D"/>
    <w:rsid w:val="000D65C1"/>
    <w:rsid w:val="000D7579"/>
    <w:rsid w:val="000D76A0"/>
    <w:rsid w:val="000E0564"/>
    <w:rsid w:val="000E0629"/>
    <w:rsid w:val="000E0654"/>
    <w:rsid w:val="000E12B4"/>
    <w:rsid w:val="000E17EA"/>
    <w:rsid w:val="000E2509"/>
    <w:rsid w:val="000E250B"/>
    <w:rsid w:val="000E286C"/>
    <w:rsid w:val="000E2A38"/>
    <w:rsid w:val="000E301E"/>
    <w:rsid w:val="000E388A"/>
    <w:rsid w:val="000E3EA0"/>
    <w:rsid w:val="000E3F10"/>
    <w:rsid w:val="000E409C"/>
    <w:rsid w:val="000E4E57"/>
    <w:rsid w:val="000E5041"/>
    <w:rsid w:val="000E5825"/>
    <w:rsid w:val="000E5865"/>
    <w:rsid w:val="000E5A2C"/>
    <w:rsid w:val="000E5B5B"/>
    <w:rsid w:val="000E5FA4"/>
    <w:rsid w:val="000E623C"/>
    <w:rsid w:val="000E7281"/>
    <w:rsid w:val="000F0E76"/>
    <w:rsid w:val="000F13AE"/>
    <w:rsid w:val="000F3C48"/>
    <w:rsid w:val="000F4CDA"/>
    <w:rsid w:val="000F4CE4"/>
    <w:rsid w:val="000F5C51"/>
    <w:rsid w:val="000F68D7"/>
    <w:rsid w:val="000F6D9F"/>
    <w:rsid w:val="000F71BB"/>
    <w:rsid w:val="001001BF"/>
    <w:rsid w:val="00100403"/>
    <w:rsid w:val="00100CE7"/>
    <w:rsid w:val="00103610"/>
    <w:rsid w:val="001036A4"/>
    <w:rsid w:val="001044D8"/>
    <w:rsid w:val="00104A2C"/>
    <w:rsid w:val="00104F85"/>
    <w:rsid w:val="00105E52"/>
    <w:rsid w:val="00106238"/>
    <w:rsid w:val="0010649E"/>
    <w:rsid w:val="001069ED"/>
    <w:rsid w:val="00106F13"/>
    <w:rsid w:val="001073A8"/>
    <w:rsid w:val="0011063F"/>
    <w:rsid w:val="001106C4"/>
    <w:rsid w:val="00111232"/>
    <w:rsid w:val="00111ED3"/>
    <w:rsid w:val="001123A8"/>
    <w:rsid w:val="0011316F"/>
    <w:rsid w:val="001132A2"/>
    <w:rsid w:val="00113A6C"/>
    <w:rsid w:val="00113CC0"/>
    <w:rsid w:val="001148B6"/>
    <w:rsid w:val="00114E7D"/>
    <w:rsid w:val="00115AEC"/>
    <w:rsid w:val="00115DCB"/>
    <w:rsid w:val="00115ED2"/>
    <w:rsid w:val="001160AF"/>
    <w:rsid w:val="00116A12"/>
    <w:rsid w:val="00116AB3"/>
    <w:rsid w:val="001179B8"/>
    <w:rsid w:val="00117DB6"/>
    <w:rsid w:val="00120106"/>
    <w:rsid w:val="001203FB"/>
    <w:rsid w:val="00120492"/>
    <w:rsid w:val="00120D88"/>
    <w:rsid w:val="00121282"/>
    <w:rsid w:val="001216AD"/>
    <w:rsid w:val="00121E49"/>
    <w:rsid w:val="00122798"/>
    <w:rsid w:val="00123CCE"/>
    <w:rsid w:val="00124091"/>
    <w:rsid w:val="0012481C"/>
    <w:rsid w:val="00124B79"/>
    <w:rsid w:val="00124D4C"/>
    <w:rsid w:val="00125754"/>
    <w:rsid w:val="00126796"/>
    <w:rsid w:val="00127203"/>
    <w:rsid w:val="001275DB"/>
    <w:rsid w:val="00130A6F"/>
    <w:rsid w:val="001312F4"/>
    <w:rsid w:val="001314BA"/>
    <w:rsid w:val="00132982"/>
    <w:rsid w:val="00132D3F"/>
    <w:rsid w:val="00132DAE"/>
    <w:rsid w:val="0013344D"/>
    <w:rsid w:val="00133DE9"/>
    <w:rsid w:val="0013411A"/>
    <w:rsid w:val="001350F4"/>
    <w:rsid w:val="001352E2"/>
    <w:rsid w:val="00136515"/>
    <w:rsid w:val="0013663E"/>
    <w:rsid w:val="00136C2F"/>
    <w:rsid w:val="00137029"/>
    <w:rsid w:val="001372BC"/>
    <w:rsid w:val="001377E0"/>
    <w:rsid w:val="0013794A"/>
    <w:rsid w:val="00137BC9"/>
    <w:rsid w:val="0014061B"/>
    <w:rsid w:val="001406B7"/>
    <w:rsid w:val="0014099D"/>
    <w:rsid w:val="001409A1"/>
    <w:rsid w:val="00140E08"/>
    <w:rsid w:val="0014184A"/>
    <w:rsid w:val="00142601"/>
    <w:rsid w:val="00143506"/>
    <w:rsid w:val="0014421B"/>
    <w:rsid w:val="0014468E"/>
    <w:rsid w:val="00144BDE"/>
    <w:rsid w:val="00144DD4"/>
    <w:rsid w:val="00144EE1"/>
    <w:rsid w:val="001455FE"/>
    <w:rsid w:val="00146158"/>
    <w:rsid w:val="00146776"/>
    <w:rsid w:val="0014717A"/>
    <w:rsid w:val="00147CB1"/>
    <w:rsid w:val="00150859"/>
    <w:rsid w:val="0015086E"/>
    <w:rsid w:val="001515CF"/>
    <w:rsid w:val="00152A6B"/>
    <w:rsid w:val="00152BCF"/>
    <w:rsid w:val="001542CC"/>
    <w:rsid w:val="001543DF"/>
    <w:rsid w:val="00154A47"/>
    <w:rsid w:val="00154CBD"/>
    <w:rsid w:val="00155247"/>
    <w:rsid w:val="00155AFE"/>
    <w:rsid w:val="001567FC"/>
    <w:rsid w:val="00156807"/>
    <w:rsid w:val="00156F5C"/>
    <w:rsid w:val="0015738E"/>
    <w:rsid w:val="00157EF3"/>
    <w:rsid w:val="001603B8"/>
    <w:rsid w:val="001608FD"/>
    <w:rsid w:val="00160935"/>
    <w:rsid w:val="00162CCA"/>
    <w:rsid w:val="0016320F"/>
    <w:rsid w:val="0016446D"/>
    <w:rsid w:val="00164FD0"/>
    <w:rsid w:val="00165A8D"/>
    <w:rsid w:val="00166403"/>
    <w:rsid w:val="0016690D"/>
    <w:rsid w:val="00167269"/>
    <w:rsid w:val="00167327"/>
    <w:rsid w:val="00167E38"/>
    <w:rsid w:val="00167F6A"/>
    <w:rsid w:val="00170718"/>
    <w:rsid w:val="0017111B"/>
    <w:rsid w:val="0017138D"/>
    <w:rsid w:val="00172C70"/>
    <w:rsid w:val="0017319D"/>
    <w:rsid w:val="00173C3D"/>
    <w:rsid w:val="00173E93"/>
    <w:rsid w:val="00174368"/>
    <w:rsid w:val="001745DB"/>
    <w:rsid w:val="00175389"/>
    <w:rsid w:val="00176384"/>
    <w:rsid w:val="00176BC1"/>
    <w:rsid w:val="001779E4"/>
    <w:rsid w:val="001802A2"/>
    <w:rsid w:val="0018111D"/>
    <w:rsid w:val="0018154C"/>
    <w:rsid w:val="00182508"/>
    <w:rsid w:val="00182782"/>
    <w:rsid w:val="001827EC"/>
    <w:rsid w:val="0018360A"/>
    <w:rsid w:val="001837C5"/>
    <w:rsid w:val="0018385A"/>
    <w:rsid w:val="00184AC6"/>
    <w:rsid w:val="00184B1E"/>
    <w:rsid w:val="00184D1E"/>
    <w:rsid w:val="001863A6"/>
    <w:rsid w:val="0018717D"/>
    <w:rsid w:val="00187AD1"/>
    <w:rsid w:val="001908EA"/>
    <w:rsid w:val="001912C1"/>
    <w:rsid w:val="00191E2C"/>
    <w:rsid w:val="001932D3"/>
    <w:rsid w:val="001941C3"/>
    <w:rsid w:val="001943A3"/>
    <w:rsid w:val="00194BEB"/>
    <w:rsid w:val="00195251"/>
    <w:rsid w:val="00195C2E"/>
    <w:rsid w:val="00195D6D"/>
    <w:rsid w:val="001967CF"/>
    <w:rsid w:val="001976C0"/>
    <w:rsid w:val="00197D1D"/>
    <w:rsid w:val="001A0AFD"/>
    <w:rsid w:val="001A225C"/>
    <w:rsid w:val="001A3393"/>
    <w:rsid w:val="001A44C5"/>
    <w:rsid w:val="001A551F"/>
    <w:rsid w:val="001A60B4"/>
    <w:rsid w:val="001A65F6"/>
    <w:rsid w:val="001A71E5"/>
    <w:rsid w:val="001B16DA"/>
    <w:rsid w:val="001B210C"/>
    <w:rsid w:val="001B2A08"/>
    <w:rsid w:val="001B2E68"/>
    <w:rsid w:val="001B3B58"/>
    <w:rsid w:val="001B4F20"/>
    <w:rsid w:val="001B5A9C"/>
    <w:rsid w:val="001B5B9B"/>
    <w:rsid w:val="001B5F5C"/>
    <w:rsid w:val="001B6599"/>
    <w:rsid w:val="001B7B2E"/>
    <w:rsid w:val="001C03D6"/>
    <w:rsid w:val="001C2368"/>
    <w:rsid w:val="001C2C80"/>
    <w:rsid w:val="001C2DE2"/>
    <w:rsid w:val="001C2FDD"/>
    <w:rsid w:val="001C5185"/>
    <w:rsid w:val="001C572F"/>
    <w:rsid w:val="001C5D1A"/>
    <w:rsid w:val="001C60ED"/>
    <w:rsid w:val="001C70CD"/>
    <w:rsid w:val="001C7A21"/>
    <w:rsid w:val="001C7EED"/>
    <w:rsid w:val="001D0744"/>
    <w:rsid w:val="001D08AD"/>
    <w:rsid w:val="001D1CE8"/>
    <w:rsid w:val="001D1F83"/>
    <w:rsid w:val="001D2164"/>
    <w:rsid w:val="001D28F0"/>
    <w:rsid w:val="001D40D0"/>
    <w:rsid w:val="001D4523"/>
    <w:rsid w:val="001D54B7"/>
    <w:rsid w:val="001D5552"/>
    <w:rsid w:val="001D5603"/>
    <w:rsid w:val="001D594A"/>
    <w:rsid w:val="001D5C3F"/>
    <w:rsid w:val="001D6676"/>
    <w:rsid w:val="001D6922"/>
    <w:rsid w:val="001D69A5"/>
    <w:rsid w:val="001D7081"/>
    <w:rsid w:val="001D7734"/>
    <w:rsid w:val="001E02FC"/>
    <w:rsid w:val="001E0D3A"/>
    <w:rsid w:val="001E2147"/>
    <w:rsid w:val="001E22E4"/>
    <w:rsid w:val="001E3FB0"/>
    <w:rsid w:val="001E3FC5"/>
    <w:rsid w:val="001E466F"/>
    <w:rsid w:val="001E4C1E"/>
    <w:rsid w:val="001E6006"/>
    <w:rsid w:val="001E606A"/>
    <w:rsid w:val="001E6AA0"/>
    <w:rsid w:val="001E6EF4"/>
    <w:rsid w:val="001F0256"/>
    <w:rsid w:val="001F14F5"/>
    <w:rsid w:val="001F28C8"/>
    <w:rsid w:val="001F3D7D"/>
    <w:rsid w:val="001F4187"/>
    <w:rsid w:val="001F46A7"/>
    <w:rsid w:val="001F4CEC"/>
    <w:rsid w:val="00200C8B"/>
    <w:rsid w:val="00201103"/>
    <w:rsid w:val="00201177"/>
    <w:rsid w:val="00201CFE"/>
    <w:rsid w:val="00202199"/>
    <w:rsid w:val="00202425"/>
    <w:rsid w:val="00202CF5"/>
    <w:rsid w:val="00203035"/>
    <w:rsid w:val="002034A0"/>
    <w:rsid w:val="00203500"/>
    <w:rsid w:val="00204E3F"/>
    <w:rsid w:val="00205185"/>
    <w:rsid w:val="0020533D"/>
    <w:rsid w:val="0020562F"/>
    <w:rsid w:val="00205BB9"/>
    <w:rsid w:val="002061C9"/>
    <w:rsid w:val="0020660B"/>
    <w:rsid w:val="002066E5"/>
    <w:rsid w:val="00206BAF"/>
    <w:rsid w:val="0020746B"/>
    <w:rsid w:val="00210B7B"/>
    <w:rsid w:val="0021148D"/>
    <w:rsid w:val="00212562"/>
    <w:rsid w:val="0021346C"/>
    <w:rsid w:val="002134AE"/>
    <w:rsid w:val="00214944"/>
    <w:rsid w:val="00214F76"/>
    <w:rsid w:val="00215C1E"/>
    <w:rsid w:val="00215FD7"/>
    <w:rsid w:val="00216B0F"/>
    <w:rsid w:val="00216B18"/>
    <w:rsid w:val="00216EA2"/>
    <w:rsid w:val="00220063"/>
    <w:rsid w:val="00220F49"/>
    <w:rsid w:val="002216F4"/>
    <w:rsid w:val="00222B31"/>
    <w:rsid w:val="00222CBA"/>
    <w:rsid w:val="00224281"/>
    <w:rsid w:val="00224F70"/>
    <w:rsid w:val="00225297"/>
    <w:rsid w:val="002257C7"/>
    <w:rsid w:val="00226C9C"/>
    <w:rsid w:val="00226FED"/>
    <w:rsid w:val="0022708B"/>
    <w:rsid w:val="002279A0"/>
    <w:rsid w:val="0023013D"/>
    <w:rsid w:val="00231B71"/>
    <w:rsid w:val="00232917"/>
    <w:rsid w:val="00232DA6"/>
    <w:rsid w:val="00233A46"/>
    <w:rsid w:val="00233CD2"/>
    <w:rsid w:val="00233DE0"/>
    <w:rsid w:val="002343A1"/>
    <w:rsid w:val="00234522"/>
    <w:rsid w:val="00234741"/>
    <w:rsid w:val="0023718C"/>
    <w:rsid w:val="00237AB2"/>
    <w:rsid w:val="00237DE0"/>
    <w:rsid w:val="00240626"/>
    <w:rsid w:val="00240DE9"/>
    <w:rsid w:val="0024125D"/>
    <w:rsid w:val="0024198B"/>
    <w:rsid w:val="00241DD8"/>
    <w:rsid w:val="00242175"/>
    <w:rsid w:val="00243026"/>
    <w:rsid w:val="0024340B"/>
    <w:rsid w:val="002442E0"/>
    <w:rsid w:val="002444BA"/>
    <w:rsid w:val="002449E9"/>
    <w:rsid w:val="0024596F"/>
    <w:rsid w:val="00247330"/>
    <w:rsid w:val="00247F66"/>
    <w:rsid w:val="002501DA"/>
    <w:rsid w:val="002517F2"/>
    <w:rsid w:val="00251CF3"/>
    <w:rsid w:val="002523AF"/>
    <w:rsid w:val="002526C0"/>
    <w:rsid w:val="00252AC9"/>
    <w:rsid w:val="00252F8E"/>
    <w:rsid w:val="00254006"/>
    <w:rsid w:val="002544CE"/>
    <w:rsid w:val="002548FF"/>
    <w:rsid w:val="00254E9B"/>
    <w:rsid w:val="002563F7"/>
    <w:rsid w:val="002569AB"/>
    <w:rsid w:val="00257466"/>
    <w:rsid w:val="00257474"/>
    <w:rsid w:val="002574C7"/>
    <w:rsid w:val="002575EC"/>
    <w:rsid w:val="00257B94"/>
    <w:rsid w:val="00257C6A"/>
    <w:rsid w:val="0026135B"/>
    <w:rsid w:val="00262639"/>
    <w:rsid w:val="0026299E"/>
    <w:rsid w:val="00263E32"/>
    <w:rsid w:val="00264091"/>
    <w:rsid w:val="0026562B"/>
    <w:rsid w:val="00265D4B"/>
    <w:rsid w:val="00266200"/>
    <w:rsid w:val="00267BBE"/>
    <w:rsid w:val="00267E0F"/>
    <w:rsid w:val="00270135"/>
    <w:rsid w:val="0027027C"/>
    <w:rsid w:val="00270ECC"/>
    <w:rsid w:val="002715B5"/>
    <w:rsid w:val="00271EBD"/>
    <w:rsid w:val="002729FE"/>
    <w:rsid w:val="00272B3C"/>
    <w:rsid w:val="002738D5"/>
    <w:rsid w:val="00273BD9"/>
    <w:rsid w:val="002741ED"/>
    <w:rsid w:val="0027453D"/>
    <w:rsid w:val="0027475A"/>
    <w:rsid w:val="002748E8"/>
    <w:rsid w:val="00275234"/>
    <w:rsid w:val="00275B22"/>
    <w:rsid w:val="00275B7B"/>
    <w:rsid w:val="00275EA0"/>
    <w:rsid w:val="002760DF"/>
    <w:rsid w:val="002763D5"/>
    <w:rsid w:val="002807AD"/>
    <w:rsid w:val="00280DFA"/>
    <w:rsid w:val="002814B2"/>
    <w:rsid w:val="0028163F"/>
    <w:rsid w:val="00281B73"/>
    <w:rsid w:val="00281E6A"/>
    <w:rsid w:val="0028203C"/>
    <w:rsid w:val="00282BCE"/>
    <w:rsid w:val="002847B7"/>
    <w:rsid w:val="002859D9"/>
    <w:rsid w:val="00285B67"/>
    <w:rsid w:val="00285E3D"/>
    <w:rsid w:val="002869C3"/>
    <w:rsid w:val="0028738F"/>
    <w:rsid w:val="002873A5"/>
    <w:rsid w:val="00287912"/>
    <w:rsid w:val="00291002"/>
    <w:rsid w:val="00291052"/>
    <w:rsid w:val="0029124A"/>
    <w:rsid w:val="00291784"/>
    <w:rsid w:val="00291A01"/>
    <w:rsid w:val="00291C32"/>
    <w:rsid w:val="0029296C"/>
    <w:rsid w:val="00293057"/>
    <w:rsid w:val="00293267"/>
    <w:rsid w:val="002940FC"/>
    <w:rsid w:val="002943F0"/>
    <w:rsid w:val="00294BFA"/>
    <w:rsid w:val="0029588C"/>
    <w:rsid w:val="002976B5"/>
    <w:rsid w:val="00297B7D"/>
    <w:rsid w:val="002A06B3"/>
    <w:rsid w:val="002A1BF1"/>
    <w:rsid w:val="002A1D16"/>
    <w:rsid w:val="002A1E4B"/>
    <w:rsid w:val="002A1E4E"/>
    <w:rsid w:val="002A2A6A"/>
    <w:rsid w:val="002A3E5D"/>
    <w:rsid w:val="002A4B37"/>
    <w:rsid w:val="002A5247"/>
    <w:rsid w:val="002A605E"/>
    <w:rsid w:val="002A7987"/>
    <w:rsid w:val="002B023C"/>
    <w:rsid w:val="002B0259"/>
    <w:rsid w:val="002B0853"/>
    <w:rsid w:val="002B10B1"/>
    <w:rsid w:val="002B17A4"/>
    <w:rsid w:val="002B1F06"/>
    <w:rsid w:val="002B2022"/>
    <w:rsid w:val="002B2310"/>
    <w:rsid w:val="002B2881"/>
    <w:rsid w:val="002B2A63"/>
    <w:rsid w:val="002B2BA1"/>
    <w:rsid w:val="002B2BEF"/>
    <w:rsid w:val="002B2D98"/>
    <w:rsid w:val="002B437E"/>
    <w:rsid w:val="002B4A01"/>
    <w:rsid w:val="002B5110"/>
    <w:rsid w:val="002B5382"/>
    <w:rsid w:val="002B5AD0"/>
    <w:rsid w:val="002B5E0C"/>
    <w:rsid w:val="002B5FC0"/>
    <w:rsid w:val="002B607C"/>
    <w:rsid w:val="002B6604"/>
    <w:rsid w:val="002B66F5"/>
    <w:rsid w:val="002B6AC6"/>
    <w:rsid w:val="002B751B"/>
    <w:rsid w:val="002B7A4D"/>
    <w:rsid w:val="002C0527"/>
    <w:rsid w:val="002C058E"/>
    <w:rsid w:val="002C3463"/>
    <w:rsid w:val="002C3622"/>
    <w:rsid w:val="002C387C"/>
    <w:rsid w:val="002C45E3"/>
    <w:rsid w:val="002C4668"/>
    <w:rsid w:val="002C48A7"/>
    <w:rsid w:val="002C5163"/>
    <w:rsid w:val="002C51A1"/>
    <w:rsid w:val="002C5717"/>
    <w:rsid w:val="002C64CA"/>
    <w:rsid w:val="002C6B69"/>
    <w:rsid w:val="002C7053"/>
    <w:rsid w:val="002C767E"/>
    <w:rsid w:val="002C76A7"/>
    <w:rsid w:val="002D06FA"/>
    <w:rsid w:val="002D07D2"/>
    <w:rsid w:val="002D151C"/>
    <w:rsid w:val="002D194D"/>
    <w:rsid w:val="002D1CA3"/>
    <w:rsid w:val="002D1CE8"/>
    <w:rsid w:val="002D32AD"/>
    <w:rsid w:val="002D45CD"/>
    <w:rsid w:val="002D4B68"/>
    <w:rsid w:val="002D526B"/>
    <w:rsid w:val="002D5367"/>
    <w:rsid w:val="002D5545"/>
    <w:rsid w:val="002D56FA"/>
    <w:rsid w:val="002D5766"/>
    <w:rsid w:val="002D5829"/>
    <w:rsid w:val="002E09B7"/>
    <w:rsid w:val="002E199E"/>
    <w:rsid w:val="002E1CA6"/>
    <w:rsid w:val="002E2104"/>
    <w:rsid w:val="002E2A8E"/>
    <w:rsid w:val="002E2C62"/>
    <w:rsid w:val="002E2EA9"/>
    <w:rsid w:val="002E45DA"/>
    <w:rsid w:val="002E4DBB"/>
    <w:rsid w:val="002E579B"/>
    <w:rsid w:val="002E5AB2"/>
    <w:rsid w:val="002E647A"/>
    <w:rsid w:val="002E6867"/>
    <w:rsid w:val="002E75BA"/>
    <w:rsid w:val="002E7F1D"/>
    <w:rsid w:val="002E7F8F"/>
    <w:rsid w:val="002F1164"/>
    <w:rsid w:val="002F1215"/>
    <w:rsid w:val="002F28A2"/>
    <w:rsid w:val="002F30E9"/>
    <w:rsid w:val="002F455C"/>
    <w:rsid w:val="002F5509"/>
    <w:rsid w:val="002F623B"/>
    <w:rsid w:val="002F638C"/>
    <w:rsid w:val="002F6CFB"/>
    <w:rsid w:val="002F716E"/>
    <w:rsid w:val="002F7268"/>
    <w:rsid w:val="002F7550"/>
    <w:rsid w:val="003000BD"/>
    <w:rsid w:val="00303000"/>
    <w:rsid w:val="00303050"/>
    <w:rsid w:val="00303EB4"/>
    <w:rsid w:val="00303ED5"/>
    <w:rsid w:val="00303F32"/>
    <w:rsid w:val="00304945"/>
    <w:rsid w:val="0030525C"/>
    <w:rsid w:val="00306A59"/>
    <w:rsid w:val="00307AB5"/>
    <w:rsid w:val="00310837"/>
    <w:rsid w:val="00312186"/>
    <w:rsid w:val="003121F6"/>
    <w:rsid w:val="0031239B"/>
    <w:rsid w:val="00312B40"/>
    <w:rsid w:val="00312E63"/>
    <w:rsid w:val="00314034"/>
    <w:rsid w:val="0031403E"/>
    <w:rsid w:val="0031432B"/>
    <w:rsid w:val="00314673"/>
    <w:rsid w:val="00314B5A"/>
    <w:rsid w:val="00315286"/>
    <w:rsid w:val="003155E3"/>
    <w:rsid w:val="00316CCC"/>
    <w:rsid w:val="0032084E"/>
    <w:rsid w:val="00320CB5"/>
    <w:rsid w:val="0032209A"/>
    <w:rsid w:val="003228C6"/>
    <w:rsid w:val="00324878"/>
    <w:rsid w:val="00325A22"/>
    <w:rsid w:val="00325DCC"/>
    <w:rsid w:val="00326380"/>
    <w:rsid w:val="00327000"/>
    <w:rsid w:val="0032714F"/>
    <w:rsid w:val="00330F77"/>
    <w:rsid w:val="00331FAC"/>
    <w:rsid w:val="00332A7A"/>
    <w:rsid w:val="0033303F"/>
    <w:rsid w:val="003330A7"/>
    <w:rsid w:val="00334971"/>
    <w:rsid w:val="00336572"/>
    <w:rsid w:val="00336C60"/>
    <w:rsid w:val="003407AB"/>
    <w:rsid w:val="00340909"/>
    <w:rsid w:val="00340D06"/>
    <w:rsid w:val="00341EF5"/>
    <w:rsid w:val="00342FA0"/>
    <w:rsid w:val="0034386F"/>
    <w:rsid w:val="00343DDC"/>
    <w:rsid w:val="00344624"/>
    <w:rsid w:val="00344C1F"/>
    <w:rsid w:val="0034626F"/>
    <w:rsid w:val="00346414"/>
    <w:rsid w:val="00346ACF"/>
    <w:rsid w:val="00346AE1"/>
    <w:rsid w:val="00347D1F"/>
    <w:rsid w:val="00350E3A"/>
    <w:rsid w:val="003515B9"/>
    <w:rsid w:val="00353CA0"/>
    <w:rsid w:val="00353F4F"/>
    <w:rsid w:val="0035512F"/>
    <w:rsid w:val="00355470"/>
    <w:rsid w:val="00355AC7"/>
    <w:rsid w:val="003576AD"/>
    <w:rsid w:val="00357701"/>
    <w:rsid w:val="003613FD"/>
    <w:rsid w:val="0036164E"/>
    <w:rsid w:val="00362453"/>
    <w:rsid w:val="00363451"/>
    <w:rsid w:val="0036379A"/>
    <w:rsid w:val="00364242"/>
    <w:rsid w:val="00364DC0"/>
    <w:rsid w:val="00364E15"/>
    <w:rsid w:val="003654AD"/>
    <w:rsid w:val="00365B4C"/>
    <w:rsid w:val="00366316"/>
    <w:rsid w:val="00370A0C"/>
    <w:rsid w:val="00370E04"/>
    <w:rsid w:val="00370E6B"/>
    <w:rsid w:val="00371F7B"/>
    <w:rsid w:val="0037275A"/>
    <w:rsid w:val="0037287F"/>
    <w:rsid w:val="00373365"/>
    <w:rsid w:val="003737AD"/>
    <w:rsid w:val="00375990"/>
    <w:rsid w:val="00376B0A"/>
    <w:rsid w:val="00376C60"/>
    <w:rsid w:val="00376EDB"/>
    <w:rsid w:val="003771BA"/>
    <w:rsid w:val="003804C8"/>
    <w:rsid w:val="003805BC"/>
    <w:rsid w:val="00380CA1"/>
    <w:rsid w:val="00381B87"/>
    <w:rsid w:val="00382066"/>
    <w:rsid w:val="0038241E"/>
    <w:rsid w:val="003824C5"/>
    <w:rsid w:val="00384435"/>
    <w:rsid w:val="00384573"/>
    <w:rsid w:val="00384747"/>
    <w:rsid w:val="00386ACE"/>
    <w:rsid w:val="003876FF"/>
    <w:rsid w:val="00387E8E"/>
    <w:rsid w:val="00390272"/>
    <w:rsid w:val="0039091A"/>
    <w:rsid w:val="003914D4"/>
    <w:rsid w:val="00391B8A"/>
    <w:rsid w:val="00392A44"/>
    <w:rsid w:val="0039335F"/>
    <w:rsid w:val="00393376"/>
    <w:rsid w:val="0039376A"/>
    <w:rsid w:val="003939F6"/>
    <w:rsid w:val="00393C91"/>
    <w:rsid w:val="003941DA"/>
    <w:rsid w:val="00396664"/>
    <w:rsid w:val="00396A48"/>
    <w:rsid w:val="00397514"/>
    <w:rsid w:val="0039773A"/>
    <w:rsid w:val="003979FA"/>
    <w:rsid w:val="003A08CF"/>
    <w:rsid w:val="003A1488"/>
    <w:rsid w:val="003A227D"/>
    <w:rsid w:val="003A2849"/>
    <w:rsid w:val="003A2A67"/>
    <w:rsid w:val="003A2CC9"/>
    <w:rsid w:val="003A2E57"/>
    <w:rsid w:val="003A3468"/>
    <w:rsid w:val="003A3DB4"/>
    <w:rsid w:val="003A47AA"/>
    <w:rsid w:val="003A4CB7"/>
    <w:rsid w:val="003A4DC8"/>
    <w:rsid w:val="003A5852"/>
    <w:rsid w:val="003A6882"/>
    <w:rsid w:val="003A693C"/>
    <w:rsid w:val="003A7608"/>
    <w:rsid w:val="003A77AC"/>
    <w:rsid w:val="003B02FD"/>
    <w:rsid w:val="003B1A6C"/>
    <w:rsid w:val="003B2CB5"/>
    <w:rsid w:val="003B2FE3"/>
    <w:rsid w:val="003B339E"/>
    <w:rsid w:val="003B33ED"/>
    <w:rsid w:val="003B446D"/>
    <w:rsid w:val="003B6C3B"/>
    <w:rsid w:val="003B7AA8"/>
    <w:rsid w:val="003C05D2"/>
    <w:rsid w:val="003C1D16"/>
    <w:rsid w:val="003C23E8"/>
    <w:rsid w:val="003C2E3E"/>
    <w:rsid w:val="003C4BD5"/>
    <w:rsid w:val="003C4DAE"/>
    <w:rsid w:val="003C516C"/>
    <w:rsid w:val="003C51A0"/>
    <w:rsid w:val="003C5CEE"/>
    <w:rsid w:val="003C6CEC"/>
    <w:rsid w:val="003C7489"/>
    <w:rsid w:val="003C7EE4"/>
    <w:rsid w:val="003D06B7"/>
    <w:rsid w:val="003D12D2"/>
    <w:rsid w:val="003D1505"/>
    <w:rsid w:val="003D15BE"/>
    <w:rsid w:val="003D2070"/>
    <w:rsid w:val="003D3C75"/>
    <w:rsid w:val="003D3E31"/>
    <w:rsid w:val="003D3F73"/>
    <w:rsid w:val="003D4115"/>
    <w:rsid w:val="003D4143"/>
    <w:rsid w:val="003D44CB"/>
    <w:rsid w:val="003D4F51"/>
    <w:rsid w:val="003D5A3F"/>
    <w:rsid w:val="003D5EAC"/>
    <w:rsid w:val="003D5FB9"/>
    <w:rsid w:val="003D66B6"/>
    <w:rsid w:val="003D6B2E"/>
    <w:rsid w:val="003D6EB8"/>
    <w:rsid w:val="003E068C"/>
    <w:rsid w:val="003E0F6D"/>
    <w:rsid w:val="003E1449"/>
    <w:rsid w:val="003E29C8"/>
    <w:rsid w:val="003E3B14"/>
    <w:rsid w:val="003E4232"/>
    <w:rsid w:val="003E4336"/>
    <w:rsid w:val="003E5311"/>
    <w:rsid w:val="003E71B1"/>
    <w:rsid w:val="003E78BA"/>
    <w:rsid w:val="003E7ACD"/>
    <w:rsid w:val="003F0078"/>
    <w:rsid w:val="003F011D"/>
    <w:rsid w:val="003F0470"/>
    <w:rsid w:val="003F0A03"/>
    <w:rsid w:val="003F1A08"/>
    <w:rsid w:val="003F1EA7"/>
    <w:rsid w:val="003F2F2F"/>
    <w:rsid w:val="003F3E88"/>
    <w:rsid w:val="003F5F3C"/>
    <w:rsid w:val="003F62A8"/>
    <w:rsid w:val="003F6794"/>
    <w:rsid w:val="003F68FC"/>
    <w:rsid w:val="003F6925"/>
    <w:rsid w:val="003F6B69"/>
    <w:rsid w:val="003F7A44"/>
    <w:rsid w:val="004010E6"/>
    <w:rsid w:val="00401204"/>
    <w:rsid w:val="00401F27"/>
    <w:rsid w:val="004030EF"/>
    <w:rsid w:val="004033F4"/>
    <w:rsid w:val="00403A57"/>
    <w:rsid w:val="00404CC6"/>
    <w:rsid w:val="00404E57"/>
    <w:rsid w:val="004052E9"/>
    <w:rsid w:val="0040563C"/>
    <w:rsid w:val="0040568E"/>
    <w:rsid w:val="0040584F"/>
    <w:rsid w:val="00405BDB"/>
    <w:rsid w:val="004063A0"/>
    <w:rsid w:val="00406607"/>
    <w:rsid w:val="00406806"/>
    <w:rsid w:val="00406D13"/>
    <w:rsid w:val="00407297"/>
    <w:rsid w:val="00407569"/>
    <w:rsid w:val="00407C84"/>
    <w:rsid w:val="00407FA9"/>
    <w:rsid w:val="00410707"/>
    <w:rsid w:val="0041099C"/>
    <w:rsid w:val="00410CB1"/>
    <w:rsid w:val="00410FB8"/>
    <w:rsid w:val="0041171E"/>
    <w:rsid w:val="0041176E"/>
    <w:rsid w:val="00411B0B"/>
    <w:rsid w:val="00412352"/>
    <w:rsid w:val="0041271A"/>
    <w:rsid w:val="00412BDB"/>
    <w:rsid w:val="00412CA4"/>
    <w:rsid w:val="004130FF"/>
    <w:rsid w:val="0041312C"/>
    <w:rsid w:val="00414CB8"/>
    <w:rsid w:val="0041507D"/>
    <w:rsid w:val="004151EA"/>
    <w:rsid w:val="00417DC8"/>
    <w:rsid w:val="00420098"/>
    <w:rsid w:val="004202C8"/>
    <w:rsid w:val="00421260"/>
    <w:rsid w:val="00421DE7"/>
    <w:rsid w:val="00421F77"/>
    <w:rsid w:val="0042208C"/>
    <w:rsid w:val="00422908"/>
    <w:rsid w:val="00422985"/>
    <w:rsid w:val="00424599"/>
    <w:rsid w:val="00424717"/>
    <w:rsid w:val="00424E24"/>
    <w:rsid w:val="0042534A"/>
    <w:rsid w:val="00425D37"/>
    <w:rsid w:val="0042711D"/>
    <w:rsid w:val="004271D7"/>
    <w:rsid w:val="00427555"/>
    <w:rsid w:val="004301DA"/>
    <w:rsid w:val="00430FCE"/>
    <w:rsid w:val="004319D3"/>
    <w:rsid w:val="004320E4"/>
    <w:rsid w:val="004327CF"/>
    <w:rsid w:val="0043281E"/>
    <w:rsid w:val="00433142"/>
    <w:rsid w:val="00433D7D"/>
    <w:rsid w:val="00433DB0"/>
    <w:rsid w:val="0043466F"/>
    <w:rsid w:val="00435399"/>
    <w:rsid w:val="00435402"/>
    <w:rsid w:val="00435889"/>
    <w:rsid w:val="00435B95"/>
    <w:rsid w:val="00436CBF"/>
    <w:rsid w:val="00436CC4"/>
    <w:rsid w:val="00437329"/>
    <w:rsid w:val="004403B7"/>
    <w:rsid w:val="00440983"/>
    <w:rsid w:val="00440EA2"/>
    <w:rsid w:val="004411B5"/>
    <w:rsid w:val="004413F8"/>
    <w:rsid w:val="00441465"/>
    <w:rsid w:val="00441A32"/>
    <w:rsid w:val="00441DF0"/>
    <w:rsid w:val="00442C91"/>
    <w:rsid w:val="0044410D"/>
    <w:rsid w:val="00444A15"/>
    <w:rsid w:val="00445BC8"/>
    <w:rsid w:val="00445F9A"/>
    <w:rsid w:val="004462BD"/>
    <w:rsid w:val="00446514"/>
    <w:rsid w:val="004478F0"/>
    <w:rsid w:val="004478F6"/>
    <w:rsid w:val="00450092"/>
    <w:rsid w:val="004502FC"/>
    <w:rsid w:val="00450541"/>
    <w:rsid w:val="0045062A"/>
    <w:rsid w:val="00450DA7"/>
    <w:rsid w:val="00451258"/>
    <w:rsid w:val="00451861"/>
    <w:rsid w:val="00451B0E"/>
    <w:rsid w:val="00451B42"/>
    <w:rsid w:val="004527F4"/>
    <w:rsid w:val="00452B22"/>
    <w:rsid w:val="00454847"/>
    <w:rsid w:val="00454B51"/>
    <w:rsid w:val="004553A9"/>
    <w:rsid w:val="004553C6"/>
    <w:rsid w:val="004560C6"/>
    <w:rsid w:val="00456582"/>
    <w:rsid w:val="004566CB"/>
    <w:rsid w:val="004572CA"/>
    <w:rsid w:val="00457563"/>
    <w:rsid w:val="00460263"/>
    <w:rsid w:val="00460ACF"/>
    <w:rsid w:val="004622A7"/>
    <w:rsid w:val="00462477"/>
    <w:rsid w:val="0046408E"/>
    <w:rsid w:val="0046524F"/>
    <w:rsid w:val="00465996"/>
    <w:rsid w:val="00466388"/>
    <w:rsid w:val="004667FC"/>
    <w:rsid w:val="00466C69"/>
    <w:rsid w:val="00466DE8"/>
    <w:rsid w:val="0047076A"/>
    <w:rsid w:val="0047183C"/>
    <w:rsid w:val="00472053"/>
    <w:rsid w:val="00472503"/>
    <w:rsid w:val="0047273E"/>
    <w:rsid w:val="00472A66"/>
    <w:rsid w:val="00472E3C"/>
    <w:rsid w:val="00476FEF"/>
    <w:rsid w:val="004809DE"/>
    <w:rsid w:val="0048136E"/>
    <w:rsid w:val="00481439"/>
    <w:rsid w:val="00481B6E"/>
    <w:rsid w:val="00482145"/>
    <w:rsid w:val="004825A0"/>
    <w:rsid w:val="00483103"/>
    <w:rsid w:val="0048394C"/>
    <w:rsid w:val="00485782"/>
    <w:rsid w:val="004874A9"/>
    <w:rsid w:val="00487E6F"/>
    <w:rsid w:val="0049052B"/>
    <w:rsid w:val="00490FA9"/>
    <w:rsid w:val="0049126A"/>
    <w:rsid w:val="004918F7"/>
    <w:rsid w:val="0049199C"/>
    <w:rsid w:val="0049206F"/>
    <w:rsid w:val="0049247A"/>
    <w:rsid w:val="004927D6"/>
    <w:rsid w:val="004935CE"/>
    <w:rsid w:val="00493807"/>
    <w:rsid w:val="00493D71"/>
    <w:rsid w:val="0049487D"/>
    <w:rsid w:val="00495273"/>
    <w:rsid w:val="00495475"/>
    <w:rsid w:val="00495A50"/>
    <w:rsid w:val="00496315"/>
    <w:rsid w:val="00496566"/>
    <w:rsid w:val="004965FD"/>
    <w:rsid w:val="004967F9"/>
    <w:rsid w:val="00496A9A"/>
    <w:rsid w:val="00496AC7"/>
    <w:rsid w:val="00496B8A"/>
    <w:rsid w:val="004973A9"/>
    <w:rsid w:val="004A00EE"/>
    <w:rsid w:val="004A01CE"/>
    <w:rsid w:val="004A0C53"/>
    <w:rsid w:val="004A1F79"/>
    <w:rsid w:val="004A4A82"/>
    <w:rsid w:val="004A5DA9"/>
    <w:rsid w:val="004A61FD"/>
    <w:rsid w:val="004A7816"/>
    <w:rsid w:val="004A7D62"/>
    <w:rsid w:val="004B0027"/>
    <w:rsid w:val="004B1196"/>
    <w:rsid w:val="004B13B2"/>
    <w:rsid w:val="004B163E"/>
    <w:rsid w:val="004B23A0"/>
    <w:rsid w:val="004B2AE5"/>
    <w:rsid w:val="004B2EB2"/>
    <w:rsid w:val="004B329C"/>
    <w:rsid w:val="004B33FA"/>
    <w:rsid w:val="004B3B1A"/>
    <w:rsid w:val="004B3C68"/>
    <w:rsid w:val="004B408A"/>
    <w:rsid w:val="004B4259"/>
    <w:rsid w:val="004B47D6"/>
    <w:rsid w:val="004B5606"/>
    <w:rsid w:val="004B6119"/>
    <w:rsid w:val="004B6515"/>
    <w:rsid w:val="004B69D8"/>
    <w:rsid w:val="004B759C"/>
    <w:rsid w:val="004B7F4C"/>
    <w:rsid w:val="004B7F71"/>
    <w:rsid w:val="004C0A24"/>
    <w:rsid w:val="004C0E0C"/>
    <w:rsid w:val="004C11B9"/>
    <w:rsid w:val="004C163E"/>
    <w:rsid w:val="004C1B0E"/>
    <w:rsid w:val="004C2523"/>
    <w:rsid w:val="004C3673"/>
    <w:rsid w:val="004C3B4F"/>
    <w:rsid w:val="004C3B62"/>
    <w:rsid w:val="004C4607"/>
    <w:rsid w:val="004C564F"/>
    <w:rsid w:val="004C6627"/>
    <w:rsid w:val="004C6E97"/>
    <w:rsid w:val="004C7251"/>
    <w:rsid w:val="004C7914"/>
    <w:rsid w:val="004C7B85"/>
    <w:rsid w:val="004D03CD"/>
    <w:rsid w:val="004D0740"/>
    <w:rsid w:val="004D1CA9"/>
    <w:rsid w:val="004D1CDD"/>
    <w:rsid w:val="004D2598"/>
    <w:rsid w:val="004D36FA"/>
    <w:rsid w:val="004D424C"/>
    <w:rsid w:val="004D46B8"/>
    <w:rsid w:val="004D4C04"/>
    <w:rsid w:val="004D4DB0"/>
    <w:rsid w:val="004D5C6F"/>
    <w:rsid w:val="004D6142"/>
    <w:rsid w:val="004D65E2"/>
    <w:rsid w:val="004D69F6"/>
    <w:rsid w:val="004D77B8"/>
    <w:rsid w:val="004D7C4C"/>
    <w:rsid w:val="004E0C06"/>
    <w:rsid w:val="004E2635"/>
    <w:rsid w:val="004E2ED1"/>
    <w:rsid w:val="004E3062"/>
    <w:rsid w:val="004E3264"/>
    <w:rsid w:val="004E3C9C"/>
    <w:rsid w:val="004E3CD4"/>
    <w:rsid w:val="004E5355"/>
    <w:rsid w:val="004E5749"/>
    <w:rsid w:val="004E5F64"/>
    <w:rsid w:val="004E6904"/>
    <w:rsid w:val="004E6F27"/>
    <w:rsid w:val="004E71D2"/>
    <w:rsid w:val="004F013F"/>
    <w:rsid w:val="004F0634"/>
    <w:rsid w:val="004F0D87"/>
    <w:rsid w:val="004F1062"/>
    <w:rsid w:val="004F1840"/>
    <w:rsid w:val="004F2BC6"/>
    <w:rsid w:val="004F3196"/>
    <w:rsid w:val="004F3FCA"/>
    <w:rsid w:val="004F45E6"/>
    <w:rsid w:val="004F480A"/>
    <w:rsid w:val="004F6997"/>
    <w:rsid w:val="004F71F6"/>
    <w:rsid w:val="004F78EB"/>
    <w:rsid w:val="004F7AF8"/>
    <w:rsid w:val="004F7BEE"/>
    <w:rsid w:val="004F7E84"/>
    <w:rsid w:val="005002F5"/>
    <w:rsid w:val="005011B7"/>
    <w:rsid w:val="00501D79"/>
    <w:rsid w:val="0050316B"/>
    <w:rsid w:val="005034A7"/>
    <w:rsid w:val="0050496F"/>
    <w:rsid w:val="00505BF4"/>
    <w:rsid w:val="00505F10"/>
    <w:rsid w:val="00510F18"/>
    <w:rsid w:val="00511664"/>
    <w:rsid w:val="00512C68"/>
    <w:rsid w:val="005132AC"/>
    <w:rsid w:val="00513C67"/>
    <w:rsid w:val="00514564"/>
    <w:rsid w:val="005148F8"/>
    <w:rsid w:val="00515633"/>
    <w:rsid w:val="00517561"/>
    <w:rsid w:val="00517A3D"/>
    <w:rsid w:val="00517BDF"/>
    <w:rsid w:val="00517C4E"/>
    <w:rsid w:val="0052065E"/>
    <w:rsid w:val="00520772"/>
    <w:rsid w:val="005207AE"/>
    <w:rsid w:val="00521595"/>
    <w:rsid w:val="00521D51"/>
    <w:rsid w:val="00523426"/>
    <w:rsid w:val="00523C36"/>
    <w:rsid w:val="0052456A"/>
    <w:rsid w:val="00524D02"/>
    <w:rsid w:val="00524FEB"/>
    <w:rsid w:val="0052549E"/>
    <w:rsid w:val="00525524"/>
    <w:rsid w:val="00525C7B"/>
    <w:rsid w:val="00525DC1"/>
    <w:rsid w:val="0052620D"/>
    <w:rsid w:val="00526909"/>
    <w:rsid w:val="00526AA0"/>
    <w:rsid w:val="00526AFE"/>
    <w:rsid w:val="0052766C"/>
    <w:rsid w:val="00527B84"/>
    <w:rsid w:val="00527D38"/>
    <w:rsid w:val="00530ADF"/>
    <w:rsid w:val="005317EC"/>
    <w:rsid w:val="00531AEA"/>
    <w:rsid w:val="00532760"/>
    <w:rsid w:val="005344D9"/>
    <w:rsid w:val="005364F0"/>
    <w:rsid w:val="005367DB"/>
    <w:rsid w:val="00536A4A"/>
    <w:rsid w:val="00537B63"/>
    <w:rsid w:val="005400BA"/>
    <w:rsid w:val="0054103A"/>
    <w:rsid w:val="0054140F"/>
    <w:rsid w:val="0054250E"/>
    <w:rsid w:val="00544453"/>
    <w:rsid w:val="005453B6"/>
    <w:rsid w:val="005457D0"/>
    <w:rsid w:val="0054586D"/>
    <w:rsid w:val="00545CE3"/>
    <w:rsid w:val="00547788"/>
    <w:rsid w:val="00547B6B"/>
    <w:rsid w:val="00551362"/>
    <w:rsid w:val="005519CB"/>
    <w:rsid w:val="00551B01"/>
    <w:rsid w:val="00551E4D"/>
    <w:rsid w:val="00552190"/>
    <w:rsid w:val="00552AA3"/>
    <w:rsid w:val="00554BC1"/>
    <w:rsid w:val="005559A9"/>
    <w:rsid w:val="005559FD"/>
    <w:rsid w:val="00555BF3"/>
    <w:rsid w:val="00555C14"/>
    <w:rsid w:val="0055637A"/>
    <w:rsid w:val="00556687"/>
    <w:rsid w:val="00556D87"/>
    <w:rsid w:val="005575C9"/>
    <w:rsid w:val="0055778A"/>
    <w:rsid w:val="00557A79"/>
    <w:rsid w:val="005607DC"/>
    <w:rsid w:val="00560C9B"/>
    <w:rsid w:val="00561015"/>
    <w:rsid w:val="00561350"/>
    <w:rsid w:val="00561549"/>
    <w:rsid w:val="00561EFE"/>
    <w:rsid w:val="00564852"/>
    <w:rsid w:val="00564957"/>
    <w:rsid w:val="00564C99"/>
    <w:rsid w:val="00565792"/>
    <w:rsid w:val="00565C5D"/>
    <w:rsid w:val="00565CCA"/>
    <w:rsid w:val="00565D5B"/>
    <w:rsid w:val="0056621E"/>
    <w:rsid w:val="00566337"/>
    <w:rsid w:val="00570774"/>
    <w:rsid w:val="005712A9"/>
    <w:rsid w:val="005714F4"/>
    <w:rsid w:val="005717C6"/>
    <w:rsid w:val="00571E78"/>
    <w:rsid w:val="00572B2D"/>
    <w:rsid w:val="00573679"/>
    <w:rsid w:val="00574B03"/>
    <w:rsid w:val="005758E8"/>
    <w:rsid w:val="00576C08"/>
    <w:rsid w:val="0057710E"/>
    <w:rsid w:val="00577E9F"/>
    <w:rsid w:val="00580EE9"/>
    <w:rsid w:val="00582165"/>
    <w:rsid w:val="005821E6"/>
    <w:rsid w:val="0058236F"/>
    <w:rsid w:val="005823CF"/>
    <w:rsid w:val="00583483"/>
    <w:rsid w:val="00583BC9"/>
    <w:rsid w:val="005847EB"/>
    <w:rsid w:val="0058592F"/>
    <w:rsid w:val="00586B66"/>
    <w:rsid w:val="005879DE"/>
    <w:rsid w:val="00590D2A"/>
    <w:rsid w:val="00591618"/>
    <w:rsid w:val="00592283"/>
    <w:rsid w:val="00592FB6"/>
    <w:rsid w:val="00594B90"/>
    <w:rsid w:val="0059559D"/>
    <w:rsid w:val="0059594E"/>
    <w:rsid w:val="00595E0D"/>
    <w:rsid w:val="00595F86"/>
    <w:rsid w:val="005A06F6"/>
    <w:rsid w:val="005A0C6E"/>
    <w:rsid w:val="005A178D"/>
    <w:rsid w:val="005A28AB"/>
    <w:rsid w:val="005A327A"/>
    <w:rsid w:val="005A3D28"/>
    <w:rsid w:val="005A3F2C"/>
    <w:rsid w:val="005A491C"/>
    <w:rsid w:val="005A4CBB"/>
    <w:rsid w:val="005A4E42"/>
    <w:rsid w:val="005A659D"/>
    <w:rsid w:val="005A73B9"/>
    <w:rsid w:val="005B023B"/>
    <w:rsid w:val="005B0464"/>
    <w:rsid w:val="005B1DC6"/>
    <w:rsid w:val="005B1F1C"/>
    <w:rsid w:val="005B244F"/>
    <w:rsid w:val="005B2A39"/>
    <w:rsid w:val="005B425A"/>
    <w:rsid w:val="005B49C9"/>
    <w:rsid w:val="005B58CE"/>
    <w:rsid w:val="005B6232"/>
    <w:rsid w:val="005B72D4"/>
    <w:rsid w:val="005B78DF"/>
    <w:rsid w:val="005C0212"/>
    <w:rsid w:val="005C0813"/>
    <w:rsid w:val="005C0F5A"/>
    <w:rsid w:val="005C13C6"/>
    <w:rsid w:val="005C1729"/>
    <w:rsid w:val="005C199B"/>
    <w:rsid w:val="005C1EE6"/>
    <w:rsid w:val="005C2186"/>
    <w:rsid w:val="005C3139"/>
    <w:rsid w:val="005C3336"/>
    <w:rsid w:val="005C3AF5"/>
    <w:rsid w:val="005C401A"/>
    <w:rsid w:val="005C52D8"/>
    <w:rsid w:val="005C58B2"/>
    <w:rsid w:val="005C5A95"/>
    <w:rsid w:val="005C7259"/>
    <w:rsid w:val="005D0867"/>
    <w:rsid w:val="005D10E9"/>
    <w:rsid w:val="005D1928"/>
    <w:rsid w:val="005D203D"/>
    <w:rsid w:val="005D6C55"/>
    <w:rsid w:val="005D6D04"/>
    <w:rsid w:val="005D6F8E"/>
    <w:rsid w:val="005D7211"/>
    <w:rsid w:val="005D7630"/>
    <w:rsid w:val="005D7E2C"/>
    <w:rsid w:val="005D7FBD"/>
    <w:rsid w:val="005E0534"/>
    <w:rsid w:val="005E1151"/>
    <w:rsid w:val="005E135E"/>
    <w:rsid w:val="005E3151"/>
    <w:rsid w:val="005E414D"/>
    <w:rsid w:val="005E43A0"/>
    <w:rsid w:val="005E43A8"/>
    <w:rsid w:val="005E4721"/>
    <w:rsid w:val="005E48BE"/>
    <w:rsid w:val="005E5BF9"/>
    <w:rsid w:val="005E5F63"/>
    <w:rsid w:val="005E6693"/>
    <w:rsid w:val="005E6E43"/>
    <w:rsid w:val="005E7456"/>
    <w:rsid w:val="005F065E"/>
    <w:rsid w:val="005F0810"/>
    <w:rsid w:val="005F22CD"/>
    <w:rsid w:val="005F29CE"/>
    <w:rsid w:val="005F3085"/>
    <w:rsid w:val="005F3D0D"/>
    <w:rsid w:val="005F4785"/>
    <w:rsid w:val="005F5495"/>
    <w:rsid w:val="005F66AF"/>
    <w:rsid w:val="005F7022"/>
    <w:rsid w:val="005F748E"/>
    <w:rsid w:val="005F78D0"/>
    <w:rsid w:val="005F7E3B"/>
    <w:rsid w:val="00600CCB"/>
    <w:rsid w:val="006017C8"/>
    <w:rsid w:val="006028D5"/>
    <w:rsid w:val="00602A00"/>
    <w:rsid w:val="00602C76"/>
    <w:rsid w:val="00602D32"/>
    <w:rsid w:val="0060308B"/>
    <w:rsid w:val="00603FC8"/>
    <w:rsid w:val="00605DD7"/>
    <w:rsid w:val="00607617"/>
    <w:rsid w:val="00610347"/>
    <w:rsid w:val="00610A9E"/>
    <w:rsid w:val="006110B4"/>
    <w:rsid w:val="00612572"/>
    <w:rsid w:val="00613B4B"/>
    <w:rsid w:val="00614279"/>
    <w:rsid w:val="00614902"/>
    <w:rsid w:val="00615552"/>
    <w:rsid w:val="006171B2"/>
    <w:rsid w:val="0061749B"/>
    <w:rsid w:val="00617842"/>
    <w:rsid w:val="00620015"/>
    <w:rsid w:val="006205C8"/>
    <w:rsid w:val="00620E6B"/>
    <w:rsid w:val="006213A3"/>
    <w:rsid w:val="0062228A"/>
    <w:rsid w:val="006224BA"/>
    <w:rsid w:val="00623F76"/>
    <w:rsid w:val="00624CD8"/>
    <w:rsid w:val="00625D68"/>
    <w:rsid w:val="0062625B"/>
    <w:rsid w:val="0062653C"/>
    <w:rsid w:val="00626819"/>
    <w:rsid w:val="00626C81"/>
    <w:rsid w:val="00627700"/>
    <w:rsid w:val="00627B44"/>
    <w:rsid w:val="0063086C"/>
    <w:rsid w:val="0063115F"/>
    <w:rsid w:val="00633946"/>
    <w:rsid w:val="00633A66"/>
    <w:rsid w:val="006348D4"/>
    <w:rsid w:val="006368F4"/>
    <w:rsid w:val="0063698A"/>
    <w:rsid w:val="00636B3E"/>
    <w:rsid w:val="006373CD"/>
    <w:rsid w:val="00637B38"/>
    <w:rsid w:val="0064037E"/>
    <w:rsid w:val="006406A0"/>
    <w:rsid w:val="00640B0A"/>
    <w:rsid w:val="0064132B"/>
    <w:rsid w:val="006416DC"/>
    <w:rsid w:val="006426E2"/>
    <w:rsid w:val="00643A0A"/>
    <w:rsid w:val="00643AF1"/>
    <w:rsid w:val="006448BC"/>
    <w:rsid w:val="00644B6E"/>
    <w:rsid w:val="0064515C"/>
    <w:rsid w:val="00646846"/>
    <w:rsid w:val="00646BBD"/>
    <w:rsid w:val="00647508"/>
    <w:rsid w:val="0065196A"/>
    <w:rsid w:val="00653EE0"/>
    <w:rsid w:val="00654F20"/>
    <w:rsid w:val="006554FD"/>
    <w:rsid w:val="00655539"/>
    <w:rsid w:val="00655DF8"/>
    <w:rsid w:val="00657759"/>
    <w:rsid w:val="00657997"/>
    <w:rsid w:val="0066065B"/>
    <w:rsid w:val="00660666"/>
    <w:rsid w:val="00661EB3"/>
    <w:rsid w:val="006630A8"/>
    <w:rsid w:val="00663892"/>
    <w:rsid w:val="00663AC0"/>
    <w:rsid w:val="00663DE3"/>
    <w:rsid w:val="006647F1"/>
    <w:rsid w:val="00664CA7"/>
    <w:rsid w:val="00664FAC"/>
    <w:rsid w:val="00665B85"/>
    <w:rsid w:val="00666289"/>
    <w:rsid w:val="006674C0"/>
    <w:rsid w:val="006674D6"/>
    <w:rsid w:val="00667B95"/>
    <w:rsid w:val="00667F4A"/>
    <w:rsid w:val="0067000D"/>
    <w:rsid w:val="0067027E"/>
    <w:rsid w:val="00670535"/>
    <w:rsid w:val="0067070C"/>
    <w:rsid w:val="00670B49"/>
    <w:rsid w:val="00670B59"/>
    <w:rsid w:val="00671735"/>
    <w:rsid w:val="00671E26"/>
    <w:rsid w:val="006723FD"/>
    <w:rsid w:val="00672407"/>
    <w:rsid w:val="00672549"/>
    <w:rsid w:val="00673557"/>
    <w:rsid w:val="00673775"/>
    <w:rsid w:val="00674AE9"/>
    <w:rsid w:val="006759D0"/>
    <w:rsid w:val="00675EE0"/>
    <w:rsid w:val="006764C6"/>
    <w:rsid w:val="006803ED"/>
    <w:rsid w:val="006814F0"/>
    <w:rsid w:val="0068238D"/>
    <w:rsid w:val="00682EC6"/>
    <w:rsid w:val="00683927"/>
    <w:rsid w:val="0068495E"/>
    <w:rsid w:val="006851EE"/>
    <w:rsid w:val="0068571C"/>
    <w:rsid w:val="0069268B"/>
    <w:rsid w:val="00692B7B"/>
    <w:rsid w:val="00694CEE"/>
    <w:rsid w:val="00694E2B"/>
    <w:rsid w:val="00695411"/>
    <w:rsid w:val="006959A9"/>
    <w:rsid w:val="006972AA"/>
    <w:rsid w:val="006978FE"/>
    <w:rsid w:val="00697E92"/>
    <w:rsid w:val="006A034A"/>
    <w:rsid w:val="006A0D98"/>
    <w:rsid w:val="006A3F03"/>
    <w:rsid w:val="006A41B6"/>
    <w:rsid w:val="006A41EB"/>
    <w:rsid w:val="006A49F9"/>
    <w:rsid w:val="006A4A0F"/>
    <w:rsid w:val="006A4AA6"/>
    <w:rsid w:val="006A4E4E"/>
    <w:rsid w:val="006A5142"/>
    <w:rsid w:val="006A5319"/>
    <w:rsid w:val="006A7528"/>
    <w:rsid w:val="006A7754"/>
    <w:rsid w:val="006B04EA"/>
    <w:rsid w:val="006B153A"/>
    <w:rsid w:val="006B1CD4"/>
    <w:rsid w:val="006B2120"/>
    <w:rsid w:val="006B2D25"/>
    <w:rsid w:val="006B2EFE"/>
    <w:rsid w:val="006B2FBD"/>
    <w:rsid w:val="006B44BA"/>
    <w:rsid w:val="006B4E55"/>
    <w:rsid w:val="006B5743"/>
    <w:rsid w:val="006B5EC2"/>
    <w:rsid w:val="006B6A86"/>
    <w:rsid w:val="006B708B"/>
    <w:rsid w:val="006B7175"/>
    <w:rsid w:val="006B7A1C"/>
    <w:rsid w:val="006B7FF8"/>
    <w:rsid w:val="006C0408"/>
    <w:rsid w:val="006C0B62"/>
    <w:rsid w:val="006C1017"/>
    <w:rsid w:val="006C178D"/>
    <w:rsid w:val="006C26A5"/>
    <w:rsid w:val="006C28D1"/>
    <w:rsid w:val="006C4032"/>
    <w:rsid w:val="006C49A4"/>
    <w:rsid w:val="006C4A52"/>
    <w:rsid w:val="006C5B0A"/>
    <w:rsid w:val="006C5CFA"/>
    <w:rsid w:val="006C6109"/>
    <w:rsid w:val="006C6417"/>
    <w:rsid w:val="006C698C"/>
    <w:rsid w:val="006C6CA1"/>
    <w:rsid w:val="006C6D9A"/>
    <w:rsid w:val="006C6DBA"/>
    <w:rsid w:val="006C7E3B"/>
    <w:rsid w:val="006D08C1"/>
    <w:rsid w:val="006D1D82"/>
    <w:rsid w:val="006D1E16"/>
    <w:rsid w:val="006D362C"/>
    <w:rsid w:val="006D4907"/>
    <w:rsid w:val="006D5EC4"/>
    <w:rsid w:val="006D6757"/>
    <w:rsid w:val="006D731F"/>
    <w:rsid w:val="006D745C"/>
    <w:rsid w:val="006E0B05"/>
    <w:rsid w:val="006E0BDC"/>
    <w:rsid w:val="006E0E83"/>
    <w:rsid w:val="006E0F3D"/>
    <w:rsid w:val="006E2102"/>
    <w:rsid w:val="006E23DD"/>
    <w:rsid w:val="006E2705"/>
    <w:rsid w:val="006E27DA"/>
    <w:rsid w:val="006E3235"/>
    <w:rsid w:val="006E3B14"/>
    <w:rsid w:val="006E3F62"/>
    <w:rsid w:val="006E4C50"/>
    <w:rsid w:val="006E559F"/>
    <w:rsid w:val="006E5B43"/>
    <w:rsid w:val="006E5F8A"/>
    <w:rsid w:val="006E68EE"/>
    <w:rsid w:val="006E7D13"/>
    <w:rsid w:val="006F1F74"/>
    <w:rsid w:val="006F2270"/>
    <w:rsid w:val="006F2978"/>
    <w:rsid w:val="006F33DF"/>
    <w:rsid w:val="006F3C39"/>
    <w:rsid w:val="006F4337"/>
    <w:rsid w:val="006F43C1"/>
    <w:rsid w:val="006F489E"/>
    <w:rsid w:val="006F49DF"/>
    <w:rsid w:val="006F5C55"/>
    <w:rsid w:val="006F5D9C"/>
    <w:rsid w:val="006F5DE2"/>
    <w:rsid w:val="006F62E0"/>
    <w:rsid w:val="006F6782"/>
    <w:rsid w:val="006F6C35"/>
    <w:rsid w:val="006F6F17"/>
    <w:rsid w:val="006F754E"/>
    <w:rsid w:val="006F75E5"/>
    <w:rsid w:val="006F7854"/>
    <w:rsid w:val="006F7DAE"/>
    <w:rsid w:val="007026A4"/>
    <w:rsid w:val="00703724"/>
    <w:rsid w:val="00704D06"/>
    <w:rsid w:val="00704D24"/>
    <w:rsid w:val="00705EC3"/>
    <w:rsid w:val="00706081"/>
    <w:rsid w:val="007061FF"/>
    <w:rsid w:val="00706504"/>
    <w:rsid w:val="00706F16"/>
    <w:rsid w:val="0070701C"/>
    <w:rsid w:val="007077A7"/>
    <w:rsid w:val="007079AB"/>
    <w:rsid w:val="00707F1E"/>
    <w:rsid w:val="00710BBD"/>
    <w:rsid w:val="00710DFE"/>
    <w:rsid w:val="007110A1"/>
    <w:rsid w:val="00711757"/>
    <w:rsid w:val="00711AA3"/>
    <w:rsid w:val="00712567"/>
    <w:rsid w:val="00712AB6"/>
    <w:rsid w:val="0071358C"/>
    <w:rsid w:val="00713A1C"/>
    <w:rsid w:val="007150B0"/>
    <w:rsid w:val="00715B8B"/>
    <w:rsid w:val="00715DCF"/>
    <w:rsid w:val="007168E5"/>
    <w:rsid w:val="00716A99"/>
    <w:rsid w:val="00716BB3"/>
    <w:rsid w:val="0071771C"/>
    <w:rsid w:val="00720049"/>
    <w:rsid w:val="00720D14"/>
    <w:rsid w:val="00720D64"/>
    <w:rsid w:val="00721890"/>
    <w:rsid w:val="00722474"/>
    <w:rsid w:val="00722C11"/>
    <w:rsid w:val="00722CEF"/>
    <w:rsid w:val="007235E7"/>
    <w:rsid w:val="0072360A"/>
    <w:rsid w:val="0072496A"/>
    <w:rsid w:val="00725292"/>
    <w:rsid w:val="00725415"/>
    <w:rsid w:val="00727D3D"/>
    <w:rsid w:val="00727FC7"/>
    <w:rsid w:val="007307C8"/>
    <w:rsid w:val="007308A8"/>
    <w:rsid w:val="00730A92"/>
    <w:rsid w:val="00730FAD"/>
    <w:rsid w:val="00731582"/>
    <w:rsid w:val="0073192C"/>
    <w:rsid w:val="00732A9C"/>
    <w:rsid w:val="00733B2B"/>
    <w:rsid w:val="00734543"/>
    <w:rsid w:val="0073498B"/>
    <w:rsid w:val="007349EB"/>
    <w:rsid w:val="007350F5"/>
    <w:rsid w:val="00736E2B"/>
    <w:rsid w:val="00737901"/>
    <w:rsid w:val="007379A1"/>
    <w:rsid w:val="007401ED"/>
    <w:rsid w:val="007409D4"/>
    <w:rsid w:val="00740C41"/>
    <w:rsid w:val="00741819"/>
    <w:rsid w:val="0074184D"/>
    <w:rsid w:val="00741C71"/>
    <w:rsid w:val="00743069"/>
    <w:rsid w:val="007439CF"/>
    <w:rsid w:val="00744627"/>
    <w:rsid w:val="007447AB"/>
    <w:rsid w:val="00744B0C"/>
    <w:rsid w:val="007457C2"/>
    <w:rsid w:val="00745FC6"/>
    <w:rsid w:val="00746190"/>
    <w:rsid w:val="007468F0"/>
    <w:rsid w:val="0074717D"/>
    <w:rsid w:val="0075044C"/>
    <w:rsid w:val="007504EE"/>
    <w:rsid w:val="0075133B"/>
    <w:rsid w:val="007514D4"/>
    <w:rsid w:val="007529C8"/>
    <w:rsid w:val="00753055"/>
    <w:rsid w:val="007535D6"/>
    <w:rsid w:val="00754FCE"/>
    <w:rsid w:val="00755551"/>
    <w:rsid w:val="0075576B"/>
    <w:rsid w:val="00756109"/>
    <w:rsid w:val="00756EF0"/>
    <w:rsid w:val="007578E6"/>
    <w:rsid w:val="00757972"/>
    <w:rsid w:val="00757AB0"/>
    <w:rsid w:val="007608F1"/>
    <w:rsid w:val="0076125A"/>
    <w:rsid w:val="0076180F"/>
    <w:rsid w:val="00762565"/>
    <w:rsid w:val="0076420B"/>
    <w:rsid w:val="00764D50"/>
    <w:rsid w:val="00764ED0"/>
    <w:rsid w:val="00765595"/>
    <w:rsid w:val="007656EC"/>
    <w:rsid w:val="00765AE1"/>
    <w:rsid w:val="00766307"/>
    <w:rsid w:val="0076692D"/>
    <w:rsid w:val="00766C8B"/>
    <w:rsid w:val="00766D4F"/>
    <w:rsid w:val="00767975"/>
    <w:rsid w:val="00767B6F"/>
    <w:rsid w:val="00772250"/>
    <w:rsid w:val="007728F5"/>
    <w:rsid w:val="00772B0D"/>
    <w:rsid w:val="00773E89"/>
    <w:rsid w:val="007764CE"/>
    <w:rsid w:val="007766C0"/>
    <w:rsid w:val="00776837"/>
    <w:rsid w:val="00777911"/>
    <w:rsid w:val="00777D61"/>
    <w:rsid w:val="007801E6"/>
    <w:rsid w:val="00781081"/>
    <w:rsid w:val="00781A2C"/>
    <w:rsid w:val="00781B3A"/>
    <w:rsid w:val="00781CA9"/>
    <w:rsid w:val="007825AC"/>
    <w:rsid w:val="00783027"/>
    <w:rsid w:val="00783D31"/>
    <w:rsid w:val="00784012"/>
    <w:rsid w:val="0078447B"/>
    <w:rsid w:val="00784C6E"/>
    <w:rsid w:val="00784F7D"/>
    <w:rsid w:val="007856DC"/>
    <w:rsid w:val="00785997"/>
    <w:rsid w:val="00786054"/>
    <w:rsid w:val="00786412"/>
    <w:rsid w:val="0078664A"/>
    <w:rsid w:val="00786BA4"/>
    <w:rsid w:val="00790CB7"/>
    <w:rsid w:val="00791216"/>
    <w:rsid w:val="0079183C"/>
    <w:rsid w:val="00791D00"/>
    <w:rsid w:val="007929FB"/>
    <w:rsid w:val="00792E36"/>
    <w:rsid w:val="0079438C"/>
    <w:rsid w:val="007958C1"/>
    <w:rsid w:val="00795ED6"/>
    <w:rsid w:val="007973AA"/>
    <w:rsid w:val="00797C7F"/>
    <w:rsid w:val="00797EA9"/>
    <w:rsid w:val="007A1348"/>
    <w:rsid w:val="007A17AC"/>
    <w:rsid w:val="007A249B"/>
    <w:rsid w:val="007A2FB8"/>
    <w:rsid w:val="007A3392"/>
    <w:rsid w:val="007A3445"/>
    <w:rsid w:val="007A437C"/>
    <w:rsid w:val="007A44F0"/>
    <w:rsid w:val="007A4F0A"/>
    <w:rsid w:val="007A5989"/>
    <w:rsid w:val="007A5E28"/>
    <w:rsid w:val="007A69DE"/>
    <w:rsid w:val="007A6AAC"/>
    <w:rsid w:val="007A6F10"/>
    <w:rsid w:val="007A7849"/>
    <w:rsid w:val="007A7B03"/>
    <w:rsid w:val="007A7FA3"/>
    <w:rsid w:val="007B01C8"/>
    <w:rsid w:val="007B135B"/>
    <w:rsid w:val="007B15BA"/>
    <w:rsid w:val="007B1F4B"/>
    <w:rsid w:val="007B218B"/>
    <w:rsid w:val="007B261C"/>
    <w:rsid w:val="007B2858"/>
    <w:rsid w:val="007B305E"/>
    <w:rsid w:val="007B3636"/>
    <w:rsid w:val="007B3E4B"/>
    <w:rsid w:val="007B4293"/>
    <w:rsid w:val="007B436B"/>
    <w:rsid w:val="007B4C62"/>
    <w:rsid w:val="007B4D38"/>
    <w:rsid w:val="007B57ED"/>
    <w:rsid w:val="007B6173"/>
    <w:rsid w:val="007B622C"/>
    <w:rsid w:val="007B67D6"/>
    <w:rsid w:val="007B6AC4"/>
    <w:rsid w:val="007B72F6"/>
    <w:rsid w:val="007B7EA3"/>
    <w:rsid w:val="007B7FAF"/>
    <w:rsid w:val="007C09F9"/>
    <w:rsid w:val="007C0C26"/>
    <w:rsid w:val="007C14F2"/>
    <w:rsid w:val="007C1611"/>
    <w:rsid w:val="007C3C57"/>
    <w:rsid w:val="007C3D95"/>
    <w:rsid w:val="007C5A23"/>
    <w:rsid w:val="007C60F0"/>
    <w:rsid w:val="007C756D"/>
    <w:rsid w:val="007C7C57"/>
    <w:rsid w:val="007D04DD"/>
    <w:rsid w:val="007D0B52"/>
    <w:rsid w:val="007D0E71"/>
    <w:rsid w:val="007D12BB"/>
    <w:rsid w:val="007D18BE"/>
    <w:rsid w:val="007D1947"/>
    <w:rsid w:val="007D1D58"/>
    <w:rsid w:val="007D1F0E"/>
    <w:rsid w:val="007D25A1"/>
    <w:rsid w:val="007D2608"/>
    <w:rsid w:val="007D2A04"/>
    <w:rsid w:val="007D369C"/>
    <w:rsid w:val="007D42FD"/>
    <w:rsid w:val="007D49EC"/>
    <w:rsid w:val="007D5081"/>
    <w:rsid w:val="007D5A08"/>
    <w:rsid w:val="007D730B"/>
    <w:rsid w:val="007D7902"/>
    <w:rsid w:val="007D7A6B"/>
    <w:rsid w:val="007E183E"/>
    <w:rsid w:val="007E1F39"/>
    <w:rsid w:val="007E2492"/>
    <w:rsid w:val="007E2652"/>
    <w:rsid w:val="007E3446"/>
    <w:rsid w:val="007E46B2"/>
    <w:rsid w:val="007E5201"/>
    <w:rsid w:val="007E5C48"/>
    <w:rsid w:val="007E6A3E"/>
    <w:rsid w:val="007E6F25"/>
    <w:rsid w:val="007E717C"/>
    <w:rsid w:val="007E718D"/>
    <w:rsid w:val="007E7330"/>
    <w:rsid w:val="007F00B4"/>
    <w:rsid w:val="007F0280"/>
    <w:rsid w:val="007F045A"/>
    <w:rsid w:val="007F0AC9"/>
    <w:rsid w:val="007F0C10"/>
    <w:rsid w:val="007F1505"/>
    <w:rsid w:val="007F158F"/>
    <w:rsid w:val="007F1EA8"/>
    <w:rsid w:val="007F22E2"/>
    <w:rsid w:val="007F2FE5"/>
    <w:rsid w:val="007F3463"/>
    <w:rsid w:val="007F3C9B"/>
    <w:rsid w:val="007F3D6D"/>
    <w:rsid w:val="007F491B"/>
    <w:rsid w:val="007F6900"/>
    <w:rsid w:val="00802D7C"/>
    <w:rsid w:val="008033FE"/>
    <w:rsid w:val="0080357A"/>
    <w:rsid w:val="00803B02"/>
    <w:rsid w:val="00804436"/>
    <w:rsid w:val="00804DF2"/>
    <w:rsid w:val="008051B4"/>
    <w:rsid w:val="00807275"/>
    <w:rsid w:val="00807286"/>
    <w:rsid w:val="008102F4"/>
    <w:rsid w:val="00810D27"/>
    <w:rsid w:val="00810F41"/>
    <w:rsid w:val="00811269"/>
    <w:rsid w:val="008114F3"/>
    <w:rsid w:val="00811838"/>
    <w:rsid w:val="00811868"/>
    <w:rsid w:val="00813381"/>
    <w:rsid w:val="00813647"/>
    <w:rsid w:val="00814628"/>
    <w:rsid w:val="00814AA1"/>
    <w:rsid w:val="00814B8D"/>
    <w:rsid w:val="008155F7"/>
    <w:rsid w:val="008156FD"/>
    <w:rsid w:val="00815934"/>
    <w:rsid w:val="00816084"/>
    <w:rsid w:val="0081614F"/>
    <w:rsid w:val="00816150"/>
    <w:rsid w:val="00817534"/>
    <w:rsid w:val="00820E05"/>
    <w:rsid w:val="00821CDC"/>
    <w:rsid w:val="00821F41"/>
    <w:rsid w:val="00821FF2"/>
    <w:rsid w:val="0082265F"/>
    <w:rsid w:val="00823F10"/>
    <w:rsid w:val="008241AE"/>
    <w:rsid w:val="00824955"/>
    <w:rsid w:val="00825E5E"/>
    <w:rsid w:val="008260D9"/>
    <w:rsid w:val="00826307"/>
    <w:rsid w:val="00827C1D"/>
    <w:rsid w:val="00830D5A"/>
    <w:rsid w:val="00831049"/>
    <w:rsid w:val="0083108F"/>
    <w:rsid w:val="008314EF"/>
    <w:rsid w:val="00831CA5"/>
    <w:rsid w:val="00832082"/>
    <w:rsid w:val="0083266D"/>
    <w:rsid w:val="00832750"/>
    <w:rsid w:val="008342BF"/>
    <w:rsid w:val="00835AC7"/>
    <w:rsid w:val="00835DCE"/>
    <w:rsid w:val="00836173"/>
    <w:rsid w:val="008371DF"/>
    <w:rsid w:val="008374CD"/>
    <w:rsid w:val="008419D5"/>
    <w:rsid w:val="008419DC"/>
    <w:rsid w:val="00841D7B"/>
    <w:rsid w:val="008420DA"/>
    <w:rsid w:val="00842511"/>
    <w:rsid w:val="0084285A"/>
    <w:rsid w:val="00842D0B"/>
    <w:rsid w:val="0084347B"/>
    <w:rsid w:val="00843CC7"/>
    <w:rsid w:val="00844A31"/>
    <w:rsid w:val="00850A53"/>
    <w:rsid w:val="00851139"/>
    <w:rsid w:val="00851584"/>
    <w:rsid w:val="00851B64"/>
    <w:rsid w:val="0085217C"/>
    <w:rsid w:val="00853124"/>
    <w:rsid w:val="00854C0C"/>
    <w:rsid w:val="00855AB2"/>
    <w:rsid w:val="00856274"/>
    <w:rsid w:val="0085688B"/>
    <w:rsid w:val="00856901"/>
    <w:rsid w:val="00856B38"/>
    <w:rsid w:val="00856F51"/>
    <w:rsid w:val="008577DD"/>
    <w:rsid w:val="0086026F"/>
    <w:rsid w:val="00861014"/>
    <w:rsid w:val="00861692"/>
    <w:rsid w:val="00861C8A"/>
    <w:rsid w:val="00861FD3"/>
    <w:rsid w:val="008624FA"/>
    <w:rsid w:val="008638A7"/>
    <w:rsid w:val="00864514"/>
    <w:rsid w:val="008674B0"/>
    <w:rsid w:val="00870D3C"/>
    <w:rsid w:val="00873065"/>
    <w:rsid w:val="0087488B"/>
    <w:rsid w:val="00874E34"/>
    <w:rsid w:val="00875364"/>
    <w:rsid w:val="00875AAA"/>
    <w:rsid w:val="00875ED5"/>
    <w:rsid w:val="0087608A"/>
    <w:rsid w:val="008766AA"/>
    <w:rsid w:val="00877498"/>
    <w:rsid w:val="00880757"/>
    <w:rsid w:val="00880C8B"/>
    <w:rsid w:val="00880D89"/>
    <w:rsid w:val="00880E19"/>
    <w:rsid w:val="00881488"/>
    <w:rsid w:val="008818F2"/>
    <w:rsid w:val="008819C6"/>
    <w:rsid w:val="0088215A"/>
    <w:rsid w:val="00882C67"/>
    <w:rsid w:val="00883697"/>
    <w:rsid w:val="008842C1"/>
    <w:rsid w:val="0088469E"/>
    <w:rsid w:val="00885C30"/>
    <w:rsid w:val="00885ED5"/>
    <w:rsid w:val="0088611D"/>
    <w:rsid w:val="0088626A"/>
    <w:rsid w:val="00886E5F"/>
    <w:rsid w:val="0088741F"/>
    <w:rsid w:val="00887D96"/>
    <w:rsid w:val="0089018E"/>
    <w:rsid w:val="00890C2B"/>
    <w:rsid w:val="00891402"/>
    <w:rsid w:val="00891533"/>
    <w:rsid w:val="00891A8F"/>
    <w:rsid w:val="00891D5B"/>
    <w:rsid w:val="00891E80"/>
    <w:rsid w:val="00893701"/>
    <w:rsid w:val="00893CB1"/>
    <w:rsid w:val="0089463E"/>
    <w:rsid w:val="00894D07"/>
    <w:rsid w:val="00896B4D"/>
    <w:rsid w:val="008976EE"/>
    <w:rsid w:val="008977BC"/>
    <w:rsid w:val="00897B39"/>
    <w:rsid w:val="00897FDF"/>
    <w:rsid w:val="008A0464"/>
    <w:rsid w:val="008A08B1"/>
    <w:rsid w:val="008A0BF0"/>
    <w:rsid w:val="008A1CC7"/>
    <w:rsid w:val="008A224F"/>
    <w:rsid w:val="008A27F3"/>
    <w:rsid w:val="008A2A18"/>
    <w:rsid w:val="008A313A"/>
    <w:rsid w:val="008A32C0"/>
    <w:rsid w:val="008A3482"/>
    <w:rsid w:val="008A3578"/>
    <w:rsid w:val="008A3BC4"/>
    <w:rsid w:val="008A40D2"/>
    <w:rsid w:val="008A7286"/>
    <w:rsid w:val="008A7CC0"/>
    <w:rsid w:val="008B14A7"/>
    <w:rsid w:val="008B17C7"/>
    <w:rsid w:val="008B1C5E"/>
    <w:rsid w:val="008B346F"/>
    <w:rsid w:val="008B3784"/>
    <w:rsid w:val="008B41FB"/>
    <w:rsid w:val="008B42AB"/>
    <w:rsid w:val="008B46D0"/>
    <w:rsid w:val="008B6BE8"/>
    <w:rsid w:val="008B6D22"/>
    <w:rsid w:val="008B71EC"/>
    <w:rsid w:val="008B7D2C"/>
    <w:rsid w:val="008C0666"/>
    <w:rsid w:val="008C0946"/>
    <w:rsid w:val="008C0DC9"/>
    <w:rsid w:val="008C1A88"/>
    <w:rsid w:val="008C2175"/>
    <w:rsid w:val="008C21A0"/>
    <w:rsid w:val="008C3405"/>
    <w:rsid w:val="008C4566"/>
    <w:rsid w:val="008C50D3"/>
    <w:rsid w:val="008C5E31"/>
    <w:rsid w:val="008C6191"/>
    <w:rsid w:val="008C680A"/>
    <w:rsid w:val="008D0C9D"/>
    <w:rsid w:val="008D0D7C"/>
    <w:rsid w:val="008D1720"/>
    <w:rsid w:val="008D2C27"/>
    <w:rsid w:val="008D2D56"/>
    <w:rsid w:val="008D2F0E"/>
    <w:rsid w:val="008D31D4"/>
    <w:rsid w:val="008D3524"/>
    <w:rsid w:val="008D40B3"/>
    <w:rsid w:val="008D5BE1"/>
    <w:rsid w:val="008D655B"/>
    <w:rsid w:val="008D72F0"/>
    <w:rsid w:val="008D77D6"/>
    <w:rsid w:val="008D7BEF"/>
    <w:rsid w:val="008E07CD"/>
    <w:rsid w:val="008E0D5A"/>
    <w:rsid w:val="008E16B4"/>
    <w:rsid w:val="008E1845"/>
    <w:rsid w:val="008E1D13"/>
    <w:rsid w:val="008E2251"/>
    <w:rsid w:val="008E2319"/>
    <w:rsid w:val="008E2B4B"/>
    <w:rsid w:val="008E3126"/>
    <w:rsid w:val="008E3F29"/>
    <w:rsid w:val="008E4351"/>
    <w:rsid w:val="008E4549"/>
    <w:rsid w:val="008E52E4"/>
    <w:rsid w:val="008E52E8"/>
    <w:rsid w:val="008E5472"/>
    <w:rsid w:val="008E5BA7"/>
    <w:rsid w:val="008E667D"/>
    <w:rsid w:val="008E7418"/>
    <w:rsid w:val="008E761F"/>
    <w:rsid w:val="008F133E"/>
    <w:rsid w:val="008F2A22"/>
    <w:rsid w:val="008F3626"/>
    <w:rsid w:val="008F373E"/>
    <w:rsid w:val="008F3CBD"/>
    <w:rsid w:val="008F42ED"/>
    <w:rsid w:val="008F43C3"/>
    <w:rsid w:val="008F4E4A"/>
    <w:rsid w:val="008F5159"/>
    <w:rsid w:val="008F541A"/>
    <w:rsid w:val="008F6333"/>
    <w:rsid w:val="008F64A1"/>
    <w:rsid w:val="008F74AF"/>
    <w:rsid w:val="009001E5"/>
    <w:rsid w:val="0090060A"/>
    <w:rsid w:val="00901923"/>
    <w:rsid w:val="00901BF1"/>
    <w:rsid w:val="0090315D"/>
    <w:rsid w:val="00903C47"/>
    <w:rsid w:val="00903D23"/>
    <w:rsid w:val="00905B62"/>
    <w:rsid w:val="00906CA7"/>
    <w:rsid w:val="00907A05"/>
    <w:rsid w:val="00907AD5"/>
    <w:rsid w:val="009103DA"/>
    <w:rsid w:val="00910ED2"/>
    <w:rsid w:val="00911652"/>
    <w:rsid w:val="009137AF"/>
    <w:rsid w:val="0091389F"/>
    <w:rsid w:val="00914013"/>
    <w:rsid w:val="00914AB9"/>
    <w:rsid w:val="00914C40"/>
    <w:rsid w:val="009167F8"/>
    <w:rsid w:val="00917603"/>
    <w:rsid w:val="00920797"/>
    <w:rsid w:val="009212F6"/>
    <w:rsid w:val="00921960"/>
    <w:rsid w:val="00921CD1"/>
    <w:rsid w:val="00922E5A"/>
    <w:rsid w:val="00923B65"/>
    <w:rsid w:val="00924CF7"/>
    <w:rsid w:val="009250F9"/>
    <w:rsid w:val="009258ED"/>
    <w:rsid w:val="00926B41"/>
    <w:rsid w:val="00927FB5"/>
    <w:rsid w:val="0093037B"/>
    <w:rsid w:val="00931FCB"/>
    <w:rsid w:val="00932680"/>
    <w:rsid w:val="00932C94"/>
    <w:rsid w:val="009330A5"/>
    <w:rsid w:val="00933476"/>
    <w:rsid w:val="0093352F"/>
    <w:rsid w:val="0093394D"/>
    <w:rsid w:val="00933E29"/>
    <w:rsid w:val="00935F19"/>
    <w:rsid w:val="00936154"/>
    <w:rsid w:val="0093749A"/>
    <w:rsid w:val="00940CF8"/>
    <w:rsid w:val="009411AD"/>
    <w:rsid w:val="0094139F"/>
    <w:rsid w:val="009415D8"/>
    <w:rsid w:val="00941B30"/>
    <w:rsid w:val="00941B42"/>
    <w:rsid w:val="009424FD"/>
    <w:rsid w:val="00942DFB"/>
    <w:rsid w:val="00944D9B"/>
    <w:rsid w:val="00945C51"/>
    <w:rsid w:val="00945CC6"/>
    <w:rsid w:val="00945CDB"/>
    <w:rsid w:val="009468F5"/>
    <w:rsid w:val="00947C97"/>
    <w:rsid w:val="0095001C"/>
    <w:rsid w:val="0095071A"/>
    <w:rsid w:val="00950DAD"/>
    <w:rsid w:val="009513D5"/>
    <w:rsid w:val="009524EA"/>
    <w:rsid w:val="0095464E"/>
    <w:rsid w:val="00954F19"/>
    <w:rsid w:val="0095503E"/>
    <w:rsid w:val="00955344"/>
    <w:rsid w:val="00955513"/>
    <w:rsid w:val="00956021"/>
    <w:rsid w:val="00956030"/>
    <w:rsid w:val="00956899"/>
    <w:rsid w:val="00956C5E"/>
    <w:rsid w:val="00957115"/>
    <w:rsid w:val="00957596"/>
    <w:rsid w:val="00960025"/>
    <w:rsid w:val="00960EB1"/>
    <w:rsid w:val="0096101C"/>
    <w:rsid w:val="009626FB"/>
    <w:rsid w:val="00962900"/>
    <w:rsid w:val="00962E78"/>
    <w:rsid w:val="00962EEB"/>
    <w:rsid w:val="00963114"/>
    <w:rsid w:val="00963C2D"/>
    <w:rsid w:val="00964332"/>
    <w:rsid w:val="00964775"/>
    <w:rsid w:val="00965288"/>
    <w:rsid w:val="009669B7"/>
    <w:rsid w:val="00966C19"/>
    <w:rsid w:val="00966F55"/>
    <w:rsid w:val="00966F7E"/>
    <w:rsid w:val="0097021A"/>
    <w:rsid w:val="00970436"/>
    <w:rsid w:val="00970C4B"/>
    <w:rsid w:val="009716BA"/>
    <w:rsid w:val="0097231C"/>
    <w:rsid w:val="00973806"/>
    <w:rsid w:val="009752D0"/>
    <w:rsid w:val="00975D7B"/>
    <w:rsid w:val="0097633A"/>
    <w:rsid w:val="00976589"/>
    <w:rsid w:val="0097774E"/>
    <w:rsid w:val="00977EE2"/>
    <w:rsid w:val="009800B1"/>
    <w:rsid w:val="00981BCA"/>
    <w:rsid w:val="00982038"/>
    <w:rsid w:val="009827A2"/>
    <w:rsid w:val="00982CA6"/>
    <w:rsid w:val="00983927"/>
    <w:rsid w:val="00985081"/>
    <w:rsid w:val="00985093"/>
    <w:rsid w:val="00985950"/>
    <w:rsid w:val="00985C0B"/>
    <w:rsid w:val="00985FCE"/>
    <w:rsid w:val="00985FF2"/>
    <w:rsid w:val="00986786"/>
    <w:rsid w:val="009871F0"/>
    <w:rsid w:val="009906D0"/>
    <w:rsid w:val="00990F85"/>
    <w:rsid w:val="0099104B"/>
    <w:rsid w:val="009913E6"/>
    <w:rsid w:val="00991F6F"/>
    <w:rsid w:val="00992A70"/>
    <w:rsid w:val="00992B82"/>
    <w:rsid w:val="00993143"/>
    <w:rsid w:val="009934B4"/>
    <w:rsid w:val="00993A8A"/>
    <w:rsid w:val="00993EFC"/>
    <w:rsid w:val="00994306"/>
    <w:rsid w:val="00994722"/>
    <w:rsid w:val="00994E86"/>
    <w:rsid w:val="00994ECE"/>
    <w:rsid w:val="00995FEC"/>
    <w:rsid w:val="00996CF2"/>
    <w:rsid w:val="009975A1"/>
    <w:rsid w:val="009975FF"/>
    <w:rsid w:val="009976BD"/>
    <w:rsid w:val="009A009F"/>
    <w:rsid w:val="009A0F21"/>
    <w:rsid w:val="009A1757"/>
    <w:rsid w:val="009A2239"/>
    <w:rsid w:val="009A239C"/>
    <w:rsid w:val="009A29DA"/>
    <w:rsid w:val="009A31E1"/>
    <w:rsid w:val="009A3687"/>
    <w:rsid w:val="009A3738"/>
    <w:rsid w:val="009A3912"/>
    <w:rsid w:val="009A42F6"/>
    <w:rsid w:val="009A4C13"/>
    <w:rsid w:val="009A5137"/>
    <w:rsid w:val="009A5AB8"/>
    <w:rsid w:val="009A74B1"/>
    <w:rsid w:val="009A7EBA"/>
    <w:rsid w:val="009A7F18"/>
    <w:rsid w:val="009B1516"/>
    <w:rsid w:val="009B17B9"/>
    <w:rsid w:val="009B1939"/>
    <w:rsid w:val="009B1A37"/>
    <w:rsid w:val="009B1F3E"/>
    <w:rsid w:val="009B2053"/>
    <w:rsid w:val="009B26D1"/>
    <w:rsid w:val="009B4181"/>
    <w:rsid w:val="009B4801"/>
    <w:rsid w:val="009B5298"/>
    <w:rsid w:val="009B5763"/>
    <w:rsid w:val="009B62C4"/>
    <w:rsid w:val="009B744C"/>
    <w:rsid w:val="009C130A"/>
    <w:rsid w:val="009C1830"/>
    <w:rsid w:val="009C2305"/>
    <w:rsid w:val="009C4720"/>
    <w:rsid w:val="009C572D"/>
    <w:rsid w:val="009C5758"/>
    <w:rsid w:val="009C6258"/>
    <w:rsid w:val="009C63E1"/>
    <w:rsid w:val="009C68F0"/>
    <w:rsid w:val="009C6B37"/>
    <w:rsid w:val="009C6D26"/>
    <w:rsid w:val="009C7055"/>
    <w:rsid w:val="009C7518"/>
    <w:rsid w:val="009C78CE"/>
    <w:rsid w:val="009C78EA"/>
    <w:rsid w:val="009C7987"/>
    <w:rsid w:val="009D01B4"/>
    <w:rsid w:val="009D1240"/>
    <w:rsid w:val="009D1F50"/>
    <w:rsid w:val="009D1FB2"/>
    <w:rsid w:val="009D20A3"/>
    <w:rsid w:val="009D20C0"/>
    <w:rsid w:val="009D2469"/>
    <w:rsid w:val="009D2F1D"/>
    <w:rsid w:val="009D3476"/>
    <w:rsid w:val="009D38D7"/>
    <w:rsid w:val="009D4AAC"/>
    <w:rsid w:val="009D4D4D"/>
    <w:rsid w:val="009D58B6"/>
    <w:rsid w:val="009D5A99"/>
    <w:rsid w:val="009D5BAE"/>
    <w:rsid w:val="009D6ABC"/>
    <w:rsid w:val="009D74D3"/>
    <w:rsid w:val="009E0F3D"/>
    <w:rsid w:val="009E1A1A"/>
    <w:rsid w:val="009E1DD3"/>
    <w:rsid w:val="009E28D4"/>
    <w:rsid w:val="009E28DF"/>
    <w:rsid w:val="009E2965"/>
    <w:rsid w:val="009E2C94"/>
    <w:rsid w:val="009E31B0"/>
    <w:rsid w:val="009E3510"/>
    <w:rsid w:val="009E437C"/>
    <w:rsid w:val="009E4403"/>
    <w:rsid w:val="009E45CA"/>
    <w:rsid w:val="009E513E"/>
    <w:rsid w:val="009E52BE"/>
    <w:rsid w:val="009E52C3"/>
    <w:rsid w:val="009E54C5"/>
    <w:rsid w:val="009E572A"/>
    <w:rsid w:val="009E58E7"/>
    <w:rsid w:val="009E5E83"/>
    <w:rsid w:val="009E6531"/>
    <w:rsid w:val="009E7C42"/>
    <w:rsid w:val="009F00DA"/>
    <w:rsid w:val="009F145A"/>
    <w:rsid w:val="009F1BFC"/>
    <w:rsid w:val="009F28B3"/>
    <w:rsid w:val="009F2E92"/>
    <w:rsid w:val="009F2F1E"/>
    <w:rsid w:val="009F319C"/>
    <w:rsid w:val="009F32ED"/>
    <w:rsid w:val="009F3755"/>
    <w:rsid w:val="009F539E"/>
    <w:rsid w:val="009F53E5"/>
    <w:rsid w:val="009F54BB"/>
    <w:rsid w:val="009F5FCE"/>
    <w:rsid w:val="009F61CE"/>
    <w:rsid w:val="009F6B98"/>
    <w:rsid w:val="009F6B9F"/>
    <w:rsid w:val="009F6E88"/>
    <w:rsid w:val="009F769B"/>
    <w:rsid w:val="00A00308"/>
    <w:rsid w:val="00A006D9"/>
    <w:rsid w:val="00A00C90"/>
    <w:rsid w:val="00A00ED3"/>
    <w:rsid w:val="00A0126F"/>
    <w:rsid w:val="00A013D0"/>
    <w:rsid w:val="00A03089"/>
    <w:rsid w:val="00A03C42"/>
    <w:rsid w:val="00A03DA4"/>
    <w:rsid w:val="00A04C1E"/>
    <w:rsid w:val="00A04D5D"/>
    <w:rsid w:val="00A04F2F"/>
    <w:rsid w:val="00A061EB"/>
    <w:rsid w:val="00A062EE"/>
    <w:rsid w:val="00A06720"/>
    <w:rsid w:val="00A06903"/>
    <w:rsid w:val="00A06D13"/>
    <w:rsid w:val="00A078FA"/>
    <w:rsid w:val="00A1033D"/>
    <w:rsid w:val="00A10FF5"/>
    <w:rsid w:val="00A11546"/>
    <w:rsid w:val="00A11EFB"/>
    <w:rsid w:val="00A122FA"/>
    <w:rsid w:val="00A1262D"/>
    <w:rsid w:val="00A13E2D"/>
    <w:rsid w:val="00A14CF2"/>
    <w:rsid w:val="00A150D1"/>
    <w:rsid w:val="00A15287"/>
    <w:rsid w:val="00A1546F"/>
    <w:rsid w:val="00A17DD3"/>
    <w:rsid w:val="00A17F7F"/>
    <w:rsid w:val="00A20590"/>
    <w:rsid w:val="00A21470"/>
    <w:rsid w:val="00A21AE2"/>
    <w:rsid w:val="00A21CDA"/>
    <w:rsid w:val="00A21FBB"/>
    <w:rsid w:val="00A22120"/>
    <w:rsid w:val="00A2224F"/>
    <w:rsid w:val="00A222F6"/>
    <w:rsid w:val="00A22B7F"/>
    <w:rsid w:val="00A2429E"/>
    <w:rsid w:val="00A24A72"/>
    <w:rsid w:val="00A24BD0"/>
    <w:rsid w:val="00A24CD1"/>
    <w:rsid w:val="00A24EC0"/>
    <w:rsid w:val="00A26294"/>
    <w:rsid w:val="00A26FC4"/>
    <w:rsid w:val="00A2769F"/>
    <w:rsid w:val="00A277F5"/>
    <w:rsid w:val="00A3192C"/>
    <w:rsid w:val="00A3206D"/>
    <w:rsid w:val="00A3242F"/>
    <w:rsid w:val="00A329F2"/>
    <w:rsid w:val="00A33841"/>
    <w:rsid w:val="00A348FB"/>
    <w:rsid w:val="00A349D2"/>
    <w:rsid w:val="00A34E5F"/>
    <w:rsid w:val="00A34F03"/>
    <w:rsid w:val="00A36527"/>
    <w:rsid w:val="00A36BA4"/>
    <w:rsid w:val="00A37BEC"/>
    <w:rsid w:val="00A37DB4"/>
    <w:rsid w:val="00A4073E"/>
    <w:rsid w:val="00A40890"/>
    <w:rsid w:val="00A42838"/>
    <w:rsid w:val="00A43DBF"/>
    <w:rsid w:val="00A4418A"/>
    <w:rsid w:val="00A44BE9"/>
    <w:rsid w:val="00A46233"/>
    <w:rsid w:val="00A47330"/>
    <w:rsid w:val="00A505F5"/>
    <w:rsid w:val="00A5067B"/>
    <w:rsid w:val="00A506BA"/>
    <w:rsid w:val="00A51EEE"/>
    <w:rsid w:val="00A51EEF"/>
    <w:rsid w:val="00A5211D"/>
    <w:rsid w:val="00A525E2"/>
    <w:rsid w:val="00A5385A"/>
    <w:rsid w:val="00A53D67"/>
    <w:rsid w:val="00A54130"/>
    <w:rsid w:val="00A54FFD"/>
    <w:rsid w:val="00A551FF"/>
    <w:rsid w:val="00A556DC"/>
    <w:rsid w:val="00A55C7C"/>
    <w:rsid w:val="00A56113"/>
    <w:rsid w:val="00A5629A"/>
    <w:rsid w:val="00A5639B"/>
    <w:rsid w:val="00A57BF5"/>
    <w:rsid w:val="00A57D1E"/>
    <w:rsid w:val="00A603A1"/>
    <w:rsid w:val="00A608B8"/>
    <w:rsid w:val="00A6276D"/>
    <w:rsid w:val="00A627EC"/>
    <w:rsid w:val="00A630AF"/>
    <w:rsid w:val="00A63415"/>
    <w:rsid w:val="00A63C4A"/>
    <w:rsid w:val="00A63DBE"/>
    <w:rsid w:val="00A656E3"/>
    <w:rsid w:val="00A65908"/>
    <w:rsid w:val="00A65D3D"/>
    <w:rsid w:val="00A65ECD"/>
    <w:rsid w:val="00A6658A"/>
    <w:rsid w:val="00A671C4"/>
    <w:rsid w:val="00A7025E"/>
    <w:rsid w:val="00A705DE"/>
    <w:rsid w:val="00A705E3"/>
    <w:rsid w:val="00A7178D"/>
    <w:rsid w:val="00A73113"/>
    <w:rsid w:val="00A73160"/>
    <w:rsid w:val="00A73215"/>
    <w:rsid w:val="00A73B60"/>
    <w:rsid w:val="00A7408C"/>
    <w:rsid w:val="00A742A5"/>
    <w:rsid w:val="00A74780"/>
    <w:rsid w:val="00A753F7"/>
    <w:rsid w:val="00A75482"/>
    <w:rsid w:val="00A7572B"/>
    <w:rsid w:val="00A75A49"/>
    <w:rsid w:val="00A76697"/>
    <w:rsid w:val="00A76DE1"/>
    <w:rsid w:val="00A7756A"/>
    <w:rsid w:val="00A7778A"/>
    <w:rsid w:val="00A80A8A"/>
    <w:rsid w:val="00A81002"/>
    <w:rsid w:val="00A83C61"/>
    <w:rsid w:val="00A8450A"/>
    <w:rsid w:val="00A85282"/>
    <w:rsid w:val="00A854DB"/>
    <w:rsid w:val="00A85D23"/>
    <w:rsid w:val="00A85F37"/>
    <w:rsid w:val="00A865D6"/>
    <w:rsid w:val="00A86BD5"/>
    <w:rsid w:val="00A91E72"/>
    <w:rsid w:val="00A92CDB"/>
    <w:rsid w:val="00A92F2C"/>
    <w:rsid w:val="00A9300F"/>
    <w:rsid w:val="00A934F7"/>
    <w:rsid w:val="00A94593"/>
    <w:rsid w:val="00A94B58"/>
    <w:rsid w:val="00A95651"/>
    <w:rsid w:val="00A95E81"/>
    <w:rsid w:val="00A96376"/>
    <w:rsid w:val="00A97E7A"/>
    <w:rsid w:val="00AA04A4"/>
    <w:rsid w:val="00AA0BF3"/>
    <w:rsid w:val="00AA0C7B"/>
    <w:rsid w:val="00AA174B"/>
    <w:rsid w:val="00AA1B14"/>
    <w:rsid w:val="00AA1E00"/>
    <w:rsid w:val="00AA2D7E"/>
    <w:rsid w:val="00AA3CB5"/>
    <w:rsid w:val="00AA3FB8"/>
    <w:rsid w:val="00AA483A"/>
    <w:rsid w:val="00AA4EC8"/>
    <w:rsid w:val="00AA4FFC"/>
    <w:rsid w:val="00AA5E97"/>
    <w:rsid w:val="00AA6B35"/>
    <w:rsid w:val="00AA7172"/>
    <w:rsid w:val="00AA721A"/>
    <w:rsid w:val="00AA7232"/>
    <w:rsid w:val="00AA73AF"/>
    <w:rsid w:val="00AA7CC6"/>
    <w:rsid w:val="00AB03EE"/>
    <w:rsid w:val="00AB1D20"/>
    <w:rsid w:val="00AB22EB"/>
    <w:rsid w:val="00AB397D"/>
    <w:rsid w:val="00AB4F56"/>
    <w:rsid w:val="00AB50B0"/>
    <w:rsid w:val="00AB665F"/>
    <w:rsid w:val="00AB6B2D"/>
    <w:rsid w:val="00AB6F6F"/>
    <w:rsid w:val="00AB7BB9"/>
    <w:rsid w:val="00AB7BF9"/>
    <w:rsid w:val="00AB7E76"/>
    <w:rsid w:val="00AC048E"/>
    <w:rsid w:val="00AC07FA"/>
    <w:rsid w:val="00AC1D00"/>
    <w:rsid w:val="00AC29E7"/>
    <w:rsid w:val="00AC32C5"/>
    <w:rsid w:val="00AC3713"/>
    <w:rsid w:val="00AC464E"/>
    <w:rsid w:val="00AC4DB2"/>
    <w:rsid w:val="00AC532A"/>
    <w:rsid w:val="00AC5E1D"/>
    <w:rsid w:val="00AC789F"/>
    <w:rsid w:val="00AC7E85"/>
    <w:rsid w:val="00AD0888"/>
    <w:rsid w:val="00AD174E"/>
    <w:rsid w:val="00AD182A"/>
    <w:rsid w:val="00AD1918"/>
    <w:rsid w:val="00AD1BA2"/>
    <w:rsid w:val="00AD20EC"/>
    <w:rsid w:val="00AD21AF"/>
    <w:rsid w:val="00AD3A73"/>
    <w:rsid w:val="00AD3E98"/>
    <w:rsid w:val="00AD43AF"/>
    <w:rsid w:val="00AD4481"/>
    <w:rsid w:val="00AD45FF"/>
    <w:rsid w:val="00AD4D92"/>
    <w:rsid w:val="00AD5F06"/>
    <w:rsid w:val="00AD63DF"/>
    <w:rsid w:val="00AD6ACA"/>
    <w:rsid w:val="00AD6B3B"/>
    <w:rsid w:val="00AD6CB3"/>
    <w:rsid w:val="00AD6F97"/>
    <w:rsid w:val="00AD7A13"/>
    <w:rsid w:val="00AD7E31"/>
    <w:rsid w:val="00AE017D"/>
    <w:rsid w:val="00AE16E8"/>
    <w:rsid w:val="00AE17E8"/>
    <w:rsid w:val="00AE266D"/>
    <w:rsid w:val="00AE3293"/>
    <w:rsid w:val="00AE3A5E"/>
    <w:rsid w:val="00AE3E8D"/>
    <w:rsid w:val="00AE463D"/>
    <w:rsid w:val="00AE481D"/>
    <w:rsid w:val="00AE4C2C"/>
    <w:rsid w:val="00AE5144"/>
    <w:rsid w:val="00AE661F"/>
    <w:rsid w:val="00AF14C6"/>
    <w:rsid w:val="00AF1CE2"/>
    <w:rsid w:val="00AF2058"/>
    <w:rsid w:val="00AF29C7"/>
    <w:rsid w:val="00AF3857"/>
    <w:rsid w:val="00AF3B13"/>
    <w:rsid w:val="00AF4566"/>
    <w:rsid w:val="00AF45D7"/>
    <w:rsid w:val="00AF4926"/>
    <w:rsid w:val="00AF4E11"/>
    <w:rsid w:val="00AF580A"/>
    <w:rsid w:val="00AF605B"/>
    <w:rsid w:val="00AF670B"/>
    <w:rsid w:val="00AF6F0E"/>
    <w:rsid w:val="00AF6FA5"/>
    <w:rsid w:val="00B0057F"/>
    <w:rsid w:val="00B01901"/>
    <w:rsid w:val="00B019EF"/>
    <w:rsid w:val="00B01AE8"/>
    <w:rsid w:val="00B0292D"/>
    <w:rsid w:val="00B02F05"/>
    <w:rsid w:val="00B03C00"/>
    <w:rsid w:val="00B03D2B"/>
    <w:rsid w:val="00B03FDB"/>
    <w:rsid w:val="00B04444"/>
    <w:rsid w:val="00B04E64"/>
    <w:rsid w:val="00B051BB"/>
    <w:rsid w:val="00B069F9"/>
    <w:rsid w:val="00B06ABB"/>
    <w:rsid w:val="00B07907"/>
    <w:rsid w:val="00B12D14"/>
    <w:rsid w:val="00B13B53"/>
    <w:rsid w:val="00B1453E"/>
    <w:rsid w:val="00B1511C"/>
    <w:rsid w:val="00B16629"/>
    <w:rsid w:val="00B16990"/>
    <w:rsid w:val="00B17E12"/>
    <w:rsid w:val="00B20ABB"/>
    <w:rsid w:val="00B213A8"/>
    <w:rsid w:val="00B2142A"/>
    <w:rsid w:val="00B219A8"/>
    <w:rsid w:val="00B21EEF"/>
    <w:rsid w:val="00B22245"/>
    <w:rsid w:val="00B2228A"/>
    <w:rsid w:val="00B2293B"/>
    <w:rsid w:val="00B23B04"/>
    <w:rsid w:val="00B23D75"/>
    <w:rsid w:val="00B24918"/>
    <w:rsid w:val="00B25768"/>
    <w:rsid w:val="00B25928"/>
    <w:rsid w:val="00B26B60"/>
    <w:rsid w:val="00B26F67"/>
    <w:rsid w:val="00B2769E"/>
    <w:rsid w:val="00B27C09"/>
    <w:rsid w:val="00B27D49"/>
    <w:rsid w:val="00B27DBF"/>
    <w:rsid w:val="00B30668"/>
    <w:rsid w:val="00B30787"/>
    <w:rsid w:val="00B30E1A"/>
    <w:rsid w:val="00B31B9D"/>
    <w:rsid w:val="00B34BC2"/>
    <w:rsid w:val="00B35D87"/>
    <w:rsid w:val="00B37759"/>
    <w:rsid w:val="00B37C51"/>
    <w:rsid w:val="00B41449"/>
    <w:rsid w:val="00B42EC9"/>
    <w:rsid w:val="00B430F9"/>
    <w:rsid w:val="00B43514"/>
    <w:rsid w:val="00B43F54"/>
    <w:rsid w:val="00B44C67"/>
    <w:rsid w:val="00B459E4"/>
    <w:rsid w:val="00B4683E"/>
    <w:rsid w:val="00B469D1"/>
    <w:rsid w:val="00B46CA6"/>
    <w:rsid w:val="00B46CF2"/>
    <w:rsid w:val="00B47270"/>
    <w:rsid w:val="00B5139A"/>
    <w:rsid w:val="00B51CC5"/>
    <w:rsid w:val="00B51E6C"/>
    <w:rsid w:val="00B526FE"/>
    <w:rsid w:val="00B528A8"/>
    <w:rsid w:val="00B52A15"/>
    <w:rsid w:val="00B52F2C"/>
    <w:rsid w:val="00B53D5A"/>
    <w:rsid w:val="00B54671"/>
    <w:rsid w:val="00B546EF"/>
    <w:rsid w:val="00B54BD0"/>
    <w:rsid w:val="00B55441"/>
    <w:rsid w:val="00B55ECC"/>
    <w:rsid w:val="00B55F71"/>
    <w:rsid w:val="00B56037"/>
    <w:rsid w:val="00B5638C"/>
    <w:rsid w:val="00B565F1"/>
    <w:rsid w:val="00B56D6E"/>
    <w:rsid w:val="00B5713F"/>
    <w:rsid w:val="00B57A03"/>
    <w:rsid w:val="00B57B22"/>
    <w:rsid w:val="00B57D38"/>
    <w:rsid w:val="00B57E83"/>
    <w:rsid w:val="00B60AF3"/>
    <w:rsid w:val="00B60C90"/>
    <w:rsid w:val="00B60D90"/>
    <w:rsid w:val="00B613C0"/>
    <w:rsid w:val="00B62187"/>
    <w:rsid w:val="00B6287D"/>
    <w:rsid w:val="00B628DE"/>
    <w:rsid w:val="00B6353C"/>
    <w:rsid w:val="00B64F46"/>
    <w:rsid w:val="00B65DF0"/>
    <w:rsid w:val="00B667A1"/>
    <w:rsid w:val="00B6764B"/>
    <w:rsid w:val="00B710C7"/>
    <w:rsid w:val="00B71DEF"/>
    <w:rsid w:val="00B71FD9"/>
    <w:rsid w:val="00B7244B"/>
    <w:rsid w:val="00B762D2"/>
    <w:rsid w:val="00B775BC"/>
    <w:rsid w:val="00B77A20"/>
    <w:rsid w:val="00B80796"/>
    <w:rsid w:val="00B8121D"/>
    <w:rsid w:val="00B81F25"/>
    <w:rsid w:val="00B82768"/>
    <w:rsid w:val="00B8325C"/>
    <w:rsid w:val="00B85811"/>
    <w:rsid w:val="00B86009"/>
    <w:rsid w:val="00B8605D"/>
    <w:rsid w:val="00B8694D"/>
    <w:rsid w:val="00B87950"/>
    <w:rsid w:val="00B907B9"/>
    <w:rsid w:val="00B918F5"/>
    <w:rsid w:val="00B9278D"/>
    <w:rsid w:val="00B9345C"/>
    <w:rsid w:val="00B93AC0"/>
    <w:rsid w:val="00B9405C"/>
    <w:rsid w:val="00B96E58"/>
    <w:rsid w:val="00B96F48"/>
    <w:rsid w:val="00B9743E"/>
    <w:rsid w:val="00B97A76"/>
    <w:rsid w:val="00BA039F"/>
    <w:rsid w:val="00BA0983"/>
    <w:rsid w:val="00BA10DB"/>
    <w:rsid w:val="00BA1311"/>
    <w:rsid w:val="00BA1C2F"/>
    <w:rsid w:val="00BA3BB6"/>
    <w:rsid w:val="00BA4344"/>
    <w:rsid w:val="00BA6429"/>
    <w:rsid w:val="00BA6A43"/>
    <w:rsid w:val="00BA6A4D"/>
    <w:rsid w:val="00BA7062"/>
    <w:rsid w:val="00BA7EB0"/>
    <w:rsid w:val="00BA7EEF"/>
    <w:rsid w:val="00BB0B9F"/>
    <w:rsid w:val="00BB157B"/>
    <w:rsid w:val="00BB188E"/>
    <w:rsid w:val="00BB1A60"/>
    <w:rsid w:val="00BB1AF9"/>
    <w:rsid w:val="00BB2252"/>
    <w:rsid w:val="00BB29CA"/>
    <w:rsid w:val="00BB3091"/>
    <w:rsid w:val="00BB3568"/>
    <w:rsid w:val="00BB4E4C"/>
    <w:rsid w:val="00BB4EFB"/>
    <w:rsid w:val="00BB5532"/>
    <w:rsid w:val="00BB6737"/>
    <w:rsid w:val="00BB7D0B"/>
    <w:rsid w:val="00BB7E16"/>
    <w:rsid w:val="00BC0A3E"/>
    <w:rsid w:val="00BC0A5A"/>
    <w:rsid w:val="00BC1787"/>
    <w:rsid w:val="00BC181C"/>
    <w:rsid w:val="00BC2198"/>
    <w:rsid w:val="00BC29AE"/>
    <w:rsid w:val="00BC2F8C"/>
    <w:rsid w:val="00BC4CFC"/>
    <w:rsid w:val="00BC54B2"/>
    <w:rsid w:val="00BC6ABB"/>
    <w:rsid w:val="00BC6C93"/>
    <w:rsid w:val="00BC754C"/>
    <w:rsid w:val="00BC792B"/>
    <w:rsid w:val="00BD0B17"/>
    <w:rsid w:val="00BD117E"/>
    <w:rsid w:val="00BD15E3"/>
    <w:rsid w:val="00BD1720"/>
    <w:rsid w:val="00BD18BB"/>
    <w:rsid w:val="00BD23C4"/>
    <w:rsid w:val="00BD320A"/>
    <w:rsid w:val="00BD381A"/>
    <w:rsid w:val="00BD387C"/>
    <w:rsid w:val="00BD3EB0"/>
    <w:rsid w:val="00BD41FD"/>
    <w:rsid w:val="00BD4361"/>
    <w:rsid w:val="00BD6637"/>
    <w:rsid w:val="00BD77E4"/>
    <w:rsid w:val="00BD7E9A"/>
    <w:rsid w:val="00BE02D3"/>
    <w:rsid w:val="00BE080C"/>
    <w:rsid w:val="00BE0C22"/>
    <w:rsid w:val="00BE15EF"/>
    <w:rsid w:val="00BE29DB"/>
    <w:rsid w:val="00BE2BCF"/>
    <w:rsid w:val="00BE2D5D"/>
    <w:rsid w:val="00BE2FDE"/>
    <w:rsid w:val="00BE3DBE"/>
    <w:rsid w:val="00BE3DC2"/>
    <w:rsid w:val="00BE4334"/>
    <w:rsid w:val="00BE469C"/>
    <w:rsid w:val="00BE4CB7"/>
    <w:rsid w:val="00BE4CCF"/>
    <w:rsid w:val="00BE4FF1"/>
    <w:rsid w:val="00BE5473"/>
    <w:rsid w:val="00BE5931"/>
    <w:rsid w:val="00BE6496"/>
    <w:rsid w:val="00BE6E2A"/>
    <w:rsid w:val="00BE7506"/>
    <w:rsid w:val="00BE7C95"/>
    <w:rsid w:val="00BE7EE0"/>
    <w:rsid w:val="00BF0936"/>
    <w:rsid w:val="00BF0F30"/>
    <w:rsid w:val="00BF11D6"/>
    <w:rsid w:val="00BF136C"/>
    <w:rsid w:val="00BF17CB"/>
    <w:rsid w:val="00BF28DB"/>
    <w:rsid w:val="00BF3243"/>
    <w:rsid w:val="00BF42A8"/>
    <w:rsid w:val="00BF4B90"/>
    <w:rsid w:val="00BF6247"/>
    <w:rsid w:val="00BF6C08"/>
    <w:rsid w:val="00BF7BE7"/>
    <w:rsid w:val="00BF7DDD"/>
    <w:rsid w:val="00C005BC"/>
    <w:rsid w:val="00C00B2A"/>
    <w:rsid w:val="00C00E02"/>
    <w:rsid w:val="00C01026"/>
    <w:rsid w:val="00C018F9"/>
    <w:rsid w:val="00C01CE3"/>
    <w:rsid w:val="00C02E4D"/>
    <w:rsid w:val="00C0345A"/>
    <w:rsid w:val="00C03CD8"/>
    <w:rsid w:val="00C0409A"/>
    <w:rsid w:val="00C04ACC"/>
    <w:rsid w:val="00C0517B"/>
    <w:rsid w:val="00C07528"/>
    <w:rsid w:val="00C11CA5"/>
    <w:rsid w:val="00C11E39"/>
    <w:rsid w:val="00C11FBC"/>
    <w:rsid w:val="00C122FA"/>
    <w:rsid w:val="00C12611"/>
    <w:rsid w:val="00C13A02"/>
    <w:rsid w:val="00C14109"/>
    <w:rsid w:val="00C148E2"/>
    <w:rsid w:val="00C15440"/>
    <w:rsid w:val="00C15B5E"/>
    <w:rsid w:val="00C15E25"/>
    <w:rsid w:val="00C1654E"/>
    <w:rsid w:val="00C17A49"/>
    <w:rsid w:val="00C208D4"/>
    <w:rsid w:val="00C20C16"/>
    <w:rsid w:val="00C20D17"/>
    <w:rsid w:val="00C214D8"/>
    <w:rsid w:val="00C221CC"/>
    <w:rsid w:val="00C23185"/>
    <w:rsid w:val="00C23244"/>
    <w:rsid w:val="00C238B6"/>
    <w:rsid w:val="00C23C3D"/>
    <w:rsid w:val="00C244BC"/>
    <w:rsid w:val="00C2478F"/>
    <w:rsid w:val="00C255A4"/>
    <w:rsid w:val="00C261F7"/>
    <w:rsid w:val="00C273C1"/>
    <w:rsid w:val="00C27571"/>
    <w:rsid w:val="00C310E2"/>
    <w:rsid w:val="00C3112B"/>
    <w:rsid w:val="00C316B5"/>
    <w:rsid w:val="00C31882"/>
    <w:rsid w:val="00C32A5C"/>
    <w:rsid w:val="00C33386"/>
    <w:rsid w:val="00C335AB"/>
    <w:rsid w:val="00C337AC"/>
    <w:rsid w:val="00C33F7D"/>
    <w:rsid w:val="00C36C2C"/>
    <w:rsid w:val="00C36DFE"/>
    <w:rsid w:val="00C37435"/>
    <w:rsid w:val="00C3756D"/>
    <w:rsid w:val="00C37AAE"/>
    <w:rsid w:val="00C40074"/>
    <w:rsid w:val="00C40D3D"/>
    <w:rsid w:val="00C40D90"/>
    <w:rsid w:val="00C40E37"/>
    <w:rsid w:val="00C415B1"/>
    <w:rsid w:val="00C4285F"/>
    <w:rsid w:val="00C43516"/>
    <w:rsid w:val="00C43693"/>
    <w:rsid w:val="00C436B4"/>
    <w:rsid w:val="00C4547E"/>
    <w:rsid w:val="00C45711"/>
    <w:rsid w:val="00C46100"/>
    <w:rsid w:val="00C4637D"/>
    <w:rsid w:val="00C46888"/>
    <w:rsid w:val="00C46F4B"/>
    <w:rsid w:val="00C46F50"/>
    <w:rsid w:val="00C4780C"/>
    <w:rsid w:val="00C478B0"/>
    <w:rsid w:val="00C47912"/>
    <w:rsid w:val="00C47C33"/>
    <w:rsid w:val="00C51721"/>
    <w:rsid w:val="00C51920"/>
    <w:rsid w:val="00C51F8D"/>
    <w:rsid w:val="00C525DC"/>
    <w:rsid w:val="00C52817"/>
    <w:rsid w:val="00C5442A"/>
    <w:rsid w:val="00C54BA8"/>
    <w:rsid w:val="00C55E1A"/>
    <w:rsid w:val="00C57AD2"/>
    <w:rsid w:val="00C60180"/>
    <w:rsid w:val="00C60FC2"/>
    <w:rsid w:val="00C61238"/>
    <w:rsid w:val="00C6157A"/>
    <w:rsid w:val="00C616E6"/>
    <w:rsid w:val="00C617C2"/>
    <w:rsid w:val="00C6213A"/>
    <w:rsid w:val="00C623E2"/>
    <w:rsid w:val="00C62ABE"/>
    <w:rsid w:val="00C63066"/>
    <w:rsid w:val="00C63984"/>
    <w:rsid w:val="00C64203"/>
    <w:rsid w:val="00C64261"/>
    <w:rsid w:val="00C6567D"/>
    <w:rsid w:val="00C66749"/>
    <w:rsid w:val="00C6693E"/>
    <w:rsid w:val="00C66CE8"/>
    <w:rsid w:val="00C70636"/>
    <w:rsid w:val="00C70AEC"/>
    <w:rsid w:val="00C70FA2"/>
    <w:rsid w:val="00C718C4"/>
    <w:rsid w:val="00C71A47"/>
    <w:rsid w:val="00C71D58"/>
    <w:rsid w:val="00C724F2"/>
    <w:rsid w:val="00C739F0"/>
    <w:rsid w:val="00C74189"/>
    <w:rsid w:val="00C74E15"/>
    <w:rsid w:val="00C75036"/>
    <w:rsid w:val="00C75556"/>
    <w:rsid w:val="00C7617E"/>
    <w:rsid w:val="00C7644C"/>
    <w:rsid w:val="00C766D1"/>
    <w:rsid w:val="00C76C1A"/>
    <w:rsid w:val="00C7753B"/>
    <w:rsid w:val="00C7792F"/>
    <w:rsid w:val="00C77C1E"/>
    <w:rsid w:val="00C80362"/>
    <w:rsid w:val="00C808C9"/>
    <w:rsid w:val="00C82220"/>
    <w:rsid w:val="00C829C5"/>
    <w:rsid w:val="00C82E03"/>
    <w:rsid w:val="00C8397A"/>
    <w:rsid w:val="00C84217"/>
    <w:rsid w:val="00C84520"/>
    <w:rsid w:val="00C853F0"/>
    <w:rsid w:val="00C865E0"/>
    <w:rsid w:val="00C86754"/>
    <w:rsid w:val="00C870C6"/>
    <w:rsid w:val="00C902BE"/>
    <w:rsid w:val="00C908A2"/>
    <w:rsid w:val="00C91041"/>
    <w:rsid w:val="00C915CA"/>
    <w:rsid w:val="00C92DA3"/>
    <w:rsid w:val="00C9321E"/>
    <w:rsid w:val="00C93ED6"/>
    <w:rsid w:val="00C94C65"/>
    <w:rsid w:val="00C956F4"/>
    <w:rsid w:val="00C9586F"/>
    <w:rsid w:val="00C97468"/>
    <w:rsid w:val="00C9751C"/>
    <w:rsid w:val="00C97D24"/>
    <w:rsid w:val="00CA0319"/>
    <w:rsid w:val="00CA0E88"/>
    <w:rsid w:val="00CA17A5"/>
    <w:rsid w:val="00CA1DBC"/>
    <w:rsid w:val="00CA2912"/>
    <w:rsid w:val="00CA2B75"/>
    <w:rsid w:val="00CA34E3"/>
    <w:rsid w:val="00CA3566"/>
    <w:rsid w:val="00CA3936"/>
    <w:rsid w:val="00CA6293"/>
    <w:rsid w:val="00CA6ABE"/>
    <w:rsid w:val="00CA7089"/>
    <w:rsid w:val="00CA72F4"/>
    <w:rsid w:val="00CA78E3"/>
    <w:rsid w:val="00CB02F2"/>
    <w:rsid w:val="00CB078D"/>
    <w:rsid w:val="00CB10F4"/>
    <w:rsid w:val="00CB1450"/>
    <w:rsid w:val="00CB1AD0"/>
    <w:rsid w:val="00CB1CA8"/>
    <w:rsid w:val="00CB20D2"/>
    <w:rsid w:val="00CB2184"/>
    <w:rsid w:val="00CB229E"/>
    <w:rsid w:val="00CB2D5F"/>
    <w:rsid w:val="00CB4785"/>
    <w:rsid w:val="00CB47A8"/>
    <w:rsid w:val="00CB4A60"/>
    <w:rsid w:val="00CB4B25"/>
    <w:rsid w:val="00CB50B8"/>
    <w:rsid w:val="00CB58E9"/>
    <w:rsid w:val="00CB5926"/>
    <w:rsid w:val="00CB5ACE"/>
    <w:rsid w:val="00CB5F2E"/>
    <w:rsid w:val="00CB7E9F"/>
    <w:rsid w:val="00CC0FDA"/>
    <w:rsid w:val="00CC1708"/>
    <w:rsid w:val="00CC19CA"/>
    <w:rsid w:val="00CC2D95"/>
    <w:rsid w:val="00CC361A"/>
    <w:rsid w:val="00CC38D5"/>
    <w:rsid w:val="00CC3A10"/>
    <w:rsid w:val="00CC3EA0"/>
    <w:rsid w:val="00CC4C35"/>
    <w:rsid w:val="00CC4E31"/>
    <w:rsid w:val="00CC4FA7"/>
    <w:rsid w:val="00CC5A24"/>
    <w:rsid w:val="00CC621E"/>
    <w:rsid w:val="00CC6F7E"/>
    <w:rsid w:val="00CC7104"/>
    <w:rsid w:val="00CC75A8"/>
    <w:rsid w:val="00CC7646"/>
    <w:rsid w:val="00CC766C"/>
    <w:rsid w:val="00CD06FE"/>
    <w:rsid w:val="00CD138B"/>
    <w:rsid w:val="00CD4C92"/>
    <w:rsid w:val="00CD6197"/>
    <w:rsid w:val="00CD629F"/>
    <w:rsid w:val="00CD67B8"/>
    <w:rsid w:val="00CD757C"/>
    <w:rsid w:val="00CD7924"/>
    <w:rsid w:val="00CD7D17"/>
    <w:rsid w:val="00CD7ED5"/>
    <w:rsid w:val="00CE151F"/>
    <w:rsid w:val="00CE2814"/>
    <w:rsid w:val="00CE29AA"/>
    <w:rsid w:val="00CE2A9D"/>
    <w:rsid w:val="00CE32B0"/>
    <w:rsid w:val="00CE355A"/>
    <w:rsid w:val="00CE411A"/>
    <w:rsid w:val="00CE5058"/>
    <w:rsid w:val="00CE5B5D"/>
    <w:rsid w:val="00CE6386"/>
    <w:rsid w:val="00CE6518"/>
    <w:rsid w:val="00CF04F4"/>
    <w:rsid w:val="00CF13D7"/>
    <w:rsid w:val="00CF1541"/>
    <w:rsid w:val="00CF1E4C"/>
    <w:rsid w:val="00CF23C9"/>
    <w:rsid w:val="00CF2546"/>
    <w:rsid w:val="00CF268C"/>
    <w:rsid w:val="00CF2FB5"/>
    <w:rsid w:val="00CF3867"/>
    <w:rsid w:val="00CF3A01"/>
    <w:rsid w:val="00CF43A5"/>
    <w:rsid w:val="00CF4556"/>
    <w:rsid w:val="00CF48E5"/>
    <w:rsid w:val="00CF4B89"/>
    <w:rsid w:val="00CF5CB1"/>
    <w:rsid w:val="00CF6E19"/>
    <w:rsid w:val="00CF6FB9"/>
    <w:rsid w:val="00CF70E2"/>
    <w:rsid w:val="00CF7230"/>
    <w:rsid w:val="00CF7BA4"/>
    <w:rsid w:val="00CF7C6B"/>
    <w:rsid w:val="00CF7EAA"/>
    <w:rsid w:val="00D00470"/>
    <w:rsid w:val="00D0086A"/>
    <w:rsid w:val="00D00E51"/>
    <w:rsid w:val="00D00EB0"/>
    <w:rsid w:val="00D0164D"/>
    <w:rsid w:val="00D01D00"/>
    <w:rsid w:val="00D01D34"/>
    <w:rsid w:val="00D02311"/>
    <w:rsid w:val="00D02563"/>
    <w:rsid w:val="00D02C46"/>
    <w:rsid w:val="00D031F1"/>
    <w:rsid w:val="00D0328B"/>
    <w:rsid w:val="00D047F2"/>
    <w:rsid w:val="00D04864"/>
    <w:rsid w:val="00D04FDA"/>
    <w:rsid w:val="00D06165"/>
    <w:rsid w:val="00D062AF"/>
    <w:rsid w:val="00D06940"/>
    <w:rsid w:val="00D10DDF"/>
    <w:rsid w:val="00D11C39"/>
    <w:rsid w:val="00D11CA3"/>
    <w:rsid w:val="00D11F11"/>
    <w:rsid w:val="00D1285B"/>
    <w:rsid w:val="00D12F8F"/>
    <w:rsid w:val="00D1355C"/>
    <w:rsid w:val="00D13A72"/>
    <w:rsid w:val="00D14F18"/>
    <w:rsid w:val="00D15E92"/>
    <w:rsid w:val="00D162AD"/>
    <w:rsid w:val="00D16691"/>
    <w:rsid w:val="00D174EB"/>
    <w:rsid w:val="00D17A5B"/>
    <w:rsid w:val="00D20ED2"/>
    <w:rsid w:val="00D2126B"/>
    <w:rsid w:val="00D214C1"/>
    <w:rsid w:val="00D21DDE"/>
    <w:rsid w:val="00D2208D"/>
    <w:rsid w:val="00D22765"/>
    <w:rsid w:val="00D230F7"/>
    <w:rsid w:val="00D2382B"/>
    <w:rsid w:val="00D2452A"/>
    <w:rsid w:val="00D24B1C"/>
    <w:rsid w:val="00D25453"/>
    <w:rsid w:val="00D257C2"/>
    <w:rsid w:val="00D25B19"/>
    <w:rsid w:val="00D26318"/>
    <w:rsid w:val="00D2676E"/>
    <w:rsid w:val="00D26AC7"/>
    <w:rsid w:val="00D26E71"/>
    <w:rsid w:val="00D270B2"/>
    <w:rsid w:val="00D27CE6"/>
    <w:rsid w:val="00D301B2"/>
    <w:rsid w:val="00D31344"/>
    <w:rsid w:val="00D322E1"/>
    <w:rsid w:val="00D3309A"/>
    <w:rsid w:val="00D33C4D"/>
    <w:rsid w:val="00D355B4"/>
    <w:rsid w:val="00D37A7E"/>
    <w:rsid w:val="00D403A2"/>
    <w:rsid w:val="00D409DA"/>
    <w:rsid w:val="00D40F57"/>
    <w:rsid w:val="00D41681"/>
    <w:rsid w:val="00D42173"/>
    <w:rsid w:val="00D422AB"/>
    <w:rsid w:val="00D42941"/>
    <w:rsid w:val="00D43283"/>
    <w:rsid w:val="00D44026"/>
    <w:rsid w:val="00D44234"/>
    <w:rsid w:val="00D44873"/>
    <w:rsid w:val="00D44A92"/>
    <w:rsid w:val="00D45061"/>
    <w:rsid w:val="00D453CF"/>
    <w:rsid w:val="00D45652"/>
    <w:rsid w:val="00D46CC5"/>
    <w:rsid w:val="00D4720D"/>
    <w:rsid w:val="00D4771D"/>
    <w:rsid w:val="00D50310"/>
    <w:rsid w:val="00D50D0D"/>
    <w:rsid w:val="00D51BFE"/>
    <w:rsid w:val="00D51E8F"/>
    <w:rsid w:val="00D52308"/>
    <w:rsid w:val="00D52795"/>
    <w:rsid w:val="00D52847"/>
    <w:rsid w:val="00D52B03"/>
    <w:rsid w:val="00D536E1"/>
    <w:rsid w:val="00D5391F"/>
    <w:rsid w:val="00D54EBC"/>
    <w:rsid w:val="00D55F58"/>
    <w:rsid w:val="00D56D6B"/>
    <w:rsid w:val="00D60A38"/>
    <w:rsid w:val="00D616FA"/>
    <w:rsid w:val="00D61921"/>
    <w:rsid w:val="00D61FA1"/>
    <w:rsid w:val="00D620B9"/>
    <w:rsid w:val="00D62482"/>
    <w:rsid w:val="00D62929"/>
    <w:rsid w:val="00D63C39"/>
    <w:rsid w:val="00D6430E"/>
    <w:rsid w:val="00D643E9"/>
    <w:rsid w:val="00D6446A"/>
    <w:rsid w:val="00D65785"/>
    <w:rsid w:val="00D6597A"/>
    <w:rsid w:val="00D65F14"/>
    <w:rsid w:val="00D66C2E"/>
    <w:rsid w:val="00D67136"/>
    <w:rsid w:val="00D67C76"/>
    <w:rsid w:val="00D70583"/>
    <w:rsid w:val="00D71187"/>
    <w:rsid w:val="00D71270"/>
    <w:rsid w:val="00D71FEB"/>
    <w:rsid w:val="00D72EA4"/>
    <w:rsid w:val="00D749B8"/>
    <w:rsid w:val="00D74F2E"/>
    <w:rsid w:val="00D77AFD"/>
    <w:rsid w:val="00D77B09"/>
    <w:rsid w:val="00D80FA0"/>
    <w:rsid w:val="00D81834"/>
    <w:rsid w:val="00D838B5"/>
    <w:rsid w:val="00D83A33"/>
    <w:rsid w:val="00D845DD"/>
    <w:rsid w:val="00D85246"/>
    <w:rsid w:val="00D85ADD"/>
    <w:rsid w:val="00D85F06"/>
    <w:rsid w:val="00D865C3"/>
    <w:rsid w:val="00D87815"/>
    <w:rsid w:val="00D87B6C"/>
    <w:rsid w:val="00D901B2"/>
    <w:rsid w:val="00D90DB2"/>
    <w:rsid w:val="00D92777"/>
    <w:rsid w:val="00D93647"/>
    <w:rsid w:val="00D93D7D"/>
    <w:rsid w:val="00D93FD6"/>
    <w:rsid w:val="00D948DF"/>
    <w:rsid w:val="00D956AE"/>
    <w:rsid w:val="00D95C4D"/>
    <w:rsid w:val="00D96080"/>
    <w:rsid w:val="00DA101B"/>
    <w:rsid w:val="00DA2B11"/>
    <w:rsid w:val="00DA2D2A"/>
    <w:rsid w:val="00DA2ED6"/>
    <w:rsid w:val="00DA37EA"/>
    <w:rsid w:val="00DA59F5"/>
    <w:rsid w:val="00DA5E50"/>
    <w:rsid w:val="00DA65B2"/>
    <w:rsid w:val="00DA6D1A"/>
    <w:rsid w:val="00DA6DA6"/>
    <w:rsid w:val="00DA75AF"/>
    <w:rsid w:val="00DA7AD8"/>
    <w:rsid w:val="00DA7B91"/>
    <w:rsid w:val="00DB015B"/>
    <w:rsid w:val="00DB14EA"/>
    <w:rsid w:val="00DB1B63"/>
    <w:rsid w:val="00DB3295"/>
    <w:rsid w:val="00DB4B28"/>
    <w:rsid w:val="00DB4ED4"/>
    <w:rsid w:val="00DB5B30"/>
    <w:rsid w:val="00DB604B"/>
    <w:rsid w:val="00DB770B"/>
    <w:rsid w:val="00DB77BA"/>
    <w:rsid w:val="00DB789E"/>
    <w:rsid w:val="00DB7A6E"/>
    <w:rsid w:val="00DB7FC4"/>
    <w:rsid w:val="00DC1063"/>
    <w:rsid w:val="00DC1457"/>
    <w:rsid w:val="00DC1609"/>
    <w:rsid w:val="00DC1685"/>
    <w:rsid w:val="00DC1E0C"/>
    <w:rsid w:val="00DC22AE"/>
    <w:rsid w:val="00DC25F2"/>
    <w:rsid w:val="00DC34B2"/>
    <w:rsid w:val="00DC3A81"/>
    <w:rsid w:val="00DC428B"/>
    <w:rsid w:val="00DC49BC"/>
    <w:rsid w:val="00DC5034"/>
    <w:rsid w:val="00DC55F6"/>
    <w:rsid w:val="00DC578B"/>
    <w:rsid w:val="00DC5CA8"/>
    <w:rsid w:val="00DC6075"/>
    <w:rsid w:val="00DC6156"/>
    <w:rsid w:val="00DC6CBB"/>
    <w:rsid w:val="00DC7083"/>
    <w:rsid w:val="00DC75D7"/>
    <w:rsid w:val="00DD0669"/>
    <w:rsid w:val="00DD0729"/>
    <w:rsid w:val="00DD0C2D"/>
    <w:rsid w:val="00DD0DB5"/>
    <w:rsid w:val="00DD16EB"/>
    <w:rsid w:val="00DD17E3"/>
    <w:rsid w:val="00DD1F21"/>
    <w:rsid w:val="00DD32A7"/>
    <w:rsid w:val="00DD4321"/>
    <w:rsid w:val="00DD45B7"/>
    <w:rsid w:val="00DD4B2F"/>
    <w:rsid w:val="00DD5167"/>
    <w:rsid w:val="00DD5A1D"/>
    <w:rsid w:val="00DD5BEC"/>
    <w:rsid w:val="00DD6268"/>
    <w:rsid w:val="00DD642A"/>
    <w:rsid w:val="00DD6983"/>
    <w:rsid w:val="00DD72E3"/>
    <w:rsid w:val="00DE016C"/>
    <w:rsid w:val="00DE0B59"/>
    <w:rsid w:val="00DE18B8"/>
    <w:rsid w:val="00DE215F"/>
    <w:rsid w:val="00DE3116"/>
    <w:rsid w:val="00DE3981"/>
    <w:rsid w:val="00DE3B2F"/>
    <w:rsid w:val="00DE4781"/>
    <w:rsid w:val="00DE4EC4"/>
    <w:rsid w:val="00DE5320"/>
    <w:rsid w:val="00DE6DD9"/>
    <w:rsid w:val="00DE71EE"/>
    <w:rsid w:val="00DF00B9"/>
    <w:rsid w:val="00DF0C83"/>
    <w:rsid w:val="00DF118A"/>
    <w:rsid w:val="00DF2733"/>
    <w:rsid w:val="00DF2FA0"/>
    <w:rsid w:val="00DF360C"/>
    <w:rsid w:val="00DF3F6A"/>
    <w:rsid w:val="00DF40B1"/>
    <w:rsid w:val="00DF446B"/>
    <w:rsid w:val="00DF44A4"/>
    <w:rsid w:val="00DF4DBB"/>
    <w:rsid w:val="00DF5535"/>
    <w:rsid w:val="00DF570B"/>
    <w:rsid w:val="00DF6E4A"/>
    <w:rsid w:val="00DF7632"/>
    <w:rsid w:val="00DF7A9B"/>
    <w:rsid w:val="00DF7B8E"/>
    <w:rsid w:val="00E00288"/>
    <w:rsid w:val="00E002D7"/>
    <w:rsid w:val="00E006CE"/>
    <w:rsid w:val="00E00B85"/>
    <w:rsid w:val="00E02469"/>
    <w:rsid w:val="00E0294C"/>
    <w:rsid w:val="00E02CC6"/>
    <w:rsid w:val="00E03536"/>
    <w:rsid w:val="00E0357B"/>
    <w:rsid w:val="00E03693"/>
    <w:rsid w:val="00E04A05"/>
    <w:rsid w:val="00E04B1C"/>
    <w:rsid w:val="00E05097"/>
    <w:rsid w:val="00E05231"/>
    <w:rsid w:val="00E053D5"/>
    <w:rsid w:val="00E06C78"/>
    <w:rsid w:val="00E06FDF"/>
    <w:rsid w:val="00E07FC2"/>
    <w:rsid w:val="00E10549"/>
    <w:rsid w:val="00E108EF"/>
    <w:rsid w:val="00E109CC"/>
    <w:rsid w:val="00E11660"/>
    <w:rsid w:val="00E11A3B"/>
    <w:rsid w:val="00E1277E"/>
    <w:rsid w:val="00E135B2"/>
    <w:rsid w:val="00E13643"/>
    <w:rsid w:val="00E13B0E"/>
    <w:rsid w:val="00E144E8"/>
    <w:rsid w:val="00E1501A"/>
    <w:rsid w:val="00E15BE8"/>
    <w:rsid w:val="00E15EA6"/>
    <w:rsid w:val="00E163F4"/>
    <w:rsid w:val="00E166EA"/>
    <w:rsid w:val="00E16D1F"/>
    <w:rsid w:val="00E17C1A"/>
    <w:rsid w:val="00E17CA7"/>
    <w:rsid w:val="00E20014"/>
    <w:rsid w:val="00E21EA3"/>
    <w:rsid w:val="00E22129"/>
    <w:rsid w:val="00E2217C"/>
    <w:rsid w:val="00E23B07"/>
    <w:rsid w:val="00E2441B"/>
    <w:rsid w:val="00E24751"/>
    <w:rsid w:val="00E24A52"/>
    <w:rsid w:val="00E25040"/>
    <w:rsid w:val="00E25F79"/>
    <w:rsid w:val="00E26599"/>
    <w:rsid w:val="00E27593"/>
    <w:rsid w:val="00E31B41"/>
    <w:rsid w:val="00E32855"/>
    <w:rsid w:val="00E33050"/>
    <w:rsid w:val="00E33BF0"/>
    <w:rsid w:val="00E3467A"/>
    <w:rsid w:val="00E348E1"/>
    <w:rsid w:val="00E34D38"/>
    <w:rsid w:val="00E35F59"/>
    <w:rsid w:val="00E360BA"/>
    <w:rsid w:val="00E363F7"/>
    <w:rsid w:val="00E36908"/>
    <w:rsid w:val="00E372E7"/>
    <w:rsid w:val="00E37B02"/>
    <w:rsid w:val="00E37B9D"/>
    <w:rsid w:val="00E37D13"/>
    <w:rsid w:val="00E37F22"/>
    <w:rsid w:val="00E40AEE"/>
    <w:rsid w:val="00E41154"/>
    <w:rsid w:val="00E41B86"/>
    <w:rsid w:val="00E422C0"/>
    <w:rsid w:val="00E425EE"/>
    <w:rsid w:val="00E42E58"/>
    <w:rsid w:val="00E42FFB"/>
    <w:rsid w:val="00E43533"/>
    <w:rsid w:val="00E43F58"/>
    <w:rsid w:val="00E449D4"/>
    <w:rsid w:val="00E4525E"/>
    <w:rsid w:val="00E45E85"/>
    <w:rsid w:val="00E45F3B"/>
    <w:rsid w:val="00E46A66"/>
    <w:rsid w:val="00E50077"/>
    <w:rsid w:val="00E52544"/>
    <w:rsid w:val="00E53125"/>
    <w:rsid w:val="00E53897"/>
    <w:rsid w:val="00E5508A"/>
    <w:rsid w:val="00E55E1C"/>
    <w:rsid w:val="00E5600D"/>
    <w:rsid w:val="00E56621"/>
    <w:rsid w:val="00E5698F"/>
    <w:rsid w:val="00E56C91"/>
    <w:rsid w:val="00E56E0F"/>
    <w:rsid w:val="00E604C5"/>
    <w:rsid w:val="00E60884"/>
    <w:rsid w:val="00E61892"/>
    <w:rsid w:val="00E61A96"/>
    <w:rsid w:val="00E61BA0"/>
    <w:rsid w:val="00E633E5"/>
    <w:rsid w:val="00E6641D"/>
    <w:rsid w:val="00E66D61"/>
    <w:rsid w:val="00E702C6"/>
    <w:rsid w:val="00E713EF"/>
    <w:rsid w:val="00E71716"/>
    <w:rsid w:val="00E721E0"/>
    <w:rsid w:val="00E72239"/>
    <w:rsid w:val="00E7340D"/>
    <w:rsid w:val="00E7380F"/>
    <w:rsid w:val="00E7601C"/>
    <w:rsid w:val="00E76D68"/>
    <w:rsid w:val="00E7796B"/>
    <w:rsid w:val="00E77DF7"/>
    <w:rsid w:val="00E80C76"/>
    <w:rsid w:val="00E80F18"/>
    <w:rsid w:val="00E811D0"/>
    <w:rsid w:val="00E8155C"/>
    <w:rsid w:val="00E8161A"/>
    <w:rsid w:val="00E8172D"/>
    <w:rsid w:val="00E8213B"/>
    <w:rsid w:val="00E83843"/>
    <w:rsid w:val="00E83CAE"/>
    <w:rsid w:val="00E842C6"/>
    <w:rsid w:val="00E84E91"/>
    <w:rsid w:val="00E85BED"/>
    <w:rsid w:val="00E8607A"/>
    <w:rsid w:val="00E8613A"/>
    <w:rsid w:val="00E90F2D"/>
    <w:rsid w:val="00E912F8"/>
    <w:rsid w:val="00E9261D"/>
    <w:rsid w:val="00E930F4"/>
    <w:rsid w:val="00E934CC"/>
    <w:rsid w:val="00E93773"/>
    <w:rsid w:val="00E9386C"/>
    <w:rsid w:val="00E94577"/>
    <w:rsid w:val="00E957F9"/>
    <w:rsid w:val="00E96F1A"/>
    <w:rsid w:val="00E973CE"/>
    <w:rsid w:val="00E974F9"/>
    <w:rsid w:val="00E97656"/>
    <w:rsid w:val="00E97728"/>
    <w:rsid w:val="00E9772C"/>
    <w:rsid w:val="00EA0CA9"/>
    <w:rsid w:val="00EA2FC3"/>
    <w:rsid w:val="00EA4C57"/>
    <w:rsid w:val="00EA5152"/>
    <w:rsid w:val="00EA7AC6"/>
    <w:rsid w:val="00EA7EEE"/>
    <w:rsid w:val="00EB02D7"/>
    <w:rsid w:val="00EB0C6D"/>
    <w:rsid w:val="00EB2E3F"/>
    <w:rsid w:val="00EB3864"/>
    <w:rsid w:val="00EB566C"/>
    <w:rsid w:val="00EC0542"/>
    <w:rsid w:val="00EC0D3B"/>
    <w:rsid w:val="00EC1408"/>
    <w:rsid w:val="00EC15F0"/>
    <w:rsid w:val="00EC19B4"/>
    <w:rsid w:val="00EC19C0"/>
    <w:rsid w:val="00EC21A1"/>
    <w:rsid w:val="00EC278C"/>
    <w:rsid w:val="00EC31FB"/>
    <w:rsid w:val="00EC3CDF"/>
    <w:rsid w:val="00EC5D38"/>
    <w:rsid w:val="00EC6F96"/>
    <w:rsid w:val="00EC7A61"/>
    <w:rsid w:val="00EC7A7C"/>
    <w:rsid w:val="00ED0357"/>
    <w:rsid w:val="00ED0AED"/>
    <w:rsid w:val="00ED101D"/>
    <w:rsid w:val="00ED1FF8"/>
    <w:rsid w:val="00ED28E4"/>
    <w:rsid w:val="00ED2F5B"/>
    <w:rsid w:val="00ED2F98"/>
    <w:rsid w:val="00ED3B38"/>
    <w:rsid w:val="00ED3B63"/>
    <w:rsid w:val="00ED4B40"/>
    <w:rsid w:val="00ED5688"/>
    <w:rsid w:val="00ED5A3C"/>
    <w:rsid w:val="00ED5FB1"/>
    <w:rsid w:val="00ED6951"/>
    <w:rsid w:val="00ED6CE8"/>
    <w:rsid w:val="00ED79FA"/>
    <w:rsid w:val="00ED7E8F"/>
    <w:rsid w:val="00EE06C3"/>
    <w:rsid w:val="00EE1443"/>
    <w:rsid w:val="00EE21AA"/>
    <w:rsid w:val="00EE28DE"/>
    <w:rsid w:val="00EE3AF4"/>
    <w:rsid w:val="00EE4737"/>
    <w:rsid w:val="00EE6BC9"/>
    <w:rsid w:val="00EF0210"/>
    <w:rsid w:val="00EF0594"/>
    <w:rsid w:val="00EF0885"/>
    <w:rsid w:val="00EF0C73"/>
    <w:rsid w:val="00EF0F41"/>
    <w:rsid w:val="00EF1443"/>
    <w:rsid w:val="00EF16A7"/>
    <w:rsid w:val="00EF1A67"/>
    <w:rsid w:val="00EF1B14"/>
    <w:rsid w:val="00EF1E70"/>
    <w:rsid w:val="00EF2E14"/>
    <w:rsid w:val="00EF344C"/>
    <w:rsid w:val="00EF3E68"/>
    <w:rsid w:val="00EF4670"/>
    <w:rsid w:val="00EF46C3"/>
    <w:rsid w:val="00EF4F8A"/>
    <w:rsid w:val="00EF51CB"/>
    <w:rsid w:val="00EF520B"/>
    <w:rsid w:val="00EF70A6"/>
    <w:rsid w:val="00EF78FE"/>
    <w:rsid w:val="00EF795E"/>
    <w:rsid w:val="00EF7965"/>
    <w:rsid w:val="00F00EF3"/>
    <w:rsid w:val="00F014D9"/>
    <w:rsid w:val="00F01AB4"/>
    <w:rsid w:val="00F023B6"/>
    <w:rsid w:val="00F0241D"/>
    <w:rsid w:val="00F02A22"/>
    <w:rsid w:val="00F02AA8"/>
    <w:rsid w:val="00F02B3B"/>
    <w:rsid w:val="00F02CEC"/>
    <w:rsid w:val="00F02F58"/>
    <w:rsid w:val="00F03015"/>
    <w:rsid w:val="00F03394"/>
    <w:rsid w:val="00F03D8E"/>
    <w:rsid w:val="00F03FED"/>
    <w:rsid w:val="00F04110"/>
    <w:rsid w:val="00F05975"/>
    <w:rsid w:val="00F0646F"/>
    <w:rsid w:val="00F06787"/>
    <w:rsid w:val="00F06E26"/>
    <w:rsid w:val="00F06FB8"/>
    <w:rsid w:val="00F074ED"/>
    <w:rsid w:val="00F10CA0"/>
    <w:rsid w:val="00F115A5"/>
    <w:rsid w:val="00F11811"/>
    <w:rsid w:val="00F11D6A"/>
    <w:rsid w:val="00F1233C"/>
    <w:rsid w:val="00F13251"/>
    <w:rsid w:val="00F13D2F"/>
    <w:rsid w:val="00F143FA"/>
    <w:rsid w:val="00F14423"/>
    <w:rsid w:val="00F1481C"/>
    <w:rsid w:val="00F151D5"/>
    <w:rsid w:val="00F157EF"/>
    <w:rsid w:val="00F160F3"/>
    <w:rsid w:val="00F1725C"/>
    <w:rsid w:val="00F17972"/>
    <w:rsid w:val="00F17CBF"/>
    <w:rsid w:val="00F20465"/>
    <w:rsid w:val="00F20670"/>
    <w:rsid w:val="00F20B0F"/>
    <w:rsid w:val="00F20BD8"/>
    <w:rsid w:val="00F21298"/>
    <w:rsid w:val="00F216E5"/>
    <w:rsid w:val="00F22D57"/>
    <w:rsid w:val="00F23365"/>
    <w:rsid w:val="00F23A0B"/>
    <w:rsid w:val="00F256BD"/>
    <w:rsid w:val="00F26494"/>
    <w:rsid w:val="00F312CF"/>
    <w:rsid w:val="00F31402"/>
    <w:rsid w:val="00F314AC"/>
    <w:rsid w:val="00F316CF"/>
    <w:rsid w:val="00F31D44"/>
    <w:rsid w:val="00F33380"/>
    <w:rsid w:val="00F33394"/>
    <w:rsid w:val="00F3354F"/>
    <w:rsid w:val="00F3393F"/>
    <w:rsid w:val="00F34F0B"/>
    <w:rsid w:val="00F350BB"/>
    <w:rsid w:val="00F35FB1"/>
    <w:rsid w:val="00F36AED"/>
    <w:rsid w:val="00F36B39"/>
    <w:rsid w:val="00F40210"/>
    <w:rsid w:val="00F4146C"/>
    <w:rsid w:val="00F42917"/>
    <w:rsid w:val="00F45FFE"/>
    <w:rsid w:val="00F46278"/>
    <w:rsid w:val="00F47129"/>
    <w:rsid w:val="00F47B45"/>
    <w:rsid w:val="00F5082E"/>
    <w:rsid w:val="00F5083E"/>
    <w:rsid w:val="00F519F8"/>
    <w:rsid w:val="00F51EF5"/>
    <w:rsid w:val="00F52157"/>
    <w:rsid w:val="00F524D6"/>
    <w:rsid w:val="00F5277C"/>
    <w:rsid w:val="00F527F8"/>
    <w:rsid w:val="00F52FE9"/>
    <w:rsid w:val="00F5696B"/>
    <w:rsid w:val="00F57BC8"/>
    <w:rsid w:val="00F57C29"/>
    <w:rsid w:val="00F60B9B"/>
    <w:rsid w:val="00F6316C"/>
    <w:rsid w:val="00F63A26"/>
    <w:rsid w:val="00F64057"/>
    <w:rsid w:val="00F640BD"/>
    <w:rsid w:val="00F64659"/>
    <w:rsid w:val="00F64AB3"/>
    <w:rsid w:val="00F64EE4"/>
    <w:rsid w:val="00F64F95"/>
    <w:rsid w:val="00F6658D"/>
    <w:rsid w:val="00F666BD"/>
    <w:rsid w:val="00F67185"/>
    <w:rsid w:val="00F678EB"/>
    <w:rsid w:val="00F67E2D"/>
    <w:rsid w:val="00F705FF"/>
    <w:rsid w:val="00F7071A"/>
    <w:rsid w:val="00F71091"/>
    <w:rsid w:val="00F72162"/>
    <w:rsid w:val="00F72532"/>
    <w:rsid w:val="00F733BD"/>
    <w:rsid w:val="00F738FF"/>
    <w:rsid w:val="00F74645"/>
    <w:rsid w:val="00F75543"/>
    <w:rsid w:val="00F75661"/>
    <w:rsid w:val="00F75853"/>
    <w:rsid w:val="00F75C5B"/>
    <w:rsid w:val="00F75E2E"/>
    <w:rsid w:val="00F763F7"/>
    <w:rsid w:val="00F807DF"/>
    <w:rsid w:val="00F80F1C"/>
    <w:rsid w:val="00F8114F"/>
    <w:rsid w:val="00F811D4"/>
    <w:rsid w:val="00F814DD"/>
    <w:rsid w:val="00F8173A"/>
    <w:rsid w:val="00F82EAA"/>
    <w:rsid w:val="00F832A2"/>
    <w:rsid w:val="00F83405"/>
    <w:rsid w:val="00F83895"/>
    <w:rsid w:val="00F83F40"/>
    <w:rsid w:val="00F84B59"/>
    <w:rsid w:val="00F8505D"/>
    <w:rsid w:val="00F8543B"/>
    <w:rsid w:val="00F85473"/>
    <w:rsid w:val="00F85529"/>
    <w:rsid w:val="00F85668"/>
    <w:rsid w:val="00F85951"/>
    <w:rsid w:val="00F879B7"/>
    <w:rsid w:val="00F87A6C"/>
    <w:rsid w:val="00F87B6D"/>
    <w:rsid w:val="00F87C48"/>
    <w:rsid w:val="00F90B83"/>
    <w:rsid w:val="00F91369"/>
    <w:rsid w:val="00F91569"/>
    <w:rsid w:val="00F91C4A"/>
    <w:rsid w:val="00F92146"/>
    <w:rsid w:val="00F92ACA"/>
    <w:rsid w:val="00F92FB4"/>
    <w:rsid w:val="00F9349E"/>
    <w:rsid w:val="00F935D7"/>
    <w:rsid w:val="00F93A86"/>
    <w:rsid w:val="00F94908"/>
    <w:rsid w:val="00F95339"/>
    <w:rsid w:val="00F957B3"/>
    <w:rsid w:val="00F95E38"/>
    <w:rsid w:val="00F96750"/>
    <w:rsid w:val="00F96D17"/>
    <w:rsid w:val="00F97315"/>
    <w:rsid w:val="00F97CCF"/>
    <w:rsid w:val="00FA05B4"/>
    <w:rsid w:val="00FA1751"/>
    <w:rsid w:val="00FA1DFD"/>
    <w:rsid w:val="00FA2EC0"/>
    <w:rsid w:val="00FA3570"/>
    <w:rsid w:val="00FA3E74"/>
    <w:rsid w:val="00FA42C8"/>
    <w:rsid w:val="00FA505C"/>
    <w:rsid w:val="00FA5E6E"/>
    <w:rsid w:val="00FA601A"/>
    <w:rsid w:val="00FA6B05"/>
    <w:rsid w:val="00FA7523"/>
    <w:rsid w:val="00FA78B8"/>
    <w:rsid w:val="00FA7A6C"/>
    <w:rsid w:val="00FA7BE0"/>
    <w:rsid w:val="00FB082F"/>
    <w:rsid w:val="00FB0E04"/>
    <w:rsid w:val="00FB13F0"/>
    <w:rsid w:val="00FB2802"/>
    <w:rsid w:val="00FB297A"/>
    <w:rsid w:val="00FB3D3C"/>
    <w:rsid w:val="00FB499A"/>
    <w:rsid w:val="00FB4E86"/>
    <w:rsid w:val="00FB4F9A"/>
    <w:rsid w:val="00FB56A0"/>
    <w:rsid w:val="00FB5774"/>
    <w:rsid w:val="00FB5D98"/>
    <w:rsid w:val="00FB6E6C"/>
    <w:rsid w:val="00FB7324"/>
    <w:rsid w:val="00FB7AF9"/>
    <w:rsid w:val="00FC053E"/>
    <w:rsid w:val="00FC0F56"/>
    <w:rsid w:val="00FC3504"/>
    <w:rsid w:val="00FC3ED5"/>
    <w:rsid w:val="00FC4558"/>
    <w:rsid w:val="00FC485F"/>
    <w:rsid w:val="00FC505D"/>
    <w:rsid w:val="00FC544D"/>
    <w:rsid w:val="00FC55D2"/>
    <w:rsid w:val="00FC5BBB"/>
    <w:rsid w:val="00FC6010"/>
    <w:rsid w:val="00FC6A36"/>
    <w:rsid w:val="00FC6E87"/>
    <w:rsid w:val="00FC7072"/>
    <w:rsid w:val="00FC7994"/>
    <w:rsid w:val="00FD066F"/>
    <w:rsid w:val="00FD102A"/>
    <w:rsid w:val="00FD1CD2"/>
    <w:rsid w:val="00FD24AC"/>
    <w:rsid w:val="00FD3C71"/>
    <w:rsid w:val="00FD40BF"/>
    <w:rsid w:val="00FD46D5"/>
    <w:rsid w:val="00FD48C7"/>
    <w:rsid w:val="00FD507E"/>
    <w:rsid w:val="00FD5250"/>
    <w:rsid w:val="00FD55FB"/>
    <w:rsid w:val="00FD685A"/>
    <w:rsid w:val="00FD69B5"/>
    <w:rsid w:val="00FE01DB"/>
    <w:rsid w:val="00FE0809"/>
    <w:rsid w:val="00FE0C35"/>
    <w:rsid w:val="00FE0CC4"/>
    <w:rsid w:val="00FE0EE6"/>
    <w:rsid w:val="00FE0FA4"/>
    <w:rsid w:val="00FE1455"/>
    <w:rsid w:val="00FE1721"/>
    <w:rsid w:val="00FE1A0F"/>
    <w:rsid w:val="00FE2328"/>
    <w:rsid w:val="00FE2ABE"/>
    <w:rsid w:val="00FE2FBC"/>
    <w:rsid w:val="00FE49BB"/>
    <w:rsid w:val="00FE4A65"/>
    <w:rsid w:val="00FE58FC"/>
    <w:rsid w:val="00FE6508"/>
    <w:rsid w:val="00FE68C3"/>
    <w:rsid w:val="00FE6EC8"/>
    <w:rsid w:val="00FE7286"/>
    <w:rsid w:val="00FE75BF"/>
    <w:rsid w:val="00FE7BF3"/>
    <w:rsid w:val="00FE7ED6"/>
    <w:rsid w:val="00FF0A4A"/>
    <w:rsid w:val="00FF3050"/>
    <w:rsid w:val="00FF360A"/>
    <w:rsid w:val="00FF41DC"/>
    <w:rsid w:val="00FF4233"/>
    <w:rsid w:val="00FF587F"/>
    <w:rsid w:val="00FF5BFF"/>
    <w:rsid w:val="00FF5FD8"/>
    <w:rsid w:val="00FF64C1"/>
    <w:rsid w:val="00FF7626"/>
    <w:rsid w:val="00FF79ED"/>
    <w:rsid w:val="00FF7AB2"/>
    <w:rsid w:val="00FF7B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C25661"/>
  <w14:defaultImageDpi w14:val="330"/>
  <w15:docId w15:val="{77AB69A5-A778-47F6-AD4E-2DB804F58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525E2"/>
  </w:style>
  <w:style w:type="paragraph" w:styleId="1">
    <w:name w:val="heading 1"/>
    <w:basedOn w:val="a"/>
    <w:link w:val="1Char"/>
    <w:uiPriority w:val="9"/>
    <w:qFormat/>
    <w:rsid w:val="00001CD3"/>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B528A8"/>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8A3578"/>
    <w:pPr>
      <w:keepNext/>
      <w:ind w:leftChars="300" w:left="300" w:hangingChars="200" w:hanging="2000"/>
      <w:outlineLvl w:val="2"/>
    </w:pPr>
    <w:rPr>
      <w:rFonts w:asciiTheme="majorHAnsi" w:eastAsiaTheme="majorEastAsia" w:hAnsiTheme="majorHAnsi" w:cstheme="majorBidi"/>
    </w:rPr>
  </w:style>
  <w:style w:type="paragraph" w:styleId="5">
    <w:name w:val="heading 5"/>
    <w:basedOn w:val="a"/>
    <w:next w:val="a"/>
    <w:link w:val="5Char"/>
    <w:uiPriority w:val="9"/>
    <w:semiHidden/>
    <w:unhideWhenUsed/>
    <w:qFormat/>
    <w:rsid w:val="00571E78"/>
    <w:pPr>
      <w:keepNext/>
      <w:ind w:leftChars="500" w:left="500" w:hangingChars="200" w:hanging="2000"/>
      <w:outlineLvl w:val="4"/>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24D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 Spacing"/>
    <w:uiPriority w:val="1"/>
    <w:qFormat/>
    <w:rsid w:val="00376EDB"/>
    <w:pPr>
      <w:spacing w:line="480" w:lineRule="auto"/>
      <w:jc w:val="center"/>
    </w:pPr>
    <w:rPr>
      <w:rFonts w:ascii="Times New Roman" w:eastAsia="Times New Roman" w:hAnsi="Times New Roman" w:cs="Times New Roman"/>
    </w:rPr>
  </w:style>
  <w:style w:type="character" w:styleId="a5">
    <w:name w:val="Hyperlink"/>
    <w:basedOn w:val="a0"/>
    <w:uiPriority w:val="99"/>
    <w:unhideWhenUsed/>
    <w:rsid w:val="00B96E58"/>
    <w:rPr>
      <w:color w:val="0000FF" w:themeColor="hyperlink"/>
      <w:u w:val="single"/>
    </w:rPr>
  </w:style>
  <w:style w:type="character" w:customStyle="1" w:styleId="highwire-citation-authors">
    <w:name w:val="highwire-citation-authors"/>
    <w:basedOn w:val="a0"/>
    <w:rsid w:val="00831CA5"/>
  </w:style>
  <w:style w:type="character" w:customStyle="1" w:styleId="highwire-citation-author">
    <w:name w:val="highwire-citation-author"/>
    <w:basedOn w:val="a0"/>
    <w:rsid w:val="00831CA5"/>
  </w:style>
  <w:style w:type="character" w:customStyle="1" w:styleId="nlm-surname">
    <w:name w:val="nlm-surname"/>
    <w:basedOn w:val="a0"/>
    <w:rsid w:val="00831CA5"/>
  </w:style>
  <w:style w:type="character" w:customStyle="1" w:styleId="citation-et">
    <w:name w:val="citation-et"/>
    <w:basedOn w:val="a0"/>
    <w:rsid w:val="00831CA5"/>
  </w:style>
  <w:style w:type="character" w:customStyle="1" w:styleId="highwire-cite-metadata-journal">
    <w:name w:val="highwire-cite-metadata-journal"/>
    <w:basedOn w:val="a0"/>
    <w:rsid w:val="00831CA5"/>
  </w:style>
  <w:style w:type="character" w:customStyle="1" w:styleId="highwire-cite-metadata-year">
    <w:name w:val="highwire-cite-metadata-year"/>
    <w:basedOn w:val="a0"/>
    <w:rsid w:val="00831CA5"/>
  </w:style>
  <w:style w:type="character" w:customStyle="1" w:styleId="highwire-cite-metadata-volume">
    <w:name w:val="highwire-cite-metadata-volume"/>
    <w:basedOn w:val="a0"/>
    <w:rsid w:val="00831CA5"/>
  </w:style>
  <w:style w:type="character" w:customStyle="1" w:styleId="highwire-cite-metadata-pages">
    <w:name w:val="highwire-cite-metadata-pages"/>
    <w:basedOn w:val="a0"/>
    <w:rsid w:val="00831CA5"/>
  </w:style>
  <w:style w:type="paragraph" w:styleId="a6">
    <w:name w:val="Balloon Text"/>
    <w:basedOn w:val="a"/>
    <w:link w:val="Char"/>
    <w:uiPriority w:val="99"/>
    <w:semiHidden/>
    <w:unhideWhenUsed/>
    <w:rsid w:val="001B3B58"/>
    <w:rPr>
      <w:rFonts w:ascii="Lucida Grande" w:hAnsi="Lucida Grande" w:cs="Lucida Grande"/>
      <w:sz w:val="18"/>
      <w:szCs w:val="18"/>
    </w:rPr>
  </w:style>
  <w:style w:type="character" w:customStyle="1" w:styleId="Char">
    <w:name w:val="풍선 도움말 텍스트 Char"/>
    <w:basedOn w:val="a0"/>
    <w:link w:val="a6"/>
    <w:uiPriority w:val="99"/>
    <w:semiHidden/>
    <w:rsid w:val="001B3B58"/>
    <w:rPr>
      <w:rFonts w:ascii="Lucida Grande" w:hAnsi="Lucida Grande" w:cs="Lucida Grande"/>
      <w:sz w:val="18"/>
      <w:szCs w:val="18"/>
    </w:rPr>
  </w:style>
  <w:style w:type="paragraph" w:styleId="a7">
    <w:name w:val="Bibliography"/>
    <w:basedOn w:val="a"/>
    <w:next w:val="a"/>
    <w:uiPriority w:val="37"/>
    <w:unhideWhenUsed/>
    <w:rsid w:val="00FD507E"/>
  </w:style>
  <w:style w:type="character" w:customStyle="1" w:styleId="normaltextrun">
    <w:name w:val="normaltextrun"/>
    <w:basedOn w:val="a0"/>
    <w:rsid w:val="00173C3D"/>
  </w:style>
  <w:style w:type="paragraph" w:customStyle="1" w:styleId="paragraph">
    <w:name w:val="paragraph"/>
    <w:basedOn w:val="a"/>
    <w:rsid w:val="00173C3D"/>
    <w:pPr>
      <w:spacing w:before="100" w:beforeAutospacing="1" w:after="100" w:afterAutospacing="1"/>
    </w:pPr>
    <w:rPr>
      <w:rFonts w:ascii="굴림" w:eastAsia="굴림" w:hAnsi="굴림" w:cs="굴림"/>
      <w:lang w:eastAsia="ko-KR"/>
    </w:rPr>
  </w:style>
  <w:style w:type="character" w:customStyle="1" w:styleId="eop">
    <w:name w:val="eop"/>
    <w:basedOn w:val="a0"/>
    <w:rsid w:val="00173C3D"/>
  </w:style>
  <w:style w:type="paragraph" w:styleId="a8">
    <w:name w:val="Title"/>
    <w:basedOn w:val="a"/>
    <w:next w:val="a"/>
    <w:link w:val="Char0"/>
    <w:uiPriority w:val="10"/>
    <w:qFormat/>
    <w:rsid w:val="004B759C"/>
    <w:pPr>
      <w:widowControl w:val="0"/>
      <w:wordWrap w:val="0"/>
      <w:autoSpaceDE w:val="0"/>
      <w:autoSpaceDN w:val="0"/>
      <w:spacing w:before="240" w:after="120" w:line="259" w:lineRule="auto"/>
      <w:jc w:val="center"/>
      <w:outlineLvl w:val="0"/>
    </w:pPr>
    <w:rPr>
      <w:rFonts w:asciiTheme="majorHAnsi" w:eastAsiaTheme="majorEastAsia" w:hAnsiTheme="majorHAnsi" w:cstheme="majorBidi"/>
      <w:b/>
      <w:bCs/>
      <w:kern w:val="2"/>
      <w:sz w:val="32"/>
      <w:szCs w:val="32"/>
      <w:lang w:eastAsia="ko-KR"/>
    </w:rPr>
  </w:style>
  <w:style w:type="character" w:customStyle="1" w:styleId="Char0">
    <w:name w:val="제목 Char"/>
    <w:basedOn w:val="a0"/>
    <w:link w:val="a8"/>
    <w:uiPriority w:val="10"/>
    <w:rsid w:val="004B759C"/>
    <w:rPr>
      <w:rFonts w:asciiTheme="majorHAnsi" w:eastAsiaTheme="majorEastAsia" w:hAnsiTheme="majorHAnsi" w:cstheme="majorBidi"/>
      <w:b/>
      <w:bCs/>
      <w:kern w:val="2"/>
      <w:sz w:val="32"/>
      <w:szCs w:val="32"/>
      <w:lang w:eastAsia="ko-KR"/>
    </w:rPr>
  </w:style>
  <w:style w:type="paragraph" w:customStyle="1" w:styleId="EndNoteBibliography">
    <w:name w:val="EndNote Bibliography"/>
    <w:basedOn w:val="a"/>
    <w:link w:val="EndNoteBibliographyChar"/>
    <w:rsid w:val="00A630AF"/>
    <w:pPr>
      <w:widowControl w:val="0"/>
      <w:wordWrap w:val="0"/>
      <w:autoSpaceDE w:val="0"/>
      <w:autoSpaceDN w:val="0"/>
      <w:spacing w:after="160"/>
      <w:jc w:val="both"/>
    </w:pPr>
    <w:rPr>
      <w:rFonts w:ascii="맑은 고딕" w:eastAsia="맑은 고딕" w:hAnsi="맑은 고딕"/>
      <w:noProof/>
      <w:kern w:val="2"/>
      <w:sz w:val="20"/>
      <w:szCs w:val="22"/>
      <w:lang w:eastAsia="ko-KR"/>
    </w:rPr>
  </w:style>
  <w:style w:type="character" w:customStyle="1" w:styleId="EndNoteBibliographyChar">
    <w:name w:val="EndNote Bibliography Char"/>
    <w:basedOn w:val="a0"/>
    <w:link w:val="EndNoteBibliography"/>
    <w:rsid w:val="00A630AF"/>
    <w:rPr>
      <w:rFonts w:ascii="맑은 고딕" w:eastAsia="맑은 고딕" w:hAnsi="맑은 고딕"/>
      <w:noProof/>
      <w:kern w:val="2"/>
      <w:sz w:val="20"/>
      <w:szCs w:val="22"/>
      <w:lang w:eastAsia="ko-KR"/>
    </w:rPr>
  </w:style>
  <w:style w:type="character" w:styleId="a9">
    <w:name w:val="annotation reference"/>
    <w:basedOn w:val="a0"/>
    <w:uiPriority w:val="99"/>
    <w:semiHidden/>
    <w:unhideWhenUsed/>
    <w:rsid w:val="008156FD"/>
    <w:rPr>
      <w:sz w:val="18"/>
      <w:szCs w:val="18"/>
    </w:rPr>
  </w:style>
  <w:style w:type="paragraph" w:styleId="aa">
    <w:name w:val="annotation text"/>
    <w:basedOn w:val="a"/>
    <w:link w:val="Char1"/>
    <w:uiPriority w:val="99"/>
    <w:unhideWhenUsed/>
    <w:rsid w:val="008156FD"/>
  </w:style>
  <w:style w:type="character" w:customStyle="1" w:styleId="Char1">
    <w:name w:val="메모 텍스트 Char"/>
    <w:basedOn w:val="a0"/>
    <w:link w:val="aa"/>
    <w:uiPriority w:val="99"/>
    <w:rsid w:val="008156FD"/>
  </w:style>
  <w:style w:type="paragraph" w:styleId="ab">
    <w:name w:val="annotation subject"/>
    <w:basedOn w:val="aa"/>
    <w:next w:val="aa"/>
    <w:link w:val="Char2"/>
    <w:uiPriority w:val="99"/>
    <w:semiHidden/>
    <w:unhideWhenUsed/>
    <w:rsid w:val="008156FD"/>
    <w:rPr>
      <w:b/>
      <w:bCs/>
    </w:rPr>
  </w:style>
  <w:style w:type="character" w:customStyle="1" w:styleId="Char2">
    <w:name w:val="메모 주제 Char"/>
    <w:basedOn w:val="Char1"/>
    <w:link w:val="ab"/>
    <w:uiPriority w:val="99"/>
    <w:semiHidden/>
    <w:rsid w:val="008156FD"/>
    <w:rPr>
      <w:b/>
      <w:bCs/>
    </w:rPr>
  </w:style>
  <w:style w:type="character" w:styleId="ac">
    <w:name w:val="Unresolved Mention"/>
    <w:basedOn w:val="a0"/>
    <w:uiPriority w:val="99"/>
    <w:semiHidden/>
    <w:unhideWhenUsed/>
    <w:rsid w:val="008156FD"/>
    <w:rPr>
      <w:color w:val="605E5C"/>
      <w:shd w:val="clear" w:color="auto" w:fill="E1DFDD"/>
    </w:rPr>
  </w:style>
  <w:style w:type="paragraph" w:customStyle="1" w:styleId="EndNoteBibliographyTitle">
    <w:name w:val="EndNote Bibliography Title"/>
    <w:basedOn w:val="a"/>
    <w:link w:val="EndNoteBibliographyTitleChar"/>
    <w:rsid w:val="00613B4B"/>
    <w:pPr>
      <w:jc w:val="center"/>
    </w:pPr>
    <w:rPr>
      <w:rFonts w:ascii="맑은 고딕" w:eastAsia="맑은 고딕" w:hAnsi="맑은 고딕"/>
      <w:noProof/>
      <w:sz w:val="20"/>
    </w:rPr>
  </w:style>
  <w:style w:type="character" w:customStyle="1" w:styleId="EndNoteBibliographyTitleChar">
    <w:name w:val="EndNote Bibliography Title Char"/>
    <w:basedOn w:val="a0"/>
    <w:link w:val="EndNoteBibliographyTitle"/>
    <w:rsid w:val="00613B4B"/>
    <w:rPr>
      <w:rFonts w:ascii="맑은 고딕" w:eastAsia="맑은 고딕" w:hAnsi="맑은 고딕"/>
      <w:noProof/>
      <w:sz w:val="20"/>
    </w:rPr>
  </w:style>
  <w:style w:type="paragraph" w:customStyle="1" w:styleId="EndNoteCategoryHeading">
    <w:name w:val="EndNote Category Heading"/>
    <w:basedOn w:val="a"/>
    <w:link w:val="EndNoteCategoryHeadingChar"/>
    <w:rsid w:val="00267BBE"/>
    <w:pPr>
      <w:spacing w:before="120" w:after="120"/>
    </w:pPr>
    <w:rPr>
      <w:b/>
      <w:noProof/>
    </w:rPr>
  </w:style>
  <w:style w:type="character" w:customStyle="1" w:styleId="EndNoteCategoryHeadingChar">
    <w:name w:val="EndNote Category Heading Char"/>
    <w:basedOn w:val="a0"/>
    <w:link w:val="EndNoteCategoryHeading"/>
    <w:rsid w:val="00267BBE"/>
    <w:rPr>
      <w:b/>
      <w:noProof/>
    </w:rPr>
  </w:style>
  <w:style w:type="paragraph" w:styleId="ad">
    <w:name w:val="List Paragraph"/>
    <w:basedOn w:val="a"/>
    <w:uiPriority w:val="34"/>
    <w:qFormat/>
    <w:rsid w:val="00AD5F06"/>
    <w:pPr>
      <w:ind w:leftChars="400" w:left="800"/>
    </w:pPr>
  </w:style>
  <w:style w:type="paragraph" w:styleId="ae">
    <w:name w:val="Revision"/>
    <w:hidden/>
    <w:uiPriority w:val="99"/>
    <w:semiHidden/>
    <w:rsid w:val="00214944"/>
  </w:style>
  <w:style w:type="paragraph" w:styleId="HTML">
    <w:name w:val="HTML Preformatted"/>
    <w:basedOn w:val="a"/>
    <w:link w:val="HTMLChar"/>
    <w:uiPriority w:val="99"/>
    <w:semiHidden/>
    <w:unhideWhenUsed/>
    <w:rsid w:val="00E40AEE"/>
    <w:rPr>
      <w:rFonts w:ascii="Courier New" w:hAnsi="Courier New" w:cs="Courier New"/>
      <w:sz w:val="20"/>
      <w:szCs w:val="20"/>
    </w:rPr>
  </w:style>
  <w:style w:type="character" w:customStyle="1" w:styleId="HTMLChar">
    <w:name w:val="미리 서식이 지정된 HTML Char"/>
    <w:basedOn w:val="a0"/>
    <w:link w:val="HTML"/>
    <w:uiPriority w:val="99"/>
    <w:semiHidden/>
    <w:rsid w:val="00E40AEE"/>
    <w:rPr>
      <w:rFonts w:ascii="Courier New" w:hAnsi="Courier New" w:cs="Courier New"/>
      <w:sz w:val="20"/>
      <w:szCs w:val="20"/>
    </w:rPr>
  </w:style>
  <w:style w:type="character" w:customStyle="1" w:styleId="1Char">
    <w:name w:val="제목 1 Char"/>
    <w:basedOn w:val="a0"/>
    <w:link w:val="1"/>
    <w:uiPriority w:val="9"/>
    <w:rsid w:val="00001CD3"/>
    <w:rPr>
      <w:rFonts w:ascii="Times New Roman" w:eastAsia="Times New Roman" w:hAnsi="Times New Roman" w:cs="Times New Roman"/>
      <w:b/>
      <w:bCs/>
      <w:kern w:val="36"/>
      <w:sz w:val="48"/>
      <w:szCs w:val="48"/>
    </w:rPr>
  </w:style>
  <w:style w:type="character" w:customStyle="1" w:styleId="period">
    <w:name w:val="period"/>
    <w:basedOn w:val="a0"/>
    <w:rsid w:val="00001CD3"/>
  </w:style>
  <w:style w:type="character" w:customStyle="1" w:styleId="cit">
    <w:name w:val="cit"/>
    <w:basedOn w:val="a0"/>
    <w:rsid w:val="00001CD3"/>
  </w:style>
  <w:style w:type="character" w:customStyle="1" w:styleId="citation-doi">
    <w:name w:val="citation-doi"/>
    <w:basedOn w:val="a0"/>
    <w:rsid w:val="00001CD3"/>
  </w:style>
  <w:style w:type="character" w:customStyle="1" w:styleId="secondary-date">
    <w:name w:val="secondary-date"/>
    <w:basedOn w:val="a0"/>
    <w:rsid w:val="00001CD3"/>
  </w:style>
  <w:style w:type="character" w:customStyle="1" w:styleId="authors-list-item">
    <w:name w:val="authors-list-item"/>
    <w:basedOn w:val="a0"/>
    <w:rsid w:val="00001CD3"/>
  </w:style>
  <w:style w:type="character" w:customStyle="1" w:styleId="author-sup-separator">
    <w:name w:val="author-sup-separator"/>
    <w:basedOn w:val="a0"/>
    <w:rsid w:val="00001CD3"/>
  </w:style>
  <w:style w:type="character" w:customStyle="1" w:styleId="comma">
    <w:name w:val="comma"/>
    <w:basedOn w:val="a0"/>
    <w:rsid w:val="00001CD3"/>
  </w:style>
  <w:style w:type="paragraph" w:styleId="af">
    <w:name w:val="header"/>
    <w:basedOn w:val="a"/>
    <w:link w:val="Char3"/>
    <w:uiPriority w:val="99"/>
    <w:unhideWhenUsed/>
    <w:rsid w:val="002D5367"/>
    <w:pPr>
      <w:tabs>
        <w:tab w:val="center" w:pos="4513"/>
        <w:tab w:val="right" w:pos="9026"/>
      </w:tabs>
      <w:snapToGrid w:val="0"/>
    </w:pPr>
  </w:style>
  <w:style w:type="character" w:customStyle="1" w:styleId="Char3">
    <w:name w:val="머리글 Char"/>
    <w:basedOn w:val="a0"/>
    <w:link w:val="af"/>
    <w:uiPriority w:val="99"/>
    <w:rsid w:val="002D5367"/>
  </w:style>
  <w:style w:type="paragraph" w:styleId="af0">
    <w:name w:val="footer"/>
    <w:basedOn w:val="a"/>
    <w:link w:val="Char4"/>
    <w:uiPriority w:val="99"/>
    <w:unhideWhenUsed/>
    <w:rsid w:val="002D5367"/>
    <w:pPr>
      <w:tabs>
        <w:tab w:val="center" w:pos="4513"/>
        <w:tab w:val="right" w:pos="9026"/>
      </w:tabs>
      <w:snapToGrid w:val="0"/>
    </w:pPr>
  </w:style>
  <w:style w:type="character" w:customStyle="1" w:styleId="Char4">
    <w:name w:val="바닥글 Char"/>
    <w:basedOn w:val="a0"/>
    <w:link w:val="af0"/>
    <w:uiPriority w:val="99"/>
    <w:rsid w:val="002D5367"/>
  </w:style>
  <w:style w:type="paragraph" w:styleId="af1">
    <w:name w:val="footnote text"/>
    <w:basedOn w:val="a"/>
    <w:link w:val="Char5"/>
    <w:uiPriority w:val="99"/>
    <w:semiHidden/>
    <w:unhideWhenUsed/>
    <w:rsid w:val="002D5367"/>
    <w:pPr>
      <w:snapToGrid w:val="0"/>
    </w:pPr>
  </w:style>
  <w:style w:type="character" w:customStyle="1" w:styleId="Char5">
    <w:name w:val="각주 텍스트 Char"/>
    <w:basedOn w:val="a0"/>
    <w:link w:val="af1"/>
    <w:uiPriority w:val="99"/>
    <w:semiHidden/>
    <w:rsid w:val="002D5367"/>
  </w:style>
  <w:style w:type="character" w:styleId="af2">
    <w:name w:val="footnote reference"/>
    <w:basedOn w:val="a0"/>
    <w:uiPriority w:val="99"/>
    <w:semiHidden/>
    <w:unhideWhenUsed/>
    <w:rsid w:val="002D5367"/>
    <w:rPr>
      <w:vertAlign w:val="superscript"/>
    </w:rPr>
  </w:style>
  <w:style w:type="character" w:customStyle="1" w:styleId="fieldrange">
    <w:name w:val="fieldrange"/>
    <w:basedOn w:val="a0"/>
    <w:rsid w:val="0015086E"/>
  </w:style>
  <w:style w:type="character" w:customStyle="1" w:styleId="3Char">
    <w:name w:val="제목 3 Char"/>
    <w:basedOn w:val="a0"/>
    <w:link w:val="3"/>
    <w:uiPriority w:val="9"/>
    <w:semiHidden/>
    <w:rsid w:val="008A3578"/>
    <w:rPr>
      <w:rFonts w:asciiTheme="majorHAnsi" w:eastAsiaTheme="majorEastAsia" w:hAnsiTheme="majorHAnsi" w:cstheme="majorBidi"/>
    </w:rPr>
  </w:style>
  <w:style w:type="character" w:styleId="af3">
    <w:name w:val="Placeholder Text"/>
    <w:basedOn w:val="a0"/>
    <w:uiPriority w:val="99"/>
    <w:semiHidden/>
    <w:rsid w:val="003E068C"/>
    <w:rPr>
      <w:color w:val="808080"/>
    </w:rPr>
  </w:style>
  <w:style w:type="character" w:styleId="af4">
    <w:name w:val="line number"/>
    <w:basedOn w:val="a0"/>
    <w:uiPriority w:val="99"/>
    <w:semiHidden/>
    <w:unhideWhenUsed/>
    <w:rsid w:val="00CC4C35"/>
  </w:style>
  <w:style w:type="character" w:customStyle="1" w:styleId="5Char">
    <w:name w:val="제목 5 Char"/>
    <w:basedOn w:val="a0"/>
    <w:link w:val="5"/>
    <w:uiPriority w:val="9"/>
    <w:semiHidden/>
    <w:rsid w:val="00571E78"/>
    <w:rPr>
      <w:rFonts w:asciiTheme="majorHAnsi" w:eastAsiaTheme="majorEastAsia" w:hAnsiTheme="majorHAnsi" w:cstheme="majorBidi"/>
    </w:rPr>
  </w:style>
  <w:style w:type="paragraph" w:styleId="af5">
    <w:name w:val="endnote text"/>
    <w:basedOn w:val="a"/>
    <w:link w:val="Char6"/>
    <w:uiPriority w:val="99"/>
    <w:semiHidden/>
    <w:unhideWhenUsed/>
    <w:rsid w:val="00AF45D7"/>
    <w:pPr>
      <w:snapToGrid w:val="0"/>
    </w:pPr>
  </w:style>
  <w:style w:type="character" w:customStyle="1" w:styleId="Char6">
    <w:name w:val="미주 텍스트 Char"/>
    <w:basedOn w:val="a0"/>
    <w:link w:val="af5"/>
    <w:uiPriority w:val="99"/>
    <w:semiHidden/>
    <w:rsid w:val="00AF45D7"/>
  </w:style>
  <w:style w:type="character" w:styleId="af6">
    <w:name w:val="endnote reference"/>
    <w:basedOn w:val="a0"/>
    <w:uiPriority w:val="99"/>
    <w:semiHidden/>
    <w:unhideWhenUsed/>
    <w:rsid w:val="00AF45D7"/>
    <w:rPr>
      <w:vertAlign w:val="superscript"/>
    </w:rPr>
  </w:style>
  <w:style w:type="character" w:styleId="af7">
    <w:name w:val="FollowedHyperlink"/>
    <w:basedOn w:val="a0"/>
    <w:uiPriority w:val="99"/>
    <w:semiHidden/>
    <w:unhideWhenUsed/>
    <w:rsid w:val="00A7178D"/>
    <w:rPr>
      <w:color w:val="800080" w:themeColor="followedHyperlink"/>
      <w:u w:val="single"/>
    </w:rPr>
  </w:style>
  <w:style w:type="paragraph" w:styleId="af8">
    <w:name w:val="caption"/>
    <w:basedOn w:val="a"/>
    <w:next w:val="a"/>
    <w:uiPriority w:val="35"/>
    <w:unhideWhenUsed/>
    <w:qFormat/>
    <w:rsid w:val="00A17DD3"/>
    <w:rPr>
      <w:rFonts w:ascii="Times New Roman" w:hAnsi="Times New Roman" w:cs="Times New Roman"/>
      <w:b/>
      <w:bCs/>
      <w:sz w:val="20"/>
      <w:szCs w:val="20"/>
    </w:rPr>
  </w:style>
  <w:style w:type="character" w:customStyle="1" w:styleId="2Char">
    <w:name w:val="제목 2 Char"/>
    <w:basedOn w:val="a0"/>
    <w:link w:val="2"/>
    <w:uiPriority w:val="9"/>
    <w:semiHidden/>
    <w:rsid w:val="00B528A8"/>
    <w:rPr>
      <w:rFonts w:asciiTheme="majorHAnsi" w:eastAsiaTheme="majorEastAsia" w:hAnsiTheme="majorHAnsi" w:cstheme="majorBidi"/>
    </w:rPr>
  </w:style>
  <w:style w:type="character" w:customStyle="1" w:styleId="notion-enable-hover">
    <w:name w:val="notion-enable-hover"/>
    <w:basedOn w:val="a0"/>
    <w:rsid w:val="00B528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3202">
      <w:bodyDiv w:val="1"/>
      <w:marLeft w:val="0"/>
      <w:marRight w:val="0"/>
      <w:marTop w:val="0"/>
      <w:marBottom w:val="0"/>
      <w:divBdr>
        <w:top w:val="none" w:sz="0" w:space="0" w:color="auto"/>
        <w:left w:val="none" w:sz="0" w:space="0" w:color="auto"/>
        <w:bottom w:val="none" w:sz="0" w:space="0" w:color="auto"/>
        <w:right w:val="none" w:sz="0" w:space="0" w:color="auto"/>
      </w:divBdr>
    </w:div>
    <w:div w:id="20518879">
      <w:bodyDiv w:val="1"/>
      <w:marLeft w:val="0"/>
      <w:marRight w:val="0"/>
      <w:marTop w:val="0"/>
      <w:marBottom w:val="0"/>
      <w:divBdr>
        <w:top w:val="none" w:sz="0" w:space="0" w:color="auto"/>
        <w:left w:val="none" w:sz="0" w:space="0" w:color="auto"/>
        <w:bottom w:val="none" w:sz="0" w:space="0" w:color="auto"/>
        <w:right w:val="none" w:sz="0" w:space="0" w:color="auto"/>
      </w:divBdr>
    </w:div>
    <w:div w:id="29187504">
      <w:bodyDiv w:val="1"/>
      <w:marLeft w:val="0"/>
      <w:marRight w:val="0"/>
      <w:marTop w:val="0"/>
      <w:marBottom w:val="0"/>
      <w:divBdr>
        <w:top w:val="none" w:sz="0" w:space="0" w:color="auto"/>
        <w:left w:val="none" w:sz="0" w:space="0" w:color="auto"/>
        <w:bottom w:val="none" w:sz="0" w:space="0" w:color="auto"/>
        <w:right w:val="none" w:sz="0" w:space="0" w:color="auto"/>
      </w:divBdr>
    </w:div>
    <w:div w:id="32656516">
      <w:bodyDiv w:val="1"/>
      <w:marLeft w:val="0"/>
      <w:marRight w:val="0"/>
      <w:marTop w:val="0"/>
      <w:marBottom w:val="0"/>
      <w:divBdr>
        <w:top w:val="none" w:sz="0" w:space="0" w:color="auto"/>
        <w:left w:val="none" w:sz="0" w:space="0" w:color="auto"/>
        <w:bottom w:val="none" w:sz="0" w:space="0" w:color="auto"/>
        <w:right w:val="none" w:sz="0" w:space="0" w:color="auto"/>
      </w:divBdr>
    </w:div>
    <w:div w:id="33700412">
      <w:bodyDiv w:val="1"/>
      <w:marLeft w:val="0"/>
      <w:marRight w:val="0"/>
      <w:marTop w:val="0"/>
      <w:marBottom w:val="0"/>
      <w:divBdr>
        <w:top w:val="none" w:sz="0" w:space="0" w:color="auto"/>
        <w:left w:val="none" w:sz="0" w:space="0" w:color="auto"/>
        <w:bottom w:val="none" w:sz="0" w:space="0" w:color="auto"/>
        <w:right w:val="none" w:sz="0" w:space="0" w:color="auto"/>
      </w:divBdr>
    </w:div>
    <w:div w:id="37050997">
      <w:bodyDiv w:val="1"/>
      <w:marLeft w:val="0"/>
      <w:marRight w:val="0"/>
      <w:marTop w:val="0"/>
      <w:marBottom w:val="0"/>
      <w:divBdr>
        <w:top w:val="none" w:sz="0" w:space="0" w:color="auto"/>
        <w:left w:val="none" w:sz="0" w:space="0" w:color="auto"/>
        <w:bottom w:val="none" w:sz="0" w:space="0" w:color="auto"/>
        <w:right w:val="none" w:sz="0" w:space="0" w:color="auto"/>
      </w:divBdr>
    </w:div>
    <w:div w:id="45882023">
      <w:bodyDiv w:val="1"/>
      <w:marLeft w:val="0"/>
      <w:marRight w:val="0"/>
      <w:marTop w:val="0"/>
      <w:marBottom w:val="0"/>
      <w:divBdr>
        <w:top w:val="none" w:sz="0" w:space="0" w:color="auto"/>
        <w:left w:val="none" w:sz="0" w:space="0" w:color="auto"/>
        <w:bottom w:val="none" w:sz="0" w:space="0" w:color="auto"/>
        <w:right w:val="none" w:sz="0" w:space="0" w:color="auto"/>
      </w:divBdr>
    </w:div>
    <w:div w:id="48112907">
      <w:bodyDiv w:val="1"/>
      <w:marLeft w:val="0"/>
      <w:marRight w:val="0"/>
      <w:marTop w:val="0"/>
      <w:marBottom w:val="0"/>
      <w:divBdr>
        <w:top w:val="none" w:sz="0" w:space="0" w:color="auto"/>
        <w:left w:val="none" w:sz="0" w:space="0" w:color="auto"/>
        <w:bottom w:val="none" w:sz="0" w:space="0" w:color="auto"/>
        <w:right w:val="none" w:sz="0" w:space="0" w:color="auto"/>
      </w:divBdr>
    </w:div>
    <w:div w:id="67508608">
      <w:bodyDiv w:val="1"/>
      <w:marLeft w:val="0"/>
      <w:marRight w:val="0"/>
      <w:marTop w:val="0"/>
      <w:marBottom w:val="0"/>
      <w:divBdr>
        <w:top w:val="none" w:sz="0" w:space="0" w:color="auto"/>
        <w:left w:val="none" w:sz="0" w:space="0" w:color="auto"/>
        <w:bottom w:val="none" w:sz="0" w:space="0" w:color="auto"/>
        <w:right w:val="none" w:sz="0" w:space="0" w:color="auto"/>
      </w:divBdr>
    </w:div>
    <w:div w:id="70130466">
      <w:bodyDiv w:val="1"/>
      <w:marLeft w:val="0"/>
      <w:marRight w:val="0"/>
      <w:marTop w:val="0"/>
      <w:marBottom w:val="0"/>
      <w:divBdr>
        <w:top w:val="none" w:sz="0" w:space="0" w:color="auto"/>
        <w:left w:val="none" w:sz="0" w:space="0" w:color="auto"/>
        <w:bottom w:val="none" w:sz="0" w:space="0" w:color="auto"/>
        <w:right w:val="none" w:sz="0" w:space="0" w:color="auto"/>
      </w:divBdr>
    </w:div>
    <w:div w:id="95058057">
      <w:bodyDiv w:val="1"/>
      <w:marLeft w:val="0"/>
      <w:marRight w:val="0"/>
      <w:marTop w:val="0"/>
      <w:marBottom w:val="0"/>
      <w:divBdr>
        <w:top w:val="none" w:sz="0" w:space="0" w:color="auto"/>
        <w:left w:val="none" w:sz="0" w:space="0" w:color="auto"/>
        <w:bottom w:val="none" w:sz="0" w:space="0" w:color="auto"/>
        <w:right w:val="none" w:sz="0" w:space="0" w:color="auto"/>
      </w:divBdr>
    </w:div>
    <w:div w:id="128254439">
      <w:bodyDiv w:val="1"/>
      <w:marLeft w:val="0"/>
      <w:marRight w:val="0"/>
      <w:marTop w:val="0"/>
      <w:marBottom w:val="0"/>
      <w:divBdr>
        <w:top w:val="none" w:sz="0" w:space="0" w:color="auto"/>
        <w:left w:val="none" w:sz="0" w:space="0" w:color="auto"/>
        <w:bottom w:val="none" w:sz="0" w:space="0" w:color="auto"/>
        <w:right w:val="none" w:sz="0" w:space="0" w:color="auto"/>
      </w:divBdr>
    </w:div>
    <w:div w:id="133060728">
      <w:bodyDiv w:val="1"/>
      <w:marLeft w:val="0"/>
      <w:marRight w:val="0"/>
      <w:marTop w:val="0"/>
      <w:marBottom w:val="0"/>
      <w:divBdr>
        <w:top w:val="none" w:sz="0" w:space="0" w:color="auto"/>
        <w:left w:val="none" w:sz="0" w:space="0" w:color="auto"/>
        <w:bottom w:val="none" w:sz="0" w:space="0" w:color="auto"/>
        <w:right w:val="none" w:sz="0" w:space="0" w:color="auto"/>
      </w:divBdr>
    </w:div>
    <w:div w:id="133065216">
      <w:bodyDiv w:val="1"/>
      <w:marLeft w:val="0"/>
      <w:marRight w:val="0"/>
      <w:marTop w:val="0"/>
      <w:marBottom w:val="0"/>
      <w:divBdr>
        <w:top w:val="none" w:sz="0" w:space="0" w:color="auto"/>
        <w:left w:val="none" w:sz="0" w:space="0" w:color="auto"/>
        <w:bottom w:val="none" w:sz="0" w:space="0" w:color="auto"/>
        <w:right w:val="none" w:sz="0" w:space="0" w:color="auto"/>
      </w:divBdr>
    </w:div>
    <w:div w:id="162204477">
      <w:bodyDiv w:val="1"/>
      <w:marLeft w:val="0"/>
      <w:marRight w:val="0"/>
      <w:marTop w:val="0"/>
      <w:marBottom w:val="0"/>
      <w:divBdr>
        <w:top w:val="none" w:sz="0" w:space="0" w:color="auto"/>
        <w:left w:val="none" w:sz="0" w:space="0" w:color="auto"/>
        <w:bottom w:val="none" w:sz="0" w:space="0" w:color="auto"/>
        <w:right w:val="none" w:sz="0" w:space="0" w:color="auto"/>
      </w:divBdr>
    </w:div>
    <w:div w:id="164824536">
      <w:bodyDiv w:val="1"/>
      <w:marLeft w:val="0"/>
      <w:marRight w:val="0"/>
      <w:marTop w:val="0"/>
      <w:marBottom w:val="0"/>
      <w:divBdr>
        <w:top w:val="none" w:sz="0" w:space="0" w:color="auto"/>
        <w:left w:val="none" w:sz="0" w:space="0" w:color="auto"/>
        <w:bottom w:val="none" w:sz="0" w:space="0" w:color="auto"/>
        <w:right w:val="none" w:sz="0" w:space="0" w:color="auto"/>
      </w:divBdr>
    </w:div>
    <w:div w:id="169494188">
      <w:bodyDiv w:val="1"/>
      <w:marLeft w:val="0"/>
      <w:marRight w:val="0"/>
      <w:marTop w:val="0"/>
      <w:marBottom w:val="0"/>
      <w:divBdr>
        <w:top w:val="none" w:sz="0" w:space="0" w:color="auto"/>
        <w:left w:val="none" w:sz="0" w:space="0" w:color="auto"/>
        <w:bottom w:val="none" w:sz="0" w:space="0" w:color="auto"/>
        <w:right w:val="none" w:sz="0" w:space="0" w:color="auto"/>
      </w:divBdr>
    </w:div>
    <w:div w:id="174657625">
      <w:bodyDiv w:val="1"/>
      <w:marLeft w:val="0"/>
      <w:marRight w:val="0"/>
      <w:marTop w:val="0"/>
      <w:marBottom w:val="0"/>
      <w:divBdr>
        <w:top w:val="none" w:sz="0" w:space="0" w:color="auto"/>
        <w:left w:val="none" w:sz="0" w:space="0" w:color="auto"/>
        <w:bottom w:val="none" w:sz="0" w:space="0" w:color="auto"/>
        <w:right w:val="none" w:sz="0" w:space="0" w:color="auto"/>
      </w:divBdr>
    </w:div>
    <w:div w:id="176894794">
      <w:bodyDiv w:val="1"/>
      <w:marLeft w:val="0"/>
      <w:marRight w:val="0"/>
      <w:marTop w:val="0"/>
      <w:marBottom w:val="0"/>
      <w:divBdr>
        <w:top w:val="none" w:sz="0" w:space="0" w:color="auto"/>
        <w:left w:val="none" w:sz="0" w:space="0" w:color="auto"/>
        <w:bottom w:val="none" w:sz="0" w:space="0" w:color="auto"/>
        <w:right w:val="none" w:sz="0" w:space="0" w:color="auto"/>
      </w:divBdr>
      <w:divsChild>
        <w:div w:id="15734437">
          <w:marLeft w:val="0"/>
          <w:marRight w:val="0"/>
          <w:marTop w:val="0"/>
          <w:marBottom w:val="0"/>
          <w:divBdr>
            <w:top w:val="single" w:sz="2" w:space="0" w:color="auto"/>
            <w:left w:val="single" w:sz="2" w:space="0" w:color="auto"/>
            <w:bottom w:val="single" w:sz="2" w:space="0" w:color="auto"/>
            <w:right w:val="single" w:sz="2" w:space="0" w:color="auto"/>
          </w:divBdr>
          <w:divsChild>
            <w:div w:id="93747966">
              <w:marLeft w:val="0"/>
              <w:marRight w:val="0"/>
              <w:marTop w:val="0"/>
              <w:marBottom w:val="0"/>
              <w:divBdr>
                <w:top w:val="single" w:sz="2" w:space="0" w:color="auto"/>
                <w:left w:val="single" w:sz="2" w:space="0" w:color="auto"/>
                <w:bottom w:val="single" w:sz="2" w:space="0" w:color="auto"/>
                <w:right w:val="single" w:sz="2" w:space="0" w:color="auto"/>
              </w:divBdr>
              <w:divsChild>
                <w:div w:id="144765289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38246756">
          <w:marLeft w:val="0"/>
          <w:marRight w:val="0"/>
          <w:marTop w:val="0"/>
          <w:marBottom w:val="0"/>
          <w:divBdr>
            <w:top w:val="single" w:sz="2" w:space="0" w:color="auto"/>
            <w:left w:val="single" w:sz="2" w:space="0" w:color="auto"/>
            <w:bottom w:val="single" w:sz="2" w:space="0" w:color="auto"/>
            <w:right w:val="single" w:sz="2" w:space="0" w:color="auto"/>
          </w:divBdr>
          <w:divsChild>
            <w:div w:id="1361473212">
              <w:marLeft w:val="0"/>
              <w:marRight w:val="0"/>
              <w:marTop w:val="0"/>
              <w:marBottom w:val="0"/>
              <w:divBdr>
                <w:top w:val="single" w:sz="2" w:space="0" w:color="auto"/>
                <w:left w:val="single" w:sz="2" w:space="0" w:color="auto"/>
                <w:bottom w:val="single" w:sz="2" w:space="0" w:color="auto"/>
                <w:right w:val="single" w:sz="2" w:space="0" w:color="auto"/>
              </w:divBdr>
              <w:divsChild>
                <w:div w:id="185946136">
                  <w:marLeft w:val="0"/>
                  <w:marRight w:val="0"/>
                  <w:marTop w:val="0"/>
                  <w:marBottom w:val="0"/>
                  <w:divBdr>
                    <w:top w:val="single" w:sz="2" w:space="0" w:color="auto"/>
                    <w:left w:val="single" w:sz="2" w:space="0" w:color="auto"/>
                    <w:bottom w:val="single" w:sz="2" w:space="0" w:color="auto"/>
                    <w:right w:val="single" w:sz="2" w:space="0" w:color="auto"/>
                  </w:divBdr>
                  <w:divsChild>
                    <w:div w:id="122757045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80633831">
      <w:bodyDiv w:val="1"/>
      <w:marLeft w:val="0"/>
      <w:marRight w:val="0"/>
      <w:marTop w:val="0"/>
      <w:marBottom w:val="0"/>
      <w:divBdr>
        <w:top w:val="none" w:sz="0" w:space="0" w:color="auto"/>
        <w:left w:val="none" w:sz="0" w:space="0" w:color="auto"/>
        <w:bottom w:val="none" w:sz="0" w:space="0" w:color="auto"/>
        <w:right w:val="none" w:sz="0" w:space="0" w:color="auto"/>
      </w:divBdr>
    </w:div>
    <w:div w:id="185407877">
      <w:bodyDiv w:val="1"/>
      <w:marLeft w:val="0"/>
      <w:marRight w:val="0"/>
      <w:marTop w:val="0"/>
      <w:marBottom w:val="0"/>
      <w:divBdr>
        <w:top w:val="none" w:sz="0" w:space="0" w:color="auto"/>
        <w:left w:val="none" w:sz="0" w:space="0" w:color="auto"/>
        <w:bottom w:val="none" w:sz="0" w:space="0" w:color="auto"/>
        <w:right w:val="none" w:sz="0" w:space="0" w:color="auto"/>
      </w:divBdr>
    </w:div>
    <w:div w:id="208340017">
      <w:bodyDiv w:val="1"/>
      <w:marLeft w:val="0"/>
      <w:marRight w:val="0"/>
      <w:marTop w:val="0"/>
      <w:marBottom w:val="0"/>
      <w:divBdr>
        <w:top w:val="none" w:sz="0" w:space="0" w:color="auto"/>
        <w:left w:val="none" w:sz="0" w:space="0" w:color="auto"/>
        <w:bottom w:val="none" w:sz="0" w:space="0" w:color="auto"/>
        <w:right w:val="none" w:sz="0" w:space="0" w:color="auto"/>
      </w:divBdr>
    </w:div>
    <w:div w:id="216669124">
      <w:bodyDiv w:val="1"/>
      <w:marLeft w:val="0"/>
      <w:marRight w:val="0"/>
      <w:marTop w:val="0"/>
      <w:marBottom w:val="0"/>
      <w:divBdr>
        <w:top w:val="none" w:sz="0" w:space="0" w:color="auto"/>
        <w:left w:val="none" w:sz="0" w:space="0" w:color="auto"/>
        <w:bottom w:val="none" w:sz="0" w:space="0" w:color="auto"/>
        <w:right w:val="none" w:sz="0" w:space="0" w:color="auto"/>
      </w:divBdr>
    </w:div>
    <w:div w:id="218631204">
      <w:bodyDiv w:val="1"/>
      <w:marLeft w:val="0"/>
      <w:marRight w:val="0"/>
      <w:marTop w:val="0"/>
      <w:marBottom w:val="0"/>
      <w:divBdr>
        <w:top w:val="none" w:sz="0" w:space="0" w:color="auto"/>
        <w:left w:val="none" w:sz="0" w:space="0" w:color="auto"/>
        <w:bottom w:val="none" w:sz="0" w:space="0" w:color="auto"/>
        <w:right w:val="none" w:sz="0" w:space="0" w:color="auto"/>
      </w:divBdr>
    </w:div>
    <w:div w:id="238683471">
      <w:bodyDiv w:val="1"/>
      <w:marLeft w:val="0"/>
      <w:marRight w:val="0"/>
      <w:marTop w:val="0"/>
      <w:marBottom w:val="0"/>
      <w:divBdr>
        <w:top w:val="none" w:sz="0" w:space="0" w:color="auto"/>
        <w:left w:val="none" w:sz="0" w:space="0" w:color="auto"/>
        <w:bottom w:val="none" w:sz="0" w:space="0" w:color="auto"/>
        <w:right w:val="none" w:sz="0" w:space="0" w:color="auto"/>
      </w:divBdr>
    </w:div>
    <w:div w:id="243952592">
      <w:bodyDiv w:val="1"/>
      <w:marLeft w:val="0"/>
      <w:marRight w:val="0"/>
      <w:marTop w:val="0"/>
      <w:marBottom w:val="0"/>
      <w:divBdr>
        <w:top w:val="none" w:sz="0" w:space="0" w:color="auto"/>
        <w:left w:val="none" w:sz="0" w:space="0" w:color="auto"/>
        <w:bottom w:val="none" w:sz="0" w:space="0" w:color="auto"/>
        <w:right w:val="none" w:sz="0" w:space="0" w:color="auto"/>
      </w:divBdr>
    </w:div>
    <w:div w:id="249123343">
      <w:bodyDiv w:val="1"/>
      <w:marLeft w:val="0"/>
      <w:marRight w:val="0"/>
      <w:marTop w:val="0"/>
      <w:marBottom w:val="0"/>
      <w:divBdr>
        <w:top w:val="none" w:sz="0" w:space="0" w:color="auto"/>
        <w:left w:val="none" w:sz="0" w:space="0" w:color="auto"/>
        <w:bottom w:val="none" w:sz="0" w:space="0" w:color="auto"/>
        <w:right w:val="none" w:sz="0" w:space="0" w:color="auto"/>
      </w:divBdr>
    </w:div>
    <w:div w:id="252327182">
      <w:bodyDiv w:val="1"/>
      <w:marLeft w:val="0"/>
      <w:marRight w:val="0"/>
      <w:marTop w:val="0"/>
      <w:marBottom w:val="0"/>
      <w:divBdr>
        <w:top w:val="none" w:sz="0" w:space="0" w:color="auto"/>
        <w:left w:val="none" w:sz="0" w:space="0" w:color="auto"/>
        <w:bottom w:val="none" w:sz="0" w:space="0" w:color="auto"/>
        <w:right w:val="none" w:sz="0" w:space="0" w:color="auto"/>
      </w:divBdr>
    </w:div>
    <w:div w:id="268782410">
      <w:bodyDiv w:val="1"/>
      <w:marLeft w:val="0"/>
      <w:marRight w:val="0"/>
      <w:marTop w:val="0"/>
      <w:marBottom w:val="0"/>
      <w:divBdr>
        <w:top w:val="none" w:sz="0" w:space="0" w:color="auto"/>
        <w:left w:val="none" w:sz="0" w:space="0" w:color="auto"/>
        <w:bottom w:val="none" w:sz="0" w:space="0" w:color="auto"/>
        <w:right w:val="none" w:sz="0" w:space="0" w:color="auto"/>
      </w:divBdr>
    </w:div>
    <w:div w:id="268857469">
      <w:bodyDiv w:val="1"/>
      <w:marLeft w:val="0"/>
      <w:marRight w:val="0"/>
      <w:marTop w:val="0"/>
      <w:marBottom w:val="0"/>
      <w:divBdr>
        <w:top w:val="none" w:sz="0" w:space="0" w:color="auto"/>
        <w:left w:val="none" w:sz="0" w:space="0" w:color="auto"/>
        <w:bottom w:val="none" w:sz="0" w:space="0" w:color="auto"/>
        <w:right w:val="none" w:sz="0" w:space="0" w:color="auto"/>
      </w:divBdr>
    </w:div>
    <w:div w:id="268895828">
      <w:bodyDiv w:val="1"/>
      <w:marLeft w:val="0"/>
      <w:marRight w:val="0"/>
      <w:marTop w:val="0"/>
      <w:marBottom w:val="0"/>
      <w:divBdr>
        <w:top w:val="none" w:sz="0" w:space="0" w:color="auto"/>
        <w:left w:val="none" w:sz="0" w:space="0" w:color="auto"/>
        <w:bottom w:val="none" w:sz="0" w:space="0" w:color="auto"/>
        <w:right w:val="none" w:sz="0" w:space="0" w:color="auto"/>
      </w:divBdr>
    </w:div>
    <w:div w:id="273633676">
      <w:bodyDiv w:val="1"/>
      <w:marLeft w:val="0"/>
      <w:marRight w:val="0"/>
      <w:marTop w:val="0"/>
      <w:marBottom w:val="0"/>
      <w:divBdr>
        <w:top w:val="none" w:sz="0" w:space="0" w:color="auto"/>
        <w:left w:val="none" w:sz="0" w:space="0" w:color="auto"/>
        <w:bottom w:val="none" w:sz="0" w:space="0" w:color="auto"/>
        <w:right w:val="none" w:sz="0" w:space="0" w:color="auto"/>
      </w:divBdr>
    </w:div>
    <w:div w:id="282468964">
      <w:bodyDiv w:val="1"/>
      <w:marLeft w:val="0"/>
      <w:marRight w:val="0"/>
      <w:marTop w:val="0"/>
      <w:marBottom w:val="0"/>
      <w:divBdr>
        <w:top w:val="none" w:sz="0" w:space="0" w:color="auto"/>
        <w:left w:val="none" w:sz="0" w:space="0" w:color="auto"/>
        <w:bottom w:val="none" w:sz="0" w:space="0" w:color="auto"/>
        <w:right w:val="none" w:sz="0" w:space="0" w:color="auto"/>
      </w:divBdr>
    </w:div>
    <w:div w:id="282927125">
      <w:bodyDiv w:val="1"/>
      <w:marLeft w:val="0"/>
      <w:marRight w:val="0"/>
      <w:marTop w:val="0"/>
      <w:marBottom w:val="0"/>
      <w:divBdr>
        <w:top w:val="none" w:sz="0" w:space="0" w:color="auto"/>
        <w:left w:val="none" w:sz="0" w:space="0" w:color="auto"/>
        <w:bottom w:val="none" w:sz="0" w:space="0" w:color="auto"/>
        <w:right w:val="none" w:sz="0" w:space="0" w:color="auto"/>
      </w:divBdr>
      <w:divsChild>
        <w:div w:id="483008902">
          <w:marLeft w:val="0"/>
          <w:marRight w:val="0"/>
          <w:marTop w:val="0"/>
          <w:marBottom w:val="0"/>
          <w:divBdr>
            <w:top w:val="none" w:sz="0" w:space="0" w:color="auto"/>
            <w:left w:val="none" w:sz="0" w:space="0" w:color="auto"/>
            <w:bottom w:val="none" w:sz="0" w:space="0" w:color="auto"/>
            <w:right w:val="none" w:sz="0" w:space="0" w:color="auto"/>
          </w:divBdr>
          <w:divsChild>
            <w:div w:id="616252121">
              <w:marLeft w:val="0"/>
              <w:marRight w:val="0"/>
              <w:marTop w:val="0"/>
              <w:marBottom w:val="0"/>
              <w:divBdr>
                <w:top w:val="none" w:sz="0" w:space="0" w:color="auto"/>
                <w:left w:val="none" w:sz="0" w:space="0" w:color="auto"/>
                <w:bottom w:val="none" w:sz="0" w:space="0" w:color="auto"/>
                <w:right w:val="none" w:sz="0" w:space="0" w:color="auto"/>
              </w:divBdr>
              <w:divsChild>
                <w:div w:id="245113349">
                  <w:marLeft w:val="0"/>
                  <w:marRight w:val="0"/>
                  <w:marTop w:val="0"/>
                  <w:marBottom w:val="0"/>
                  <w:divBdr>
                    <w:top w:val="none" w:sz="0" w:space="0" w:color="auto"/>
                    <w:left w:val="none" w:sz="0" w:space="0" w:color="auto"/>
                    <w:bottom w:val="none" w:sz="0" w:space="0" w:color="auto"/>
                    <w:right w:val="none" w:sz="0" w:space="0" w:color="auto"/>
                  </w:divBdr>
                  <w:divsChild>
                    <w:div w:id="1444619414">
                      <w:marLeft w:val="0"/>
                      <w:marRight w:val="0"/>
                      <w:marTop w:val="0"/>
                      <w:marBottom w:val="0"/>
                      <w:divBdr>
                        <w:top w:val="none" w:sz="0" w:space="0" w:color="auto"/>
                        <w:left w:val="none" w:sz="0" w:space="0" w:color="auto"/>
                        <w:bottom w:val="none" w:sz="0" w:space="0" w:color="auto"/>
                        <w:right w:val="none" w:sz="0" w:space="0" w:color="auto"/>
                      </w:divBdr>
                    </w:div>
                    <w:div w:id="772016178">
                      <w:marLeft w:val="0"/>
                      <w:marRight w:val="0"/>
                      <w:marTop w:val="0"/>
                      <w:marBottom w:val="0"/>
                      <w:divBdr>
                        <w:top w:val="none" w:sz="0" w:space="0" w:color="auto"/>
                        <w:left w:val="none" w:sz="0" w:space="0" w:color="auto"/>
                        <w:bottom w:val="none" w:sz="0" w:space="0" w:color="auto"/>
                        <w:right w:val="none" w:sz="0" w:space="0" w:color="auto"/>
                      </w:divBdr>
                    </w:div>
                    <w:div w:id="209532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344636">
      <w:bodyDiv w:val="1"/>
      <w:marLeft w:val="0"/>
      <w:marRight w:val="0"/>
      <w:marTop w:val="0"/>
      <w:marBottom w:val="0"/>
      <w:divBdr>
        <w:top w:val="none" w:sz="0" w:space="0" w:color="auto"/>
        <w:left w:val="none" w:sz="0" w:space="0" w:color="auto"/>
        <w:bottom w:val="none" w:sz="0" w:space="0" w:color="auto"/>
        <w:right w:val="none" w:sz="0" w:space="0" w:color="auto"/>
      </w:divBdr>
    </w:div>
    <w:div w:id="290795149">
      <w:bodyDiv w:val="1"/>
      <w:marLeft w:val="0"/>
      <w:marRight w:val="0"/>
      <w:marTop w:val="0"/>
      <w:marBottom w:val="0"/>
      <w:divBdr>
        <w:top w:val="none" w:sz="0" w:space="0" w:color="auto"/>
        <w:left w:val="none" w:sz="0" w:space="0" w:color="auto"/>
        <w:bottom w:val="none" w:sz="0" w:space="0" w:color="auto"/>
        <w:right w:val="none" w:sz="0" w:space="0" w:color="auto"/>
      </w:divBdr>
    </w:div>
    <w:div w:id="295140979">
      <w:bodyDiv w:val="1"/>
      <w:marLeft w:val="0"/>
      <w:marRight w:val="0"/>
      <w:marTop w:val="0"/>
      <w:marBottom w:val="0"/>
      <w:divBdr>
        <w:top w:val="none" w:sz="0" w:space="0" w:color="auto"/>
        <w:left w:val="none" w:sz="0" w:space="0" w:color="auto"/>
        <w:bottom w:val="none" w:sz="0" w:space="0" w:color="auto"/>
        <w:right w:val="none" w:sz="0" w:space="0" w:color="auto"/>
      </w:divBdr>
    </w:div>
    <w:div w:id="316500390">
      <w:bodyDiv w:val="1"/>
      <w:marLeft w:val="0"/>
      <w:marRight w:val="0"/>
      <w:marTop w:val="0"/>
      <w:marBottom w:val="0"/>
      <w:divBdr>
        <w:top w:val="none" w:sz="0" w:space="0" w:color="auto"/>
        <w:left w:val="none" w:sz="0" w:space="0" w:color="auto"/>
        <w:bottom w:val="none" w:sz="0" w:space="0" w:color="auto"/>
        <w:right w:val="none" w:sz="0" w:space="0" w:color="auto"/>
      </w:divBdr>
    </w:div>
    <w:div w:id="331377069">
      <w:bodyDiv w:val="1"/>
      <w:marLeft w:val="0"/>
      <w:marRight w:val="0"/>
      <w:marTop w:val="0"/>
      <w:marBottom w:val="0"/>
      <w:divBdr>
        <w:top w:val="none" w:sz="0" w:space="0" w:color="auto"/>
        <w:left w:val="none" w:sz="0" w:space="0" w:color="auto"/>
        <w:bottom w:val="none" w:sz="0" w:space="0" w:color="auto"/>
        <w:right w:val="none" w:sz="0" w:space="0" w:color="auto"/>
      </w:divBdr>
    </w:div>
    <w:div w:id="355036238">
      <w:bodyDiv w:val="1"/>
      <w:marLeft w:val="0"/>
      <w:marRight w:val="0"/>
      <w:marTop w:val="0"/>
      <w:marBottom w:val="0"/>
      <w:divBdr>
        <w:top w:val="none" w:sz="0" w:space="0" w:color="auto"/>
        <w:left w:val="none" w:sz="0" w:space="0" w:color="auto"/>
        <w:bottom w:val="none" w:sz="0" w:space="0" w:color="auto"/>
        <w:right w:val="none" w:sz="0" w:space="0" w:color="auto"/>
      </w:divBdr>
    </w:div>
    <w:div w:id="380061050">
      <w:bodyDiv w:val="1"/>
      <w:marLeft w:val="0"/>
      <w:marRight w:val="0"/>
      <w:marTop w:val="0"/>
      <w:marBottom w:val="0"/>
      <w:divBdr>
        <w:top w:val="none" w:sz="0" w:space="0" w:color="auto"/>
        <w:left w:val="none" w:sz="0" w:space="0" w:color="auto"/>
        <w:bottom w:val="none" w:sz="0" w:space="0" w:color="auto"/>
        <w:right w:val="none" w:sz="0" w:space="0" w:color="auto"/>
      </w:divBdr>
    </w:div>
    <w:div w:id="381445488">
      <w:bodyDiv w:val="1"/>
      <w:marLeft w:val="0"/>
      <w:marRight w:val="0"/>
      <w:marTop w:val="0"/>
      <w:marBottom w:val="0"/>
      <w:divBdr>
        <w:top w:val="none" w:sz="0" w:space="0" w:color="auto"/>
        <w:left w:val="none" w:sz="0" w:space="0" w:color="auto"/>
        <w:bottom w:val="none" w:sz="0" w:space="0" w:color="auto"/>
        <w:right w:val="none" w:sz="0" w:space="0" w:color="auto"/>
      </w:divBdr>
    </w:div>
    <w:div w:id="391079822">
      <w:bodyDiv w:val="1"/>
      <w:marLeft w:val="0"/>
      <w:marRight w:val="0"/>
      <w:marTop w:val="0"/>
      <w:marBottom w:val="0"/>
      <w:divBdr>
        <w:top w:val="none" w:sz="0" w:space="0" w:color="auto"/>
        <w:left w:val="none" w:sz="0" w:space="0" w:color="auto"/>
        <w:bottom w:val="none" w:sz="0" w:space="0" w:color="auto"/>
        <w:right w:val="none" w:sz="0" w:space="0" w:color="auto"/>
      </w:divBdr>
    </w:div>
    <w:div w:id="406149600">
      <w:bodyDiv w:val="1"/>
      <w:marLeft w:val="0"/>
      <w:marRight w:val="0"/>
      <w:marTop w:val="0"/>
      <w:marBottom w:val="0"/>
      <w:divBdr>
        <w:top w:val="none" w:sz="0" w:space="0" w:color="auto"/>
        <w:left w:val="none" w:sz="0" w:space="0" w:color="auto"/>
        <w:bottom w:val="none" w:sz="0" w:space="0" w:color="auto"/>
        <w:right w:val="none" w:sz="0" w:space="0" w:color="auto"/>
      </w:divBdr>
      <w:divsChild>
        <w:div w:id="1079013673">
          <w:marLeft w:val="0"/>
          <w:marRight w:val="0"/>
          <w:marTop w:val="0"/>
          <w:marBottom w:val="0"/>
          <w:divBdr>
            <w:top w:val="none" w:sz="0" w:space="0" w:color="auto"/>
            <w:left w:val="none" w:sz="0" w:space="0" w:color="auto"/>
            <w:bottom w:val="none" w:sz="0" w:space="0" w:color="auto"/>
            <w:right w:val="none" w:sz="0" w:space="0" w:color="auto"/>
          </w:divBdr>
          <w:divsChild>
            <w:div w:id="1327587330">
              <w:marLeft w:val="0"/>
              <w:marRight w:val="0"/>
              <w:marTop w:val="0"/>
              <w:marBottom w:val="0"/>
              <w:divBdr>
                <w:top w:val="none" w:sz="0" w:space="0" w:color="auto"/>
                <w:left w:val="none" w:sz="0" w:space="0" w:color="auto"/>
                <w:bottom w:val="none" w:sz="0" w:space="0" w:color="auto"/>
                <w:right w:val="none" w:sz="0" w:space="0" w:color="auto"/>
              </w:divBdr>
              <w:divsChild>
                <w:div w:id="1611282695">
                  <w:marLeft w:val="0"/>
                  <w:marRight w:val="0"/>
                  <w:marTop w:val="0"/>
                  <w:marBottom w:val="0"/>
                  <w:divBdr>
                    <w:top w:val="none" w:sz="0" w:space="0" w:color="auto"/>
                    <w:left w:val="none" w:sz="0" w:space="0" w:color="auto"/>
                    <w:bottom w:val="none" w:sz="0" w:space="0" w:color="auto"/>
                    <w:right w:val="none" w:sz="0" w:space="0" w:color="auto"/>
                  </w:divBdr>
                  <w:divsChild>
                    <w:div w:id="13019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359483">
          <w:marLeft w:val="0"/>
          <w:marRight w:val="0"/>
          <w:marTop w:val="0"/>
          <w:marBottom w:val="0"/>
          <w:divBdr>
            <w:top w:val="none" w:sz="0" w:space="0" w:color="auto"/>
            <w:left w:val="none" w:sz="0" w:space="0" w:color="auto"/>
            <w:bottom w:val="none" w:sz="0" w:space="0" w:color="auto"/>
            <w:right w:val="none" w:sz="0" w:space="0" w:color="auto"/>
          </w:divBdr>
          <w:divsChild>
            <w:div w:id="451049862">
              <w:marLeft w:val="0"/>
              <w:marRight w:val="0"/>
              <w:marTop w:val="0"/>
              <w:marBottom w:val="0"/>
              <w:divBdr>
                <w:top w:val="none" w:sz="0" w:space="0" w:color="auto"/>
                <w:left w:val="none" w:sz="0" w:space="0" w:color="auto"/>
                <w:bottom w:val="none" w:sz="0" w:space="0" w:color="auto"/>
                <w:right w:val="none" w:sz="0" w:space="0" w:color="auto"/>
              </w:divBdr>
              <w:divsChild>
                <w:div w:id="176580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810202">
      <w:bodyDiv w:val="1"/>
      <w:marLeft w:val="0"/>
      <w:marRight w:val="0"/>
      <w:marTop w:val="0"/>
      <w:marBottom w:val="0"/>
      <w:divBdr>
        <w:top w:val="none" w:sz="0" w:space="0" w:color="auto"/>
        <w:left w:val="none" w:sz="0" w:space="0" w:color="auto"/>
        <w:bottom w:val="none" w:sz="0" w:space="0" w:color="auto"/>
        <w:right w:val="none" w:sz="0" w:space="0" w:color="auto"/>
      </w:divBdr>
    </w:div>
    <w:div w:id="425466592">
      <w:bodyDiv w:val="1"/>
      <w:marLeft w:val="0"/>
      <w:marRight w:val="0"/>
      <w:marTop w:val="0"/>
      <w:marBottom w:val="0"/>
      <w:divBdr>
        <w:top w:val="none" w:sz="0" w:space="0" w:color="auto"/>
        <w:left w:val="none" w:sz="0" w:space="0" w:color="auto"/>
        <w:bottom w:val="none" w:sz="0" w:space="0" w:color="auto"/>
        <w:right w:val="none" w:sz="0" w:space="0" w:color="auto"/>
      </w:divBdr>
    </w:div>
    <w:div w:id="437453599">
      <w:bodyDiv w:val="1"/>
      <w:marLeft w:val="0"/>
      <w:marRight w:val="0"/>
      <w:marTop w:val="0"/>
      <w:marBottom w:val="0"/>
      <w:divBdr>
        <w:top w:val="none" w:sz="0" w:space="0" w:color="auto"/>
        <w:left w:val="none" w:sz="0" w:space="0" w:color="auto"/>
        <w:bottom w:val="none" w:sz="0" w:space="0" w:color="auto"/>
        <w:right w:val="none" w:sz="0" w:space="0" w:color="auto"/>
      </w:divBdr>
      <w:divsChild>
        <w:div w:id="496847772">
          <w:marLeft w:val="0"/>
          <w:marRight w:val="0"/>
          <w:marTop w:val="0"/>
          <w:marBottom w:val="0"/>
          <w:divBdr>
            <w:top w:val="single" w:sz="2" w:space="0" w:color="auto"/>
            <w:left w:val="single" w:sz="2" w:space="0" w:color="auto"/>
            <w:bottom w:val="single" w:sz="2" w:space="0" w:color="auto"/>
            <w:right w:val="single" w:sz="2" w:space="0" w:color="auto"/>
          </w:divBdr>
          <w:divsChild>
            <w:div w:id="43455540">
              <w:marLeft w:val="0"/>
              <w:marRight w:val="0"/>
              <w:marTop w:val="0"/>
              <w:marBottom w:val="0"/>
              <w:divBdr>
                <w:top w:val="single" w:sz="2" w:space="0" w:color="auto"/>
                <w:left w:val="single" w:sz="2" w:space="0" w:color="auto"/>
                <w:bottom w:val="single" w:sz="2" w:space="0" w:color="auto"/>
                <w:right w:val="single" w:sz="2" w:space="0" w:color="auto"/>
              </w:divBdr>
              <w:divsChild>
                <w:div w:id="136282234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47897368">
      <w:bodyDiv w:val="1"/>
      <w:marLeft w:val="0"/>
      <w:marRight w:val="0"/>
      <w:marTop w:val="0"/>
      <w:marBottom w:val="0"/>
      <w:divBdr>
        <w:top w:val="none" w:sz="0" w:space="0" w:color="auto"/>
        <w:left w:val="none" w:sz="0" w:space="0" w:color="auto"/>
        <w:bottom w:val="none" w:sz="0" w:space="0" w:color="auto"/>
        <w:right w:val="none" w:sz="0" w:space="0" w:color="auto"/>
      </w:divBdr>
      <w:divsChild>
        <w:div w:id="1699161453">
          <w:marLeft w:val="0"/>
          <w:marRight w:val="0"/>
          <w:marTop w:val="0"/>
          <w:marBottom w:val="0"/>
          <w:divBdr>
            <w:top w:val="single" w:sz="2" w:space="0" w:color="D9D9E3"/>
            <w:left w:val="single" w:sz="2" w:space="0" w:color="D9D9E3"/>
            <w:bottom w:val="single" w:sz="2" w:space="0" w:color="D9D9E3"/>
            <w:right w:val="single" w:sz="2" w:space="0" w:color="D9D9E3"/>
          </w:divBdr>
          <w:divsChild>
            <w:div w:id="593637699">
              <w:marLeft w:val="0"/>
              <w:marRight w:val="0"/>
              <w:marTop w:val="0"/>
              <w:marBottom w:val="0"/>
              <w:divBdr>
                <w:top w:val="single" w:sz="2" w:space="0" w:color="D9D9E3"/>
                <w:left w:val="single" w:sz="2" w:space="0" w:color="D9D9E3"/>
                <w:bottom w:val="single" w:sz="2" w:space="0" w:color="D9D9E3"/>
                <w:right w:val="single" w:sz="2" w:space="0" w:color="D9D9E3"/>
              </w:divBdr>
              <w:divsChild>
                <w:div w:id="1323435516">
                  <w:marLeft w:val="0"/>
                  <w:marRight w:val="0"/>
                  <w:marTop w:val="0"/>
                  <w:marBottom w:val="0"/>
                  <w:divBdr>
                    <w:top w:val="single" w:sz="2" w:space="0" w:color="D9D9E3"/>
                    <w:left w:val="single" w:sz="2" w:space="0" w:color="D9D9E3"/>
                    <w:bottom w:val="single" w:sz="2" w:space="0" w:color="D9D9E3"/>
                    <w:right w:val="single" w:sz="2" w:space="0" w:color="D9D9E3"/>
                  </w:divBdr>
                  <w:divsChild>
                    <w:div w:id="1987776849">
                      <w:marLeft w:val="0"/>
                      <w:marRight w:val="0"/>
                      <w:marTop w:val="0"/>
                      <w:marBottom w:val="0"/>
                      <w:divBdr>
                        <w:top w:val="single" w:sz="2" w:space="0" w:color="D9D9E3"/>
                        <w:left w:val="single" w:sz="2" w:space="0" w:color="D9D9E3"/>
                        <w:bottom w:val="single" w:sz="2" w:space="0" w:color="D9D9E3"/>
                        <w:right w:val="single" w:sz="2" w:space="0" w:color="D9D9E3"/>
                      </w:divBdr>
                      <w:divsChild>
                        <w:div w:id="146216441">
                          <w:marLeft w:val="0"/>
                          <w:marRight w:val="0"/>
                          <w:marTop w:val="0"/>
                          <w:marBottom w:val="0"/>
                          <w:divBdr>
                            <w:top w:val="single" w:sz="2" w:space="0" w:color="auto"/>
                            <w:left w:val="single" w:sz="2" w:space="0" w:color="auto"/>
                            <w:bottom w:val="single" w:sz="6" w:space="0" w:color="auto"/>
                            <w:right w:val="single" w:sz="2" w:space="0" w:color="auto"/>
                          </w:divBdr>
                          <w:divsChild>
                            <w:div w:id="1840802967">
                              <w:marLeft w:val="0"/>
                              <w:marRight w:val="0"/>
                              <w:marTop w:val="100"/>
                              <w:marBottom w:val="100"/>
                              <w:divBdr>
                                <w:top w:val="single" w:sz="2" w:space="0" w:color="D9D9E3"/>
                                <w:left w:val="single" w:sz="2" w:space="0" w:color="D9D9E3"/>
                                <w:bottom w:val="single" w:sz="2" w:space="0" w:color="D9D9E3"/>
                                <w:right w:val="single" w:sz="2" w:space="0" w:color="D9D9E3"/>
                              </w:divBdr>
                              <w:divsChild>
                                <w:div w:id="164979969">
                                  <w:marLeft w:val="0"/>
                                  <w:marRight w:val="0"/>
                                  <w:marTop w:val="0"/>
                                  <w:marBottom w:val="0"/>
                                  <w:divBdr>
                                    <w:top w:val="single" w:sz="2" w:space="0" w:color="D9D9E3"/>
                                    <w:left w:val="single" w:sz="2" w:space="0" w:color="D9D9E3"/>
                                    <w:bottom w:val="single" w:sz="2" w:space="0" w:color="D9D9E3"/>
                                    <w:right w:val="single" w:sz="2" w:space="0" w:color="D9D9E3"/>
                                  </w:divBdr>
                                  <w:divsChild>
                                    <w:div w:id="708531226">
                                      <w:marLeft w:val="0"/>
                                      <w:marRight w:val="0"/>
                                      <w:marTop w:val="0"/>
                                      <w:marBottom w:val="0"/>
                                      <w:divBdr>
                                        <w:top w:val="single" w:sz="2" w:space="0" w:color="D9D9E3"/>
                                        <w:left w:val="single" w:sz="2" w:space="0" w:color="D9D9E3"/>
                                        <w:bottom w:val="single" w:sz="2" w:space="0" w:color="D9D9E3"/>
                                        <w:right w:val="single" w:sz="2" w:space="0" w:color="D9D9E3"/>
                                      </w:divBdr>
                                      <w:divsChild>
                                        <w:div w:id="1496872482">
                                          <w:marLeft w:val="0"/>
                                          <w:marRight w:val="0"/>
                                          <w:marTop w:val="0"/>
                                          <w:marBottom w:val="0"/>
                                          <w:divBdr>
                                            <w:top w:val="single" w:sz="2" w:space="0" w:color="D9D9E3"/>
                                            <w:left w:val="single" w:sz="2" w:space="0" w:color="D9D9E3"/>
                                            <w:bottom w:val="single" w:sz="2" w:space="0" w:color="D9D9E3"/>
                                            <w:right w:val="single" w:sz="2" w:space="0" w:color="D9D9E3"/>
                                          </w:divBdr>
                                          <w:divsChild>
                                            <w:div w:id="1827437325">
                                              <w:marLeft w:val="0"/>
                                              <w:marRight w:val="0"/>
                                              <w:marTop w:val="0"/>
                                              <w:marBottom w:val="0"/>
                                              <w:divBdr>
                                                <w:top w:val="single" w:sz="2" w:space="0" w:color="D9D9E3"/>
                                                <w:left w:val="single" w:sz="2" w:space="0" w:color="D9D9E3"/>
                                                <w:bottom w:val="single" w:sz="2" w:space="0" w:color="D9D9E3"/>
                                                <w:right w:val="single" w:sz="2" w:space="0" w:color="D9D9E3"/>
                                              </w:divBdr>
                                              <w:divsChild>
                                                <w:div w:id="11797825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827750859">
          <w:marLeft w:val="0"/>
          <w:marRight w:val="0"/>
          <w:marTop w:val="0"/>
          <w:marBottom w:val="0"/>
          <w:divBdr>
            <w:top w:val="none" w:sz="0" w:space="0" w:color="auto"/>
            <w:left w:val="none" w:sz="0" w:space="0" w:color="auto"/>
            <w:bottom w:val="none" w:sz="0" w:space="0" w:color="auto"/>
            <w:right w:val="none" w:sz="0" w:space="0" w:color="auto"/>
          </w:divBdr>
        </w:div>
      </w:divsChild>
    </w:div>
    <w:div w:id="448746472">
      <w:bodyDiv w:val="1"/>
      <w:marLeft w:val="0"/>
      <w:marRight w:val="0"/>
      <w:marTop w:val="0"/>
      <w:marBottom w:val="0"/>
      <w:divBdr>
        <w:top w:val="none" w:sz="0" w:space="0" w:color="auto"/>
        <w:left w:val="none" w:sz="0" w:space="0" w:color="auto"/>
        <w:bottom w:val="none" w:sz="0" w:space="0" w:color="auto"/>
        <w:right w:val="none" w:sz="0" w:space="0" w:color="auto"/>
      </w:divBdr>
    </w:div>
    <w:div w:id="452939507">
      <w:bodyDiv w:val="1"/>
      <w:marLeft w:val="0"/>
      <w:marRight w:val="0"/>
      <w:marTop w:val="0"/>
      <w:marBottom w:val="0"/>
      <w:divBdr>
        <w:top w:val="none" w:sz="0" w:space="0" w:color="auto"/>
        <w:left w:val="none" w:sz="0" w:space="0" w:color="auto"/>
        <w:bottom w:val="none" w:sz="0" w:space="0" w:color="auto"/>
        <w:right w:val="none" w:sz="0" w:space="0" w:color="auto"/>
      </w:divBdr>
    </w:div>
    <w:div w:id="465779626">
      <w:bodyDiv w:val="1"/>
      <w:marLeft w:val="0"/>
      <w:marRight w:val="0"/>
      <w:marTop w:val="0"/>
      <w:marBottom w:val="0"/>
      <w:divBdr>
        <w:top w:val="none" w:sz="0" w:space="0" w:color="auto"/>
        <w:left w:val="none" w:sz="0" w:space="0" w:color="auto"/>
        <w:bottom w:val="none" w:sz="0" w:space="0" w:color="auto"/>
        <w:right w:val="none" w:sz="0" w:space="0" w:color="auto"/>
      </w:divBdr>
    </w:div>
    <w:div w:id="466702712">
      <w:bodyDiv w:val="1"/>
      <w:marLeft w:val="0"/>
      <w:marRight w:val="0"/>
      <w:marTop w:val="0"/>
      <w:marBottom w:val="0"/>
      <w:divBdr>
        <w:top w:val="none" w:sz="0" w:space="0" w:color="auto"/>
        <w:left w:val="none" w:sz="0" w:space="0" w:color="auto"/>
        <w:bottom w:val="none" w:sz="0" w:space="0" w:color="auto"/>
        <w:right w:val="none" w:sz="0" w:space="0" w:color="auto"/>
      </w:divBdr>
    </w:div>
    <w:div w:id="471405696">
      <w:bodyDiv w:val="1"/>
      <w:marLeft w:val="0"/>
      <w:marRight w:val="0"/>
      <w:marTop w:val="0"/>
      <w:marBottom w:val="0"/>
      <w:divBdr>
        <w:top w:val="none" w:sz="0" w:space="0" w:color="auto"/>
        <w:left w:val="none" w:sz="0" w:space="0" w:color="auto"/>
        <w:bottom w:val="none" w:sz="0" w:space="0" w:color="auto"/>
        <w:right w:val="none" w:sz="0" w:space="0" w:color="auto"/>
      </w:divBdr>
    </w:div>
    <w:div w:id="473910188">
      <w:bodyDiv w:val="1"/>
      <w:marLeft w:val="0"/>
      <w:marRight w:val="0"/>
      <w:marTop w:val="0"/>
      <w:marBottom w:val="0"/>
      <w:divBdr>
        <w:top w:val="none" w:sz="0" w:space="0" w:color="auto"/>
        <w:left w:val="none" w:sz="0" w:space="0" w:color="auto"/>
        <w:bottom w:val="none" w:sz="0" w:space="0" w:color="auto"/>
        <w:right w:val="none" w:sz="0" w:space="0" w:color="auto"/>
      </w:divBdr>
    </w:div>
    <w:div w:id="474613712">
      <w:bodyDiv w:val="1"/>
      <w:marLeft w:val="0"/>
      <w:marRight w:val="0"/>
      <w:marTop w:val="0"/>
      <w:marBottom w:val="0"/>
      <w:divBdr>
        <w:top w:val="none" w:sz="0" w:space="0" w:color="auto"/>
        <w:left w:val="none" w:sz="0" w:space="0" w:color="auto"/>
        <w:bottom w:val="none" w:sz="0" w:space="0" w:color="auto"/>
        <w:right w:val="none" w:sz="0" w:space="0" w:color="auto"/>
      </w:divBdr>
    </w:div>
    <w:div w:id="493645600">
      <w:bodyDiv w:val="1"/>
      <w:marLeft w:val="0"/>
      <w:marRight w:val="0"/>
      <w:marTop w:val="0"/>
      <w:marBottom w:val="0"/>
      <w:divBdr>
        <w:top w:val="none" w:sz="0" w:space="0" w:color="auto"/>
        <w:left w:val="none" w:sz="0" w:space="0" w:color="auto"/>
        <w:bottom w:val="none" w:sz="0" w:space="0" w:color="auto"/>
        <w:right w:val="none" w:sz="0" w:space="0" w:color="auto"/>
      </w:divBdr>
      <w:divsChild>
        <w:div w:id="1838685564">
          <w:marLeft w:val="0"/>
          <w:marRight w:val="0"/>
          <w:marTop w:val="0"/>
          <w:marBottom w:val="0"/>
          <w:divBdr>
            <w:top w:val="none" w:sz="0" w:space="0" w:color="auto"/>
            <w:left w:val="none" w:sz="0" w:space="0" w:color="auto"/>
            <w:bottom w:val="none" w:sz="0" w:space="0" w:color="auto"/>
            <w:right w:val="none" w:sz="0" w:space="0" w:color="auto"/>
          </w:divBdr>
        </w:div>
      </w:divsChild>
    </w:div>
    <w:div w:id="510609467">
      <w:bodyDiv w:val="1"/>
      <w:marLeft w:val="0"/>
      <w:marRight w:val="0"/>
      <w:marTop w:val="0"/>
      <w:marBottom w:val="0"/>
      <w:divBdr>
        <w:top w:val="none" w:sz="0" w:space="0" w:color="auto"/>
        <w:left w:val="none" w:sz="0" w:space="0" w:color="auto"/>
        <w:bottom w:val="none" w:sz="0" w:space="0" w:color="auto"/>
        <w:right w:val="none" w:sz="0" w:space="0" w:color="auto"/>
      </w:divBdr>
    </w:div>
    <w:div w:id="512064220">
      <w:bodyDiv w:val="1"/>
      <w:marLeft w:val="0"/>
      <w:marRight w:val="0"/>
      <w:marTop w:val="0"/>
      <w:marBottom w:val="0"/>
      <w:divBdr>
        <w:top w:val="none" w:sz="0" w:space="0" w:color="auto"/>
        <w:left w:val="none" w:sz="0" w:space="0" w:color="auto"/>
        <w:bottom w:val="none" w:sz="0" w:space="0" w:color="auto"/>
        <w:right w:val="none" w:sz="0" w:space="0" w:color="auto"/>
      </w:divBdr>
    </w:div>
    <w:div w:id="515508653">
      <w:bodyDiv w:val="1"/>
      <w:marLeft w:val="0"/>
      <w:marRight w:val="0"/>
      <w:marTop w:val="0"/>
      <w:marBottom w:val="0"/>
      <w:divBdr>
        <w:top w:val="none" w:sz="0" w:space="0" w:color="auto"/>
        <w:left w:val="none" w:sz="0" w:space="0" w:color="auto"/>
        <w:bottom w:val="none" w:sz="0" w:space="0" w:color="auto"/>
        <w:right w:val="none" w:sz="0" w:space="0" w:color="auto"/>
      </w:divBdr>
    </w:div>
    <w:div w:id="515967482">
      <w:bodyDiv w:val="1"/>
      <w:marLeft w:val="0"/>
      <w:marRight w:val="0"/>
      <w:marTop w:val="0"/>
      <w:marBottom w:val="0"/>
      <w:divBdr>
        <w:top w:val="none" w:sz="0" w:space="0" w:color="auto"/>
        <w:left w:val="none" w:sz="0" w:space="0" w:color="auto"/>
        <w:bottom w:val="none" w:sz="0" w:space="0" w:color="auto"/>
        <w:right w:val="none" w:sz="0" w:space="0" w:color="auto"/>
      </w:divBdr>
    </w:div>
    <w:div w:id="535509538">
      <w:bodyDiv w:val="1"/>
      <w:marLeft w:val="0"/>
      <w:marRight w:val="0"/>
      <w:marTop w:val="0"/>
      <w:marBottom w:val="0"/>
      <w:divBdr>
        <w:top w:val="none" w:sz="0" w:space="0" w:color="auto"/>
        <w:left w:val="none" w:sz="0" w:space="0" w:color="auto"/>
        <w:bottom w:val="none" w:sz="0" w:space="0" w:color="auto"/>
        <w:right w:val="none" w:sz="0" w:space="0" w:color="auto"/>
      </w:divBdr>
    </w:div>
    <w:div w:id="545028350">
      <w:bodyDiv w:val="1"/>
      <w:marLeft w:val="0"/>
      <w:marRight w:val="0"/>
      <w:marTop w:val="0"/>
      <w:marBottom w:val="0"/>
      <w:divBdr>
        <w:top w:val="none" w:sz="0" w:space="0" w:color="auto"/>
        <w:left w:val="none" w:sz="0" w:space="0" w:color="auto"/>
        <w:bottom w:val="none" w:sz="0" w:space="0" w:color="auto"/>
        <w:right w:val="none" w:sz="0" w:space="0" w:color="auto"/>
      </w:divBdr>
    </w:div>
    <w:div w:id="564071733">
      <w:bodyDiv w:val="1"/>
      <w:marLeft w:val="0"/>
      <w:marRight w:val="0"/>
      <w:marTop w:val="0"/>
      <w:marBottom w:val="0"/>
      <w:divBdr>
        <w:top w:val="none" w:sz="0" w:space="0" w:color="auto"/>
        <w:left w:val="none" w:sz="0" w:space="0" w:color="auto"/>
        <w:bottom w:val="none" w:sz="0" w:space="0" w:color="auto"/>
        <w:right w:val="none" w:sz="0" w:space="0" w:color="auto"/>
      </w:divBdr>
    </w:div>
    <w:div w:id="565846846">
      <w:bodyDiv w:val="1"/>
      <w:marLeft w:val="0"/>
      <w:marRight w:val="0"/>
      <w:marTop w:val="0"/>
      <w:marBottom w:val="0"/>
      <w:divBdr>
        <w:top w:val="none" w:sz="0" w:space="0" w:color="auto"/>
        <w:left w:val="none" w:sz="0" w:space="0" w:color="auto"/>
        <w:bottom w:val="none" w:sz="0" w:space="0" w:color="auto"/>
        <w:right w:val="none" w:sz="0" w:space="0" w:color="auto"/>
      </w:divBdr>
    </w:div>
    <w:div w:id="576400652">
      <w:bodyDiv w:val="1"/>
      <w:marLeft w:val="0"/>
      <w:marRight w:val="0"/>
      <w:marTop w:val="0"/>
      <w:marBottom w:val="0"/>
      <w:divBdr>
        <w:top w:val="none" w:sz="0" w:space="0" w:color="auto"/>
        <w:left w:val="none" w:sz="0" w:space="0" w:color="auto"/>
        <w:bottom w:val="none" w:sz="0" w:space="0" w:color="auto"/>
        <w:right w:val="none" w:sz="0" w:space="0" w:color="auto"/>
      </w:divBdr>
    </w:div>
    <w:div w:id="577250510">
      <w:bodyDiv w:val="1"/>
      <w:marLeft w:val="0"/>
      <w:marRight w:val="0"/>
      <w:marTop w:val="0"/>
      <w:marBottom w:val="0"/>
      <w:divBdr>
        <w:top w:val="none" w:sz="0" w:space="0" w:color="auto"/>
        <w:left w:val="none" w:sz="0" w:space="0" w:color="auto"/>
        <w:bottom w:val="none" w:sz="0" w:space="0" w:color="auto"/>
        <w:right w:val="none" w:sz="0" w:space="0" w:color="auto"/>
      </w:divBdr>
    </w:div>
    <w:div w:id="653024248">
      <w:bodyDiv w:val="1"/>
      <w:marLeft w:val="0"/>
      <w:marRight w:val="0"/>
      <w:marTop w:val="0"/>
      <w:marBottom w:val="0"/>
      <w:divBdr>
        <w:top w:val="none" w:sz="0" w:space="0" w:color="auto"/>
        <w:left w:val="none" w:sz="0" w:space="0" w:color="auto"/>
        <w:bottom w:val="none" w:sz="0" w:space="0" w:color="auto"/>
        <w:right w:val="none" w:sz="0" w:space="0" w:color="auto"/>
      </w:divBdr>
    </w:div>
    <w:div w:id="663240676">
      <w:bodyDiv w:val="1"/>
      <w:marLeft w:val="0"/>
      <w:marRight w:val="0"/>
      <w:marTop w:val="0"/>
      <w:marBottom w:val="0"/>
      <w:divBdr>
        <w:top w:val="none" w:sz="0" w:space="0" w:color="auto"/>
        <w:left w:val="none" w:sz="0" w:space="0" w:color="auto"/>
        <w:bottom w:val="none" w:sz="0" w:space="0" w:color="auto"/>
        <w:right w:val="none" w:sz="0" w:space="0" w:color="auto"/>
      </w:divBdr>
    </w:div>
    <w:div w:id="665595500">
      <w:bodyDiv w:val="1"/>
      <w:marLeft w:val="0"/>
      <w:marRight w:val="0"/>
      <w:marTop w:val="0"/>
      <w:marBottom w:val="0"/>
      <w:divBdr>
        <w:top w:val="none" w:sz="0" w:space="0" w:color="auto"/>
        <w:left w:val="none" w:sz="0" w:space="0" w:color="auto"/>
        <w:bottom w:val="none" w:sz="0" w:space="0" w:color="auto"/>
        <w:right w:val="none" w:sz="0" w:space="0" w:color="auto"/>
      </w:divBdr>
    </w:div>
    <w:div w:id="704408329">
      <w:bodyDiv w:val="1"/>
      <w:marLeft w:val="0"/>
      <w:marRight w:val="0"/>
      <w:marTop w:val="0"/>
      <w:marBottom w:val="0"/>
      <w:divBdr>
        <w:top w:val="none" w:sz="0" w:space="0" w:color="auto"/>
        <w:left w:val="none" w:sz="0" w:space="0" w:color="auto"/>
        <w:bottom w:val="none" w:sz="0" w:space="0" w:color="auto"/>
        <w:right w:val="none" w:sz="0" w:space="0" w:color="auto"/>
      </w:divBdr>
    </w:div>
    <w:div w:id="714739322">
      <w:bodyDiv w:val="1"/>
      <w:marLeft w:val="0"/>
      <w:marRight w:val="0"/>
      <w:marTop w:val="0"/>
      <w:marBottom w:val="0"/>
      <w:divBdr>
        <w:top w:val="none" w:sz="0" w:space="0" w:color="auto"/>
        <w:left w:val="none" w:sz="0" w:space="0" w:color="auto"/>
        <w:bottom w:val="none" w:sz="0" w:space="0" w:color="auto"/>
        <w:right w:val="none" w:sz="0" w:space="0" w:color="auto"/>
      </w:divBdr>
    </w:div>
    <w:div w:id="720636126">
      <w:bodyDiv w:val="1"/>
      <w:marLeft w:val="0"/>
      <w:marRight w:val="0"/>
      <w:marTop w:val="0"/>
      <w:marBottom w:val="0"/>
      <w:divBdr>
        <w:top w:val="none" w:sz="0" w:space="0" w:color="auto"/>
        <w:left w:val="none" w:sz="0" w:space="0" w:color="auto"/>
        <w:bottom w:val="none" w:sz="0" w:space="0" w:color="auto"/>
        <w:right w:val="none" w:sz="0" w:space="0" w:color="auto"/>
      </w:divBdr>
    </w:div>
    <w:div w:id="746732529">
      <w:bodyDiv w:val="1"/>
      <w:marLeft w:val="0"/>
      <w:marRight w:val="0"/>
      <w:marTop w:val="0"/>
      <w:marBottom w:val="0"/>
      <w:divBdr>
        <w:top w:val="none" w:sz="0" w:space="0" w:color="auto"/>
        <w:left w:val="none" w:sz="0" w:space="0" w:color="auto"/>
        <w:bottom w:val="none" w:sz="0" w:space="0" w:color="auto"/>
        <w:right w:val="none" w:sz="0" w:space="0" w:color="auto"/>
      </w:divBdr>
    </w:div>
    <w:div w:id="757361720">
      <w:bodyDiv w:val="1"/>
      <w:marLeft w:val="0"/>
      <w:marRight w:val="0"/>
      <w:marTop w:val="0"/>
      <w:marBottom w:val="0"/>
      <w:divBdr>
        <w:top w:val="none" w:sz="0" w:space="0" w:color="auto"/>
        <w:left w:val="none" w:sz="0" w:space="0" w:color="auto"/>
        <w:bottom w:val="none" w:sz="0" w:space="0" w:color="auto"/>
        <w:right w:val="none" w:sz="0" w:space="0" w:color="auto"/>
      </w:divBdr>
    </w:div>
    <w:div w:id="758721829">
      <w:bodyDiv w:val="1"/>
      <w:marLeft w:val="0"/>
      <w:marRight w:val="0"/>
      <w:marTop w:val="0"/>
      <w:marBottom w:val="0"/>
      <w:divBdr>
        <w:top w:val="none" w:sz="0" w:space="0" w:color="auto"/>
        <w:left w:val="none" w:sz="0" w:space="0" w:color="auto"/>
        <w:bottom w:val="none" w:sz="0" w:space="0" w:color="auto"/>
        <w:right w:val="none" w:sz="0" w:space="0" w:color="auto"/>
      </w:divBdr>
    </w:div>
    <w:div w:id="802625015">
      <w:bodyDiv w:val="1"/>
      <w:marLeft w:val="0"/>
      <w:marRight w:val="0"/>
      <w:marTop w:val="0"/>
      <w:marBottom w:val="0"/>
      <w:divBdr>
        <w:top w:val="none" w:sz="0" w:space="0" w:color="auto"/>
        <w:left w:val="none" w:sz="0" w:space="0" w:color="auto"/>
        <w:bottom w:val="none" w:sz="0" w:space="0" w:color="auto"/>
        <w:right w:val="none" w:sz="0" w:space="0" w:color="auto"/>
      </w:divBdr>
    </w:div>
    <w:div w:id="806777988">
      <w:bodyDiv w:val="1"/>
      <w:marLeft w:val="0"/>
      <w:marRight w:val="0"/>
      <w:marTop w:val="0"/>
      <w:marBottom w:val="0"/>
      <w:divBdr>
        <w:top w:val="none" w:sz="0" w:space="0" w:color="auto"/>
        <w:left w:val="none" w:sz="0" w:space="0" w:color="auto"/>
        <w:bottom w:val="none" w:sz="0" w:space="0" w:color="auto"/>
        <w:right w:val="none" w:sz="0" w:space="0" w:color="auto"/>
      </w:divBdr>
    </w:div>
    <w:div w:id="829062703">
      <w:bodyDiv w:val="1"/>
      <w:marLeft w:val="0"/>
      <w:marRight w:val="0"/>
      <w:marTop w:val="0"/>
      <w:marBottom w:val="0"/>
      <w:divBdr>
        <w:top w:val="none" w:sz="0" w:space="0" w:color="auto"/>
        <w:left w:val="none" w:sz="0" w:space="0" w:color="auto"/>
        <w:bottom w:val="none" w:sz="0" w:space="0" w:color="auto"/>
        <w:right w:val="none" w:sz="0" w:space="0" w:color="auto"/>
      </w:divBdr>
    </w:div>
    <w:div w:id="834809646">
      <w:bodyDiv w:val="1"/>
      <w:marLeft w:val="0"/>
      <w:marRight w:val="0"/>
      <w:marTop w:val="0"/>
      <w:marBottom w:val="0"/>
      <w:divBdr>
        <w:top w:val="none" w:sz="0" w:space="0" w:color="auto"/>
        <w:left w:val="none" w:sz="0" w:space="0" w:color="auto"/>
        <w:bottom w:val="none" w:sz="0" w:space="0" w:color="auto"/>
        <w:right w:val="none" w:sz="0" w:space="0" w:color="auto"/>
      </w:divBdr>
    </w:div>
    <w:div w:id="854731684">
      <w:bodyDiv w:val="1"/>
      <w:marLeft w:val="0"/>
      <w:marRight w:val="0"/>
      <w:marTop w:val="0"/>
      <w:marBottom w:val="0"/>
      <w:divBdr>
        <w:top w:val="none" w:sz="0" w:space="0" w:color="auto"/>
        <w:left w:val="none" w:sz="0" w:space="0" w:color="auto"/>
        <w:bottom w:val="none" w:sz="0" w:space="0" w:color="auto"/>
        <w:right w:val="none" w:sz="0" w:space="0" w:color="auto"/>
      </w:divBdr>
    </w:div>
    <w:div w:id="863442515">
      <w:bodyDiv w:val="1"/>
      <w:marLeft w:val="0"/>
      <w:marRight w:val="0"/>
      <w:marTop w:val="0"/>
      <w:marBottom w:val="0"/>
      <w:divBdr>
        <w:top w:val="none" w:sz="0" w:space="0" w:color="auto"/>
        <w:left w:val="none" w:sz="0" w:space="0" w:color="auto"/>
        <w:bottom w:val="none" w:sz="0" w:space="0" w:color="auto"/>
        <w:right w:val="none" w:sz="0" w:space="0" w:color="auto"/>
      </w:divBdr>
    </w:div>
    <w:div w:id="864094420">
      <w:bodyDiv w:val="1"/>
      <w:marLeft w:val="0"/>
      <w:marRight w:val="0"/>
      <w:marTop w:val="0"/>
      <w:marBottom w:val="0"/>
      <w:divBdr>
        <w:top w:val="none" w:sz="0" w:space="0" w:color="auto"/>
        <w:left w:val="none" w:sz="0" w:space="0" w:color="auto"/>
        <w:bottom w:val="none" w:sz="0" w:space="0" w:color="auto"/>
        <w:right w:val="none" w:sz="0" w:space="0" w:color="auto"/>
      </w:divBdr>
    </w:div>
    <w:div w:id="868645642">
      <w:bodyDiv w:val="1"/>
      <w:marLeft w:val="0"/>
      <w:marRight w:val="0"/>
      <w:marTop w:val="0"/>
      <w:marBottom w:val="0"/>
      <w:divBdr>
        <w:top w:val="none" w:sz="0" w:space="0" w:color="auto"/>
        <w:left w:val="none" w:sz="0" w:space="0" w:color="auto"/>
        <w:bottom w:val="none" w:sz="0" w:space="0" w:color="auto"/>
        <w:right w:val="none" w:sz="0" w:space="0" w:color="auto"/>
      </w:divBdr>
    </w:div>
    <w:div w:id="901910970">
      <w:bodyDiv w:val="1"/>
      <w:marLeft w:val="0"/>
      <w:marRight w:val="0"/>
      <w:marTop w:val="0"/>
      <w:marBottom w:val="0"/>
      <w:divBdr>
        <w:top w:val="none" w:sz="0" w:space="0" w:color="auto"/>
        <w:left w:val="none" w:sz="0" w:space="0" w:color="auto"/>
        <w:bottom w:val="none" w:sz="0" w:space="0" w:color="auto"/>
        <w:right w:val="none" w:sz="0" w:space="0" w:color="auto"/>
      </w:divBdr>
    </w:div>
    <w:div w:id="903418813">
      <w:bodyDiv w:val="1"/>
      <w:marLeft w:val="0"/>
      <w:marRight w:val="0"/>
      <w:marTop w:val="0"/>
      <w:marBottom w:val="0"/>
      <w:divBdr>
        <w:top w:val="none" w:sz="0" w:space="0" w:color="auto"/>
        <w:left w:val="none" w:sz="0" w:space="0" w:color="auto"/>
        <w:bottom w:val="none" w:sz="0" w:space="0" w:color="auto"/>
        <w:right w:val="none" w:sz="0" w:space="0" w:color="auto"/>
      </w:divBdr>
    </w:div>
    <w:div w:id="912131366">
      <w:bodyDiv w:val="1"/>
      <w:marLeft w:val="0"/>
      <w:marRight w:val="0"/>
      <w:marTop w:val="0"/>
      <w:marBottom w:val="0"/>
      <w:divBdr>
        <w:top w:val="none" w:sz="0" w:space="0" w:color="auto"/>
        <w:left w:val="none" w:sz="0" w:space="0" w:color="auto"/>
        <w:bottom w:val="none" w:sz="0" w:space="0" w:color="auto"/>
        <w:right w:val="none" w:sz="0" w:space="0" w:color="auto"/>
      </w:divBdr>
    </w:div>
    <w:div w:id="913589354">
      <w:bodyDiv w:val="1"/>
      <w:marLeft w:val="0"/>
      <w:marRight w:val="0"/>
      <w:marTop w:val="0"/>
      <w:marBottom w:val="0"/>
      <w:divBdr>
        <w:top w:val="none" w:sz="0" w:space="0" w:color="auto"/>
        <w:left w:val="none" w:sz="0" w:space="0" w:color="auto"/>
        <w:bottom w:val="none" w:sz="0" w:space="0" w:color="auto"/>
        <w:right w:val="none" w:sz="0" w:space="0" w:color="auto"/>
      </w:divBdr>
    </w:div>
    <w:div w:id="927885325">
      <w:bodyDiv w:val="1"/>
      <w:marLeft w:val="0"/>
      <w:marRight w:val="0"/>
      <w:marTop w:val="0"/>
      <w:marBottom w:val="0"/>
      <w:divBdr>
        <w:top w:val="none" w:sz="0" w:space="0" w:color="auto"/>
        <w:left w:val="none" w:sz="0" w:space="0" w:color="auto"/>
        <w:bottom w:val="none" w:sz="0" w:space="0" w:color="auto"/>
        <w:right w:val="none" w:sz="0" w:space="0" w:color="auto"/>
      </w:divBdr>
      <w:divsChild>
        <w:div w:id="958687965">
          <w:marLeft w:val="0"/>
          <w:marRight w:val="0"/>
          <w:marTop w:val="0"/>
          <w:marBottom w:val="0"/>
          <w:divBdr>
            <w:top w:val="none" w:sz="0" w:space="0" w:color="auto"/>
            <w:left w:val="none" w:sz="0" w:space="0" w:color="auto"/>
            <w:bottom w:val="none" w:sz="0" w:space="0" w:color="auto"/>
            <w:right w:val="none" w:sz="0" w:space="0" w:color="auto"/>
          </w:divBdr>
          <w:divsChild>
            <w:div w:id="584847863">
              <w:marLeft w:val="0"/>
              <w:marRight w:val="0"/>
              <w:marTop w:val="0"/>
              <w:marBottom w:val="0"/>
              <w:divBdr>
                <w:top w:val="none" w:sz="0" w:space="0" w:color="auto"/>
                <w:left w:val="none" w:sz="0" w:space="0" w:color="auto"/>
                <w:bottom w:val="none" w:sz="0" w:space="0" w:color="auto"/>
                <w:right w:val="none" w:sz="0" w:space="0" w:color="auto"/>
              </w:divBdr>
              <w:divsChild>
                <w:div w:id="2063022375">
                  <w:marLeft w:val="0"/>
                  <w:marRight w:val="0"/>
                  <w:marTop w:val="0"/>
                  <w:marBottom w:val="0"/>
                  <w:divBdr>
                    <w:top w:val="none" w:sz="0" w:space="0" w:color="auto"/>
                    <w:left w:val="none" w:sz="0" w:space="0" w:color="auto"/>
                    <w:bottom w:val="none" w:sz="0" w:space="0" w:color="auto"/>
                    <w:right w:val="none" w:sz="0" w:space="0" w:color="auto"/>
                  </w:divBdr>
                  <w:divsChild>
                    <w:div w:id="2137864722">
                      <w:marLeft w:val="0"/>
                      <w:marRight w:val="0"/>
                      <w:marTop w:val="0"/>
                      <w:marBottom w:val="0"/>
                      <w:divBdr>
                        <w:top w:val="none" w:sz="0" w:space="0" w:color="auto"/>
                        <w:left w:val="none" w:sz="0" w:space="0" w:color="auto"/>
                        <w:bottom w:val="none" w:sz="0" w:space="0" w:color="auto"/>
                        <w:right w:val="none" w:sz="0" w:space="0" w:color="auto"/>
                      </w:divBdr>
                    </w:div>
                    <w:div w:id="1301807844">
                      <w:marLeft w:val="0"/>
                      <w:marRight w:val="0"/>
                      <w:marTop w:val="0"/>
                      <w:marBottom w:val="0"/>
                      <w:divBdr>
                        <w:top w:val="none" w:sz="0" w:space="0" w:color="auto"/>
                        <w:left w:val="none" w:sz="0" w:space="0" w:color="auto"/>
                        <w:bottom w:val="none" w:sz="0" w:space="0" w:color="auto"/>
                        <w:right w:val="none" w:sz="0" w:space="0" w:color="auto"/>
                      </w:divBdr>
                    </w:div>
                    <w:div w:id="181764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160944">
      <w:bodyDiv w:val="1"/>
      <w:marLeft w:val="0"/>
      <w:marRight w:val="0"/>
      <w:marTop w:val="0"/>
      <w:marBottom w:val="0"/>
      <w:divBdr>
        <w:top w:val="none" w:sz="0" w:space="0" w:color="auto"/>
        <w:left w:val="none" w:sz="0" w:space="0" w:color="auto"/>
        <w:bottom w:val="none" w:sz="0" w:space="0" w:color="auto"/>
        <w:right w:val="none" w:sz="0" w:space="0" w:color="auto"/>
      </w:divBdr>
    </w:div>
    <w:div w:id="936406496">
      <w:bodyDiv w:val="1"/>
      <w:marLeft w:val="0"/>
      <w:marRight w:val="0"/>
      <w:marTop w:val="0"/>
      <w:marBottom w:val="0"/>
      <w:divBdr>
        <w:top w:val="none" w:sz="0" w:space="0" w:color="auto"/>
        <w:left w:val="none" w:sz="0" w:space="0" w:color="auto"/>
        <w:bottom w:val="none" w:sz="0" w:space="0" w:color="auto"/>
        <w:right w:val="none" w:sz="0" w:space="0" w:color="auto"/>
      </w:divBdr>
    </w:div>
    <w:div w:id="962081104">
      <w:bodyDiv w:val="1"/>
      <w:marLeft w:val="0"/>
      <w:marRight w:val="0"/>
      <w:marTop w:val="0"/>
      <w:marBottom w:val="0"/>
      <w:divBdr>
        <w:top w:val="none" w:sz="0" w:space="0" w:color="auto"/>
        <w:left w:val="none" w:sz="0" w:space="0" w:color="auto"/>
        <w:bottom w:val="none" w:sz="0" w:space="0" w:color="auto"/>
        <w:right w:val="none" w:sz="0" w:space="0" w:color="auto"/>
      </w:divBdr>
    </w:div>
    <w:div w:id="978262198">
      <w:bodyDiv w:val="1"/>
      <w:marLeft w:val="0"/>
      <w:marRight w:val="0"/>
      <w:marTop w:val="0"/>
      <w:marBottom w:val="0"/>
      <w:divBdr>
        <w:top w:val="none" w:sz="0" w:space="0" w:color="auto"/>
        <w:left w:val="none" w:sz="0" w:space="0" w:color="auto"/>
        <w:bottom w:val="none" w:sz="0" w:space="0" w:color="auto"/>
        <w:right w:val="none" w:sz="0" w:space="0" w:color="auto"/>
      </w:divBdr>
    </w:div>
    <w:div w:id="983236718">
      <w:bodyDiv w:val="1"/>
      <w:marLeft w:val="0"/>
      <w:marRight w:val="0"/>
      <w:marTop w:val="0"/>
      <w:marBottom w:val="0"/>
      <w:divBdr>
        <w:top w:val="none" w:sz="0" w:space="0" w:color="auto"/>
        <w:left w:val="none" w:sz="0" w:space="0" w:color="auto"/>
        <w:bottom w:val="none" w:sz="0" w:space="0" w:color="auto"/>
        <w:right w:val="none" w:sz="0" w:space="0" w:color="auto"/>
      </w:divBdr>
    </w:div>
    <w:div w:id="996179763">
      <w:bodyDiv w:val="1"/>
      <w:marLeft w:val="0"/>
      <w:marRight w:val="0"/>
      <w:marTop w:val="0"/>
      <w:marBottom w:val="0"/>
      <w:divBdr>
        <w:top w:val="none" w:sz="0" w:space="0" w:color="auto"/>
        <w:left w:val="none" w:sz="0" w:space="0" w:color="auto"/>
        <w:bottom w:val="none" w:sz="0" w:space="0" w:color="auto"/>
        <w:right w:val="none" w:sz="0" w:space="0" w:color="auto"/>
      </w:divBdr>
    </w:div>
    <w:div w:id="1008605672">
      <w:bodyDiv w:val="1"/>
      <w:marLeft w:val="0"/>
      <w:marRight w:val="0"/>
      <w:marTop w:val="0"/>
      <w:marBottom w:val="0"/>
      <w:divBdr>
        <w:top w:val="none" w:sz="0" w:space="0" w:color="auto"/>
        <w:left w:val="none" w:sz="0" w:space="0" w:color="auto"/>
        <w:bottom w:val="none" w:sz="0" w:space="0" w:color="auto"/>
        <w:right w:val="none" w:sz="0" w:space="0" w:color="auto"/>
      </w:divBdr>
    </w:div>
    <w:div w:id="1031954225">
      <w:bodyDiv w:val="1"/>
      <w:marLeft w:val="0"/>
      <w:marRight w:val="0"/>
      <w:marTop w:val="0"/>
      <w:marBottom w:val="0"/>
      <w:divBdr>
        <w:top w:val="none" w:sz="0" w:space="0" w:color="auto"/>
        <w:left w:val="none" w:sz="0" w:space="0" w:color="auto"/>
        <w:bottom w:val="none" w:sz="0" w:space="0" w:color="auto"/>
        <w:right w:val="none" w:sz="0" w:space="0" w:color="auto"/>
      </w:divBdr>
      <w:divsChild>
        <w:div w:id="379859976">
          <w:marLeft w:val="0"/>
          <w:marRight w:val="0"/>
          <w:marTop w:val="0"/>
          <w:marBottom w:val="0"/>
          <w:divBdr>
            <w:top w:val="none" w:sz="0" w:space="0" w:color="auto"/>
            <w:left w:val="none" w:sz="0" w:space="0" w:color="auto"/>
            <w:bottom w:val="none" w:sz="0" w:space="0" w:color="auto"/>
            <w:right w:val="none" w:sz="0" w:space="0" w:color="auto"/>
          </w:divBdr>
          <w:divsChild>
            <w:div w:id="2045212060">
              <w:marLeft w:val="0"/>
              <w:marRight w:val="0"/>
              <w:marTop w:val="0"/>
              <w:marBottom w:val="0"/>
              <w:divBdr>
                <w:top w:val="none" w:sz="0" w:space="0" w:color="auto"/>
                <w:left w:val="none" w:sz="0" w:space="0" w:color="auto"/>
                <w:bottom w:val="none" w:sz="0" w:space="0" w:color="auto"/>
                <w:right w:val="none" w:sz="0" w:space="0" w:color="auto"/>
              </w:divBdr>
              <w:divsChild>
                <w:div w:id="1429961633">
                  <w:marLeft w:val="0"/>
                  <w:marRight w:val="0"/>
                  <w:marTop w:val="0"/>
                  <w:marBottom w:val="0"/>
                  <w:divBdr>
                    <w:top w:val="none" w:sz="0" w:space="0" w:color="auto"/>
                    <w:left w:val="none" w:sz="0" w:space="0" w:color="auto"/>
                    <w:bottom w:val="none" w:sz="0" w:space="0" w:color="auto"/>
                    <w:right w:val="none" w:sz="0" w:space="0" w:color="auto"/>
                  </w:divBdr>
                  <w:divsChild>
                    <w:div w:id="688024299">
                      <w:marLeft w:val="0"/>
                      <w:marRight w:val="0"/>
                      <w:marTop w:val="0"/>
                      <w:marBottom w:val="0"/>
                      <w:divBdr>
                        <w:top w:val="none" w:sz="0" w:space="0" w:color="auto"/>
                        <w:left w:val="none" w:sz="0" w:space="0" w:color="auto"/>
                        <w:bottom w:val="none" w:sz="0" w:space="0" w:color="auto"/>
                        <w:right w:val="none" w:sz="0" w:space="0" w:color="auto"/>
                      </w:divBdr>
                      <w:divsChild>
                        <w:div w:id="994336729">
                          <w:marLeft w:val="0"/>
                          <w:marRight w:val="0"/>
                          <w:marTop w:val="0"/>
                          <w:marBottom w:val="0"/>
                          <w:divBdr>
                            <w:top w:val="none" w:sz="0" w:space="0" w:color="auto"/>
                            <w:left w:val="none" w:sz="0" w:space="0" w:color="auto"/>
                            <w:bottom w:val="none" w:sz="0" w:space="0" w:color="auto"/>
                            <w:right w:val="none" w:sz="0" w:space="0" w:color="auto"/>
                          </w:divBdr>
                          <w:divsChild>
                            <w:div w:id="74954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9766577">
      <w:bodyDiv w:val="1"/>
      <w:marLeft w:val="0"/>
      <w:marRight w:val="0"/>
      <w:marTop w:val="0"/>
      <w:marBottom w:val="0"/>
      <w:divBdr>
        <w:top w:val="none" w:sz="0" w:space="0" w:color="auto"/>
        <w:left w:val="none" w:sz="0" w:space="0" w:color="auto"/>
        <w:bottom w:val="none" w:sz="0" w:space="0" w:color="auto"/>
        <w:right w:val="none" w:sz="0" w:space="0" w:color="auto"/>
      </w:divBdr>
    </w:div>
    <w:div w:id="1054741408">
      <w:bodyDiv w:val="1"/>
      <w:marLeft w:val="0"/>
      <w:marRight w:val="0"/>
      <w:marTop w:val="0"/>
      <w:marBottom w:val="0"/>
      <w:divBdr>
        <w:top w:val="none" w:sz="0" w:space="0" w:color="auto"/>
        <w:left w:val="none" w:sz="0" w:space="0" w:color="auto"/>
        <w:bottom w:val="none" w:sz="0" w:space="0" w:color="auto"/>
        <w:right w:val="none" w:sz="0" w:space="0" w:color="auto"/>
      </w:divBdr>
    </w:div>
    <w:div w:id="1054812752">
      <w:bodyDiv w:val="1"/>
      <w:marLeft w:val="0"/>
      <w:marRight w:val="0"/>
      <w:marTop w:val="0"/>
      <w:marBottom w:val="0"/>
      <w:divBdr>
        <w:top w:val="none" w:sz="0" w:space="0" w:color="auto"/>
        <w:left w:val="none" w:sz="0" w:space="0" w:color="auto"/>
        <w:bottom w:val="none" w:sz="0" w:space="0" w:color="auto"/>
        <w:right w:val="none" w:sz="0" w:space="0" w:color="auto"/>
      </w:divBdr>
    </w:div>
    <w:div w:id="1073896981">
      <w:bodyDiv w:val="1"/>
      <w:marLeft w:val="0"/>
      <w:marRight w:val="0"/>
      <w:marTop w:val="0"/>
      <w:marBottom w:val="0"/>
      <w:divBdr>
        <w:top w:val="none" w:sz="0" w:space="0" w:color="auto"/>
        <w:left w:val="none" w:sz="0" w:space="0" w:color="auto"/>
        <w:bottom w:val="none" w:sz="0" w:space="0" w:color="auto"/>
        <w:right w:val="none" w:sz="0" w:space="0" w:color="auto"/>
      </w:divBdr>
    </w:div>
    <w:div w:id="1082484713">
      <w:bodyDiv w:val="1"/>
      <w:marLeft w:val="0"/>
      <w:marRight w:val="0"/>
      <w:marTop w:val="0"/>
      <w:marBottom w:val="0"/>
      <w:divBdr>
        <w:top w:val="none" w:sz="0" w:space="0" w:color="auto"/>
        <w:left w:val="none" w:sz="0" w:space="0" w:color="auto"/>
        <w:bottom w:val="none" w:sz="0" w:space="0" w:color="auto"/>
        <w:right w:val="none" w:sz="0" w:space="0" w:color="auto"/>
      </w:divBdr>
    </w:div>
    <w:div w:id="1090202684">
      <w:bodyDiv w:val="1"/>
      <w:marLeft w:val="0"/>
      <w:marRight w:val="0"/>
      <w:marTop w:val="0"/>
      <w:marBottom w:val="0"/>
      <w:divBdr>
        <w:top w:val="none" w:sz="0" w:space="0" w:color="auto"/>
        <w:left w:val="none" w:sz="0" w:space="0" w:color="auto"/>
        <w:bottom w:val="none" w:sz="0" w:space="0" w:color="auto"/>
        <w:right w:val="none" w:sz="0" w:space="0" w:color="auto"/>
      </w:divBdr>
    </w:div>
    <w:div w:id="1092166184">
      <w:bodyDiv w:val="1"/>
      <w:marLeft w:val="0"/>
      <w:marRight w:val="0"/>
      <w:marTop w:val="0"/>
      <w:marBottom w:val="0"/>
      <w:divBdr>
        <w:top w:val="none" w:sz="0" w:space="0" w:color="auto"/>
        <w:left w:val="none" w:sz="0" w:space="0" w:color="auto"/>
        <w:bottom w:val="none" w:sz="0" w:space="0" w:color="auto"/>
        <w:right w:val="none" w:sz="0" w:space="0" w:color="auto"/>
      </w:divBdr>
    </w:div>
    <w:div w:id="1113093386">
      <w:bodyDiv w:val="1"/>
      <w:marLeft w:val="0"/>
      <w:marRight w:val="0"/>
      <w:marTop w:val="0"/>
      <w:marBottom w:val="0"/>
      <w:divBdr>
        <w:top w:val="none" w:sz="0" w:space="0" w:color="auto"/>
        <w:left w:val="none" w:sz="0" w:space="0" w:color="auto"/>
        <w:bottom w:val="none" w:sz="0" w:space="0" w:color="auto"/>
        <w:right w:val="none" w:sz="0" w:space="0" w:color="auto"/>
      </w:divBdr>
    </w:div>
    <w:div w:id="1127699723">
      <w:bodyDiv w:val="1"/>
      <w:marLeft w:val="0"/>
      <w:marRight w:val="0"/>
      <w:marTop w:val="0"/>
      <w:marBottom w:val="0"/>
      <w:divBdr>
        <w:top w:val="none" w:sz="0" w:space="0" w:color="auto"/>
        <w:left w:val="none" w:sz="0" w:space="0" w:color="auto"/>
        <w:bottom w:val="none" w:sz="0" w:space="0" w:color="auto"/>
        <w:right w:val="none" w:sz="0" w:space="0" w:color="auto"/>
      </w:divBdr>
    </w:div>
    <w:div w:id="1130319682">
      <w:bodyDiv w:val="1"/>
      <w:marLeft w:val="0"/>
      <w:marRight w:val="0"/>
      <w:marTop w:val="0"/>
      <w:marBottom w:val="0"/>
      <w:divBdr>
        <w:top w:val="none" w:sz="0" w:space="0" w:color="auto"/>
        <w:left w:val="none" w:sz="0" w:space="0" w:color="auto"/>
        <w:bottom w:val="none" w:sz="0" w:space="0" w:color="auto"/>
        <w:right w:val="none" w:sz="0" w:space="0" w:color="auto"/>
      </w:divBdr>
    </w:div>
    <w:div w:id="1149901588">
      <w:bodyDiv w:val="1"/>
      <w:marLeft w:val="0"/>
      <w:marRight w:val="0"/>
      <w:marTop w:val="0"/>
      <w:marBottom w:val="0"/>
      <w:divBdr>
        <w:top w:val="none" w:sz="0" w:space="0" w:color="auto"/>
        <w:left w:val="none" w:sz="0" w:space="0" w:color="auto"/>
        <w:bottom w:val="none" w:sz="0" w:space="0" w:color="auto"/>
        <w:right w:val="none" w:sz="0" w:space="0" w:color="auto"/>
      </w:divBdr>
    </w:div>
    <w:div w:id="1150486223">
      <w:bodyDiv w:val="1"/>
      <w:marLeft w:val="0"/>
      <w:marRight w:val="0"/>
      <w:marTop w:val="0"/>
      <w:marBottom w:val="0"/>
      <w:divBdr>
        <w:top w:val="none" w:sz="0" w:space="0" w:color="auto"/>
        <w:left w:val="none" w:sz="0" w:space="0" w:color="auto"/>
        <w:bottom w:val="none" w:sz="0" w:space="0" w:color="auto"/>
        <w:right w:val="none" w:sz="0" w:space="0" w:color="auto"/>
      </w:divBdr>
    </w:div>
    <w:div w:id="1184708627">
      <w:bodyDiv w:val="1"/>
      <w:marLeft w:val="0"/>
      <w:marRight w:val="0"/>
      <w:marTop w:val="0"/>
      <w:marBottom w:val="0"/>
      <w:divBdr>
        <w:top w:val="none" w:sz="0" w:space="0" w:color="auto"/>
        <w:left w:val="none" w:sz="0" w:space="0" w:color="auto"/>
        <w:bottom w:val="none" w:sz="0" w:space="0" w:color="auto"/>
        <w:right w:val="none" w:sz="0" w:space="0" w:color="auto"/>
      </w:divBdr>
    </w:div>
    <w:div w:id="1184710348">
      <w:bodyDiv w:val="1"/>
      <w:marLeft w:val="0"/>
      <w:marRight w:val="0"/>
      <w:marTop w:val="0"/>
      <w:marBottom w:val="0"/>
      <w:divBdr>
        <w:top w:val="none" w:sz="0" w:space="0" w:color="auto"/>
        <w:left w:val="none" w:sz="0" w:space="0" w:color="auto"/>
        <w:bottom w:val="none" w:sz="0" w:space="0" w:color="auto"/>
        <w:right w:val="none" w:sz="0" w:space="0" w:color="auto"/>
      </w:divBdr>
    </w:div>
    <w:div w:id="1202943021">
      <w:bodyDiv w:val="1"/>
      <w:marLeft w:val="0"/>
      <w:marRight w:val="0"/>
      <w:marTop w:val="0"/>
      <w:marBottom w:val="0"/>
      <w:divBdr>
        <w:top w:val="none" w:sz="0" w:space="0" w:color="auto"/>
        <w:left w:val="none" w:sz="0" w:space="0" w:color="auto"/>
        <w:bottom w:val="none" w:sz="0" w:space="0" w:color="auto"/>
        <w:right w:val="none" w:sz="0" w:space="0" w:color="auto"/>
      </w:divBdr>
    </w:div>
    <w:div w:id="1229220099">
      <w:bodyDiv w:val="1"/>
      <w:marLeft w:val="0"/>
      <w:marRight w:val="0"/>
      <w:marTop w:val="0"/>
      <w:marBottom w:val="0"/>
      <w:divBdr>
        <w:top w:val="none" w:sz="0" w:space="0" w:color="auto"/>
        <w:left w:val="none" w:sz="0" w:space="0" w:color="auto"/>
        <w:bottom w:val="none" w:sz="0" w:space="0" w:color="auto"/>
        <w:right w:val="none" w:sz="0" w:space="0" w:color="auto"/>
      </w:divBdr>
    </w:div>
    <w:div w:id="1231697966">
      <w:bodyDiv w:val="1"/>
      <w:marLeft w:val="0"/>
      <w:marRight w:val="0"/>
      <w:marTop w:val="0"/>
      <w:marBottom w:val="0"/>
      <w:divBdr>
        <w:top w:val="none" w:sz="0" w:space="0" w:color="auto"/>
        <w:left w:val="none" w:sz="0" w:space="0" w:color="auto"/>
        <w:bottom w:val="none" w:sz="0" w:space="0" w:color="auto"/>
        <w:right w:val="none" w:sz="0" w:space="0" w:color="auto"/>
      </w:divBdr>
    </w:div>
    <w:div w:id="1241716496">
      <w:bodyDiv w:val="1"/>
      <w:marLeft w:val="0"/>
      <w:marRight w:val="0"/>
      <w:marTop w:val="0"/>
      <w:marBottom w:val="0"/>
      <w:divBdr>
        <w:top w:val="none" w:sz="0" w:space="0" w:color="auto"/>
        <w:left w:val="none" w:sz="0" w:space="0" w:color="auto"/>
        <w:bottom w:val="none" w:sz="0" w:space="0" w:color="auto"/>
        <w:right w:val="none" w:sz="0" w:space="0" w:color="auto"/>
      </w:divBdr>
    </w:div>
    <w:div w:id="1247690937">
      <w:bodyDiv w:val="1"/>
      <w:marLeft w:val="0"/>
      <w:marRight w:val="0"/>
      <w:marTop w:val="0"/>
      <w:marBottom w:val="0"/>
      <w:divBdr>
        <w:top w:val="none" w:sz="0" w:space="0" w:color="auto"/>
        <w:left w:val="none" w:sz="0" w:space="0" w:color="auto"/>
        <w:bottom w:val="none" w:sz="0" w:space="0" w:color="auto"/>
        <w:right w:val="none" w:sz="0" w:space="0" w:color="auto"/>
      </w:divBdr>
      <w:divsChild>
        <w:div w:id="638152052">
          <w:marLeft w:val="0"/>
          <w:marRight w:val="0"/>
          <w:marTop w:val="0"/>
          <w:marBottom w:val="0"/>
          <w:divBdr>
            <w:top w:val="single" w:sz="2" w:space="0" w:color="D9D9E3"/>
            <w:left w:val="single" w:sz="2" w:space="0" w:color="D9D9E3"/>
            <w:bottom w:val="single" w:sz="2" w:space="0" w:color="D9D9E3"/>
            <w:right w:val="single" w:sz="2" w:space="0" w:color="D9D9E3"/>
          </w:divBdr>
          <w:divsChild>
            <w:div w:id="1412195833">
              <w:marLeft w:val="0"/>
              <w:marRight w:val="0"/>
              <w:marTop w:val="0"/>
              <w:marBottom w:val="0"/>
              <w:divBdr>
                <w:top w:val="single" w:sz="2" w:space="0" w:color="D9D9E3"/>
                <w:left w:val="single" w:sz="2" w:space="0" w:color="D9D9E3"/>
                <w:bottom w:val="single" w:sz="2" w:space="0" w:color="D9D9E3"/>
                <w:right w:val="single" w:sz="2" w:space="0" w:color="D9D9E3"/>
              </w:divBdr>
              <w:divsChild>
                <w:div w:id="1353218442">
                  <w:marLeft w:val="0"/>
                  <w:marRight w:val="0"/>
                  <w:marTop w:val="0"/>
                  <w:marBottom w:val="0"/>
                  <w:divBdr>
                    <w:top w:val="single" w:sz="2" w:space="0" w:color="D9D9E3"/>
                    <w:left w:val="single" w:sz="2" w:space="0" w:color="D9D9E3"/>
                    <w:bottom w:val="single" w:sz="2" w:space="0" w:color="D9D9E3"/>
                    <w:right w:val="single" w:sz="2" w:space="0" w:color="D9D9E3"/>
                  </w:divBdr>
                  <w:divsChild>
                    <w:div w:id="204098804">
                      <w:marLeft w:val="0"/>
                      <w:marRight w:val="0"/>
                      <w:marTop w:val="0"/>
                      <w:marBottom w:val="0"/>
                      <w:divBdr>
                        <w:top w:val="single" w:sz="2" w:space="0" w:color="D9D9E3"/>
                        <w:left w:val="single" w:sz="2" w:space="0" w:color="D9D9E3"/>
                        <w:bottom w:val="single" w:sz="2" w:space="0" w:color="D9D9E3"/>
                        <w:right w:val="single" w:sz="2" w:space="0" w:color="D9D9E3"/>
                      </w:divBdr>
                      <w:divsChild>
                        <w:div w:id="1107459898">
                          <w:marLeft w:val="0"/>
                          <w:marRight w:val="0"/>
                          <w:marTop w:val="0"/>
                          <w:marBottom w:val="0"/>
                          <w:divBdr>
                            <w:top w:val="single" w:sz="2" w:space="0" w:color="auto"/>
                            <w:left w:val="single" w:sz="2" w:space="0" w:color="auto"/>
                            <w:bottom w:val="single" w:sz="6" w:space="0" w:color="auto"/>
                            <w:right w:val="single" w:sz="2" w:space="0" w:color="auto"/>
                          </w:divBdr>
                          <w:divsChild>
                            <w:div w:id="1023939820">
                              <w:marLeft w:val="0"/>
                              <w:marRight w:val="0"/>
                              <w:marTop w:val="100"/>
                              <w:marBottom w:val="100"/>
                              <w:divBdr>
                                <w:top w:val="single" w:sz="2" w:space="0" w:color="D9D9E3"/>
                                <w:left w:val="single" w:sz="2" w:space="0" w:color="D9D9E3"/>
                                <w:bottom w:val="single" w:sz="2" w:space="0" w:color="D9D9E3"/>
                                <w:right w:val="single" w:sz="2" w:space="0" w:color="D9D9E3"/>
                              </w:divBdr>
                              <w:divsChild>
                                <w:div w:id="628125408">
                                  <w:marLeft w:val="0"/>
                                  <w:marRight w:val="0"/>
                                  <w:marTop w:val="0"/>
                                  <w:marBottom w:val="0"/>
                                  <w:divBdr>
                                    <w:top w:val="single" w:sz="2" w:space="0" w:color="D9D9E3"/>
                                    <w:left w:val="single" w:sz="2" w:space="0" w:color="D9D9E3"/>
                                    <w:bottom w:val="single" w:sz="2" w:space="0" w:color="D9D9E3"/>
                                    <w:right w:val="single" w:sz="2" w:space="0" w:color="D9D9E3"/>
                                  </w:divBdr>
                                  <w:divsChild>
                                    <w:div w:id="168328715">
                                      <w:marLeft w:val="0"/>
                                      <w:marRight w:val="0"/>
                                      <w:marTop w:val="0"/>
                                      <w:marBottom w:val="0"/>
                                      <w:divBdr>
                                        <w:top w:val="single" w:sz="2" w:space="0" w:color="D9D9E3"/>
                                        <w:left w:val="single" w:sz="2" w:space="0" w:color="D9D9E3"/>
                                        <w:bottom w:val="single" w:sz="2" w:space="0" w:color="D9D9E3"/>
                                        <w:right w:val="single" w:sz="2" w:space="0" w:color="D9D9E3"/>
                                      </w:divBdr>
                                      <w:divsChild>
                                        <w:div w:id="1749376644">
                                          <w:marLeft w:val="0"/>
                                          <w:marRight w:val="0"/>
                                          <w:marTop w:val="0"/>
                                          <w:marBottom w:val="0"/>
                                          <w:divBdr>
                                            <w:top w:val="single" w:sz="2" w:space="0" w:color="D9D9E3"/>
                                            <w:left w:val="single" w:sz="2" w:space="0" w:color="D9D9E3"/>
                                            <w:bottom w:val="single" w:sz="2" w:space="0" w:color="D9D9E3"/>
                                            <w:right w:val="single" w:sz="2" w:space="0" w:color="D9D9E3"/>
                                          </w:divBdr>
                                          <w:divsChild>
                                            <w:div w:id="1139688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545988">
          <w:marLeft w:val="0"/>
          <w:marRight w:val="0"/>
          <w:marTop w:val="0"/>
          <w:marBottom w:val="0"/>
          <w:divBdr>
            <w:top w:val="none" w:sz="0" w:space="0" w:color="auto"/>
            <w:left w:val="none" w:sz="0" w:space="0" w:color="auto"/>
            <w:bottom w:val="none" w:sz="0" w:space="0" w:color="auto"/>
            <w:right w:val="none" w:sz="0" w:space="0" w:color="auto"/>
          </w:divBdr>
          <w:divsChild>
            <w:div w:id="1981230099">
              <w:marLeft w:val="0"/>
              <w:marRight w:val="0"/>
              <w:marTop w:val="0"/>
              <w:marBottom w:val="0"/>
              <w:divBdr>
                <w:top w:val="single" w:sz="2" w:space="0" w:color="D9D9E3"/>
                <w:left w:val="single" w:sz="2" w:space="0" w:color="D9D9E3"/>
                <w:bottom w:val="single" w:sz="2" w:space="0" w:color="D9D9E3"/>
                <w:right w:val="single" w:sz="2" w:space="0" w:color="D9D9E3"/>
              </w:divBdr>
              <w:divsChild>
                <w:div w:id="995912518">
                  <w:marLeft w:val="0"/>
                  <w:marRight w:val="0"/>
                  <w:marTop w:val="0"/>
                  <w:marBottom w:val="0"/>
                  <w:divBdr>
                    <w:top w:val="single" w:sz="2" w:space="0" w:color="D9D9E3"/>
                    <w:left w:val="single" w:sz="2" w:space="0" w:color="D9D9E3"/>
                    <w:bottom w:val="single" w:sz="2" w:space="0" w:color="D9D9E3"/>
                    <w:right w:val="single" w:sz="2" w:space="0" w:color="D9D9E3"/>
                  </w:divBdr>
                  <w:divsChild>
                    <w:div w:id="1204754642">
                      <w:marLeft w:val="0"/>
                      <w:marRight w:val="0"/>
                      <w:marTop w:val="0"/>
                      <w:marBottom w:val="0"/>
                      <w:divBdr>
                        <w:top w:val="single" w:sz="2" w:space="0" w:color="D9D9E3"/>
                        <w:left w:val="single" w:sz="2" w:space="0" w:color="D9D9E3"/>
                        <w:bottom w:val="single" w:sz="2" w:space="0" w:color="D9D9E3"/>
                        <w:right w:val="single" w:sz="2" w:space="0" w:color="D9D9E3"/>
                      </w:divBdr>
                      <w:divsChild>
                        <w:div w:id="433281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48423173">
      <w:bodyDiv w:val="1"/>
      <w:marLeft w:val="0"/>
      <w:marRight w:val="0"/>
      <w:marTop w:val="0"/>
      <w:marBottom w:val="0"/>
      <w:divBdr>
        <w:top w:val="none" w:sz="0" w:space="0" w:color="auto"/>
        <w:left w:val="none" w:sz="0" w:space="0" w:color="auto"/>
        <w:bottom w:val="none" w:sz="0" w:space="0" w:color="auto"/>
        <w:right w:val="none" w:sz="0" w:space="0" w:color="auto"/>
      </w:divBdr>
    </w:div>
    <w:div w:id="1250000112">
      <w:bodyDiv w:val="1"/>
      <w:marLeft w:val="0"/>
      <w:marRight w:val="0"/>
      <w:marTop w:val="0"/>
      <w:marBottom w:val="0"/>
      <w:divBdr>
        <w:top w:val="none" w:sz="0" w:space="0" w:color="auto"/>
        <w:left w:val="none" w:sz="0" w:space="0" w:color="auto"/>
        <w:bottom w:val="none" w:sz="0" w:space="0" w:color="auto"/>
        <w:right w:val="none" w:sz="0" w:space="0" w:color="auto"/>
      </w:divBdr>
    </w:div>
    <w:div w:id="1252424110">
      <w:bodyDiv w:val="1"/>
      <w:marLeft w:val="0"/>
      <w:marRight w:val="0"/>
      <w:marTop w:val="0"/>
      <w:marBottom w:val="0"/>
      <w:divBdr>
        <w:top w:val="none" w:sz="0" w:space="0" w:color="auto"/>
        <w:left w:val="none" w:sz="0" w:space="0" w:color="auto"/>
        <w:bottom w:val="none" w:sz="0" w:space="0" w:color="auto"/>
        <w:right w:val="none" w:sz="0" w:space="0" w:color="auto"/>
      </w:divBdr>
    </w:div>
    <w:div w:id="1271468202">
      <w:bodyDiv w:val="1"/>
      <w:marLeft w:val="0"/>
      <w:marRight w:val="0"/>
      <w:marTop w:val="0"/>
      <w:marBottom w:val="0"/>
      <w:divBdr>
        <w:top w:val="none" w:sz="0" w:space="0" w:color="auto"/>
        <w:left w:val="none" w:sz="0" w:space="0" w:color="auto"/>
        <w:bottom w:val="none" w:sz="0" w:space="0" w:color="auto"/>
        <w:right w:val="none" w:sz="0" w:space="0" w:color="auto"/>
      </w:divBdr>
    </w:div>
    <w:div w:id="1275554705">
      <w:bodyDiv w:val="1"/>
      <w:marLeft w:val="0"/>
      <w:marRight w:val="0"/>
      <w:marTop w:val="0"/>
      <w:marBottom w:val="0"/>
      <w:divBdr>
        <w:top w:val="none" w:sz="0" w:space="0" w:color="auto"/>
        <w:left w:val="none" w:sz="0" w:space="0" w:color="auto"/>
        <w:bottom w:val="none" w:sz="0" w:space="0" w:color="auto"/>
        <w:right w:val="none" w:sz="0" w:space="0" w:color="auto"/>
      </w:divBdr>
    </w:div>
    <w:div w:id="1283458544">
      <w:bodyDiv w:val="1"/>
      <w:marLeft w:val="0"/>
      <w:marRight w:val="0"/>
      <w:marTop w:val="0"/>
      <w:marBottom w:val="0"/>
      <w:divBdr>
        <w:top w:val="none" w:sz="0" w:space="0" w:color="auto"/>
        <w:left w:val="none" w:sz="0" w:space="0" w:color="auto"/>
        <w:bottom w:val="none" w:sz="0" w:space="0" w:color="auto"/>
        <w:right w:val="none" w:sz="0" w:space="0" w:color="auto"/>
      </w:divBdr>
    </w:div>
    <w:div w:id="1293093374">
      <w:bodyDiv w:val="1"/>
      <w:marLeft w:val="0"/>
      <w:marRight w:val="0"/>
      <w:marTop w:val="0"/>
      <w:marBottom w:val="0"/>
      <w:divBdr>
        <w:top w:val="none" w:sz="0" w:space="0" w:color="auto"/>
        <w:left w:val="none" w:sz="0" w:space="0" w:color="auto"/>
        <w:bottom w:val="none" w:sz="0" w:space="0" w:color="auto"/>
        <w:right w:val="none" w:sz="0" w:space="0" w:color="auto"/>
      </w:divBdr>
    </w:div>
    <w:div w:id="1305550335">
      <w:bodyDiv w:val="1"/>
      <w:marLeft w:val="0"/>
      <w:marRight w:val="0"/>
      <w:marTop w:val="0"/>
      <w:marBottom w:val="0"/>
      <w:divBdr>
        <w:top w:val="none" w:sz="0" w:space="0" w:color="auto"/>
        <w:left w:val="none" w:sz="0" w:space="0" w:color="auto"/>
        <w:bottom w:val="none" w:sz="0" w:space="0" w:color="auto"/>
        <w:right w:val="none" w:sz="0" w:space="0" w:color="auto"/>
      </w:divBdr>
    </w:div>
    <w:div w:id="1319310169">
      <w:bodyDiv w:val="1"/>
      <w:marLeft w:val="0"/>
      <w:marRight w:val="0"/>
      <w:marTop w:val="0"/>
      <w:marBottom w:val="0"/>
      <w:divBdr>
        <w:top w:val="none" w:sz="0" w:space="0" w:color="auto"/>
        <w:left w:val="none" w:sz="0" w:space="0" w:color="auto"/>
        <w:bottom w:val="none" w:sz="0" w:space="0" w:color="auto"/>
        <w:right w:val="none" w:sz="0" w:space="0" w:color="auto"/>
      </w:divBdr>
    </w:div>
    <w:div w:id="1323434042">
      <w:bodyDiv w:val="1"/>
      <w:marLeft w:val="0"/>
      <w:marRight w:val="0"/>
      <w:marTop w:val="0"/>
      <w:marBottom w:val="0"/>
      <w:divBdr>
        <w:top w:val="none" w:sz="0" w:space="0" w:color="auto"/>
        <w:left w:val="none" w:sz="0" w:space="0" w:color="auto"/>
        <w:bottom w:val="none" w:sz="0" w:space="0" w:color="auto"/>
        <w:right w:val="none" w:sz="0" w:space="0" w:color="auto"/>
      </w:divBdr>
    </w:div>
    <w:div w:id="1331101927">
      <w:bodyDiv w:val="1"/>
      <w:marLeft w:val="0"/>
      <w:marRight w:val="0"/>
      <w:marTop w:val="0"/>
      <w:marBottom w:val="0"/>
      <w:divBdr>
        <w:top w:val="none" w:sz="0" w:space="0" w:color="auto"/>
        <w:left w:val="none" w:sz="0" w:space="0" w:color="auto"/>
        <w:bottom w:val="none" w:sz="0" w:space="0" w:color="auto"/>
        <w:right w:val="none" w:sz="0" w:space="0" w:color="auto"/>
      </w:divBdr>
    </w:div>
    <w:div w:id="1334261972">
      <w:bodyDiv w:val="1"/>
      <w:marLeft w:val="0"/>
      <w:marRight w:val="0"/>
      <w:marTop w:val="0"/>
      <w:marBottom w:val="0"/>
      <w:divBdr>
        <w:top w:val="none" w:sz="0" w:space="0" w:color="auto"/>
        <w:left w:val="none" w:sz="0" w:space="0" w:color="auto"/>
        <w:bottom w:val="none" w:sz="0" w:space="0" w:color="auto"/>
        <w:right w:val="none" w:sz="0" w:space="0" w:color="auto"/>
      </w:divBdr>
    </w:div>
    <w:div w:id="1337263634">
      <w:bodyDiv w:val="1"/>
      <w:marLeft w:val="0"/>
      <w:marRight w:val="0"/>
      <w:marTop w:val="0"/>
      <w:marBottom w:val="0"/>
      <w:divBdr>
        <w:top w:val="none" w:sz="0" w:space="0" w:color="auto"/>
        <w:left w:val="none" w:sz="0" w:space="0" w:color="auto"/>
        <w:bottom w:val="none" w:sz="0" w:space="0" w:color="auto"/>
        <w:right w:val="none" w:sz="0" w:space="0" w:color="auto"/>
      </w:divBdr>
    </w:div>
    <w:div w:id="1340814595">
      <w:bodyDiv w:val="1"/>
      <w:marLeft w:val="0"/>
      <w:marRight w:val="0"/>
      <w:marTop w:val="0"/>
      <w:marBottom w:val="0"/>
      <w:divBdr>
        <w:top w:val="none" w:sz="0" w:space="0" w:color="auto"/>
        <w:left w:val="none" w:sz="0" w:space="0" w:color="auto"/>
        <w:bottom w:val="none" w:sz="0" w:space="0" w:color="auto"/>
        <w:right w:val="none" w:sz="0" w:space="0" w:color="auto"/>
      </w:divBdr>
    </w:div>
    <w:div w:id="1346135019">
      <w:bodyDiv w:val="1"/>
      <w:marLeft w:val="0"/>
      <w:marRight w:val="0"/>
      <w:marTop w:val="0"/>
      <w:marBottom w:val="0"/>
      <w:divBdr>
        <w:top w:val="none" w:sz="0" w:space="0" w:color="auto"/>
        <w:left w:val="none" w:sz="0" w:space="0" w:color="auto"/>
        <w:bottom w:val="none" w:sz="0" w:space="0" w:color="auto"/>
        <w:right w:val="none" w:sz="0" w:space="0" w:color="auto"/>
      </w:divBdr>
    </w:div>
    <w:div w:id="1361783094">
      <w:bodyDiv w:val="1"/>
      <w:marLeft w:val="0"/>
      <w:marRight w:val="0"/>
      <w:marTop w:val="0"/>
      <w:marBottom w:val="0"/>
      <w:divBdr>
        <w:top w:val="none" w:sz="0" w:space="0" w:color="auto"/>
        <w:left w:val="none" w:sz="0" w:space="0" w:color="auto"/>
        <w:bottom w:val="none" w:sz="0" w:space="0" w:color="auto"/>
        <w:right w:val="none" w:sz="0" w:space="0" w:color="auto"/>
      </w:divBdr>
    </w:div>
    <w:div w:id="1372145266">
      <w:bodyDiv w:val="1"/>
      <w:marLeft w:val="0"/>
      <w:marRight w:val="0"/>
      <w:marTop w:val="0"/>
      <w:marBottom w:val="0"/>
      <w:divBdr>
        <w:top w:val="none" w:sz="0" w:space="0" w:color="auto"/>
        <w:left w:val="none" w:sz="0" w:space="0" w:color="auto"/>
        <w:bottom w:val="none" w:sz="0" w:space="0" w:color="auto"/>
        <w:right w:val="none" w:sz="0" w:space="0" w:color="auto"/>
      </w:divBdr>
    </w:div>
    <w:div w:id="1376930890">
      <w:bodyDiv w:val="1"/>
      <w:marLeft w:val="0"/>
      <w:marRight w:val="0"/>
      <w:marTop w:val="0"/>
      <w:marBottom w:val="0"/>
      <w:divBdr>
        <w:top w:val="none" w:sz="0" w:space="0" w:color="auto"/>
        <w:left w:val="none" w:sz="0" w:space="0" w:color="auto"/>
        <w:bottom w:val="none" w:sz="0" w:space="0" w:color="auto"/>
        <w:right w:val="none" w:sz="0" w:space="0" w:color="auto"/>
      </w:divBdr>
    </w:div>
    <w:div w:id="1384720682">
      <w:bodyDiv w:val="1"/>
      <w:marLeft w:val="0"/>
      <w:marRight w:val="0"/>
      <w:marTop w:val="0"/>
      <w:marBottom w:val="0"/>
      <w:divBdr>
        <w:top w:val="none" w:sz="0" w:space="0" w:color="auto"/>
        <w:left w:val="none" w:sz="0" w:space="0" w:color="auto"/>
        <w:bottom w:val="none" w:sz="0" w:space="0" w:color="auto"/>
        <w:right w:val="none" w:sz="0" w:space="0" w:color="auto"/>
      </w:divBdr>
    </w:div>
    <w:div w:id="1385367004">
      <w:bodyDiv w:val="1"/>
      <w:marLeft w:val="0"/>
      <w:marRight w:val="0"/>
      <w:marTop w:val="0"/>
      <w:marBottom w:val="0"/>
      <w:divBdr>
        <w:top w:val="none" w:sz="0" w:space="0" w:color="auto"/>
        <w:left w:val="none" w:sz="0" w:space="0" w:color="auto"/>
        <w:bottom w:val="none" w:sz="0" w:space="0" w:color="auto"/>
        <w:right w:val="none" w:sz="0" w:space="0" w:color="auto"/>
      </w:divBdr>
    </w:div>
    <w:div w:id="1401368128">
      <w:bodyDiv w:val="1"/>
      <w:marLeft w:val="0"/>
      <w:marRight w:val="0"/>
      <w:marTop w:val="0"/>
      <w:marBottom w:val="0"/>
      <w:divBdr>
        <w:top w:val="none" w:sz="0" w:space="0" w:color="auto"/>
        <w:left w:val="none" w:sz="0" w:space="0" w:color="auto"/>
        <w:bottom w:val="none" w:sz="0" w:space="0" w:color="auto"/>
        <w:right w:val="none" w:sz="0" w:space="0" w:color="auto"/>
      </w:divBdr>
    </w:div>
    <w:div w:id="1403023548">
      <w:bodyDiv w:val="1"/>
      <w:marLeft w:val="0"/>
      <w:marRight w:val="0"/>
      <w:marTop w:val="0"/>
      <w:marBottom w:val="0"/>
      <w:divBdr>
        <w:top w:val="none" w:sz="0" w:space="0" w:color="auto"/>
        <w:left w:val="none" w:sz="0" w:space="0" w:color="auto"/>
        <w:bottom w:val="none" w:sz="0" w:space="0" w:color="auto"/>
        <w:right w:val="none" w:sz="0" w:space="0" w:color="auto"/>
      </w:divBdr>
      <w:divsChild>
        <w:div w:id="519853370">
          <w:marLeft w:val="0"/>
          <w:marRight w:val="0"/>
          <w:marTop w:val="0"/>
          <w:marBottom w:val="0"/>
          <w:divBdr>
            <w:top w:val="single" w:sz="2" w:space="0" w:color="auto"/>
            <w:left w:val="single" w:sz="2" w:space="0" w:color="auto"/>
            <w:bottom w:val="single" w:sz="2" w:space="0" w:color="auto"/>
            <w:right w:val="single" w:sz="2" w:space="0" w:color="auto"/>
          </w:divBdr>
          <w:divsChild>
            <w:div w:id="40791719">
              <w:marLeft w:val="0"/>
              <w:marRight w:val="0"/>
              <w:marTop w:val="0"/>
              <w:marBottom w:val="0"/>
              <w:divBdr>
                <w:top w:val="single" w:sz="2" w:space="0" w:color="auto"/>
                <w:left w:val="single" w:sz="2" w:space="0" w:color="auto"/>
                <w:bottom w:val="single" w:sz="2" w:space="0" w:color="auto"/>
                <w:right w:val="single" w:sz="2" w:space="0" w:color="auto"/>
              </w:divBdr>
              <w:divsChild>
                <w:div w:id="4761512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05742354">
          <w:marLeft w:val="0"/>
          <w:marRight w:val="0"/>
          <w:marTop w:val="0"/>
          <w:marBottom w:val="0"/>
          <w:divBdr>
            <w:top w:val="single" w:sz="2" w:space="0" w:color="auto"/>
            <w:left w:val="single" w:sz="2" w:space="0" w:color="auto"/>
            <w:bottom w:val="single" w:sz="2" w:space="0" w:color="auto"/>
            <w:right w:val="single" w:sz="2" w:space="0" w:color="auto"/>
          </w:divBdr>
          <w:divsChild>
            <w:div w:id="794450443">
              <w:marLeft w:val="0"/>
              <w:marRight w:val="0"/>
              <w:marTop w:val="0"/>
              <w:marBottom w:val="0"/>
              <w:divBdr>
                <w:top w:val="single" w:sz="2" w:space="0" w:color="auto"/>
                <w:left w:val="single" w:sz="2" w:space="0" w:color="auto"/>
                <w:bottom w:val="single" w:sz="2" w:space="0" w:color="auto"/>
                <w:right w:val="single" w:sz="2" w:space="0" w:color="auto"/>
              </w:divBdr>
              <w:divsChild>
                <w:div w:id="444888877">
                  <w:marLeft w:val="0"/>
                  <w:marRight w:val="0"/>
                  <w:marTop w:val="0"/>
                  <w:marBottom w:val="0"/>
                  <w:divBdr>
                    <w:top w:val="single" w:sz="2" w:space="0" w:color="auto"/>
                    <w:left w:val="single" w:sz="2" w:space="0" w:color="auto"/>
                    <w:bottom w:val="single" w:sz="2" w:space="0" w:color="auto"/>
                    <w:right w:val="single" w:sz="2" w:space="0" w:color="auto"/>
                  </w:divBdr>
                  <w:divsChild>
                    <w:div w:id="9040699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418595679">
      <w:bodyDiv w:val="1"/>
      <w:marLeft w:val="0"/>
      <w:marRight w:val="0"/>
      <w:marTop w:val="0"/>
      <w:marBottom w:val="0"/>
      <w:divBdr>
        <w:top w:val="none" w:sz="0" w:space="0" w:color="auto"/>
        <w:left w:val="none" w:sz="0" w:space="0" w:color="auto"/>
        <w:bottom w:val="none" w:sz="0" w:space="0" w:color="auto"/>
        <w:right w:val="none" w:sz="0" w:space="0" w:color="auto"/>
      </w:divBdr>
    </w:div>
    <w:div w:id="1449007114">
      <w:bodyDiv w:val="1"/>
      <w:marLeft w:val="0"/>
      <w:marRight w:val="0"/>
      <w:marTop w:val="0"/>
      <w:marBottom w:val="0"/>
      <w:divBdr>
        <w:top w:val="none" w:sz="0" w:space="0" w:color="auto"/>
        <w:left w:val="none" w:sz="0" w:space="0" w:color="auto"/>
        <w:bottom w:val="none" w:sz="0" w:space="0" w:color="auto"/>
        <w:right w:val="none" w:sz="0" w:space="0" w:color="auto"/>
      </w:divBdr>
    </w:div>
    <w:div w:id="1462962217">
      <w:bodyDiv w:val="1"/>
      <w:marLeft w:val="0"/>
      <w:marRight w:val="0"/>
      <w:marTop w:val="0"/>
      <w:marBottom w:val="0"/>
      <w:divBdr>
        <w:top w:val="none" w:sz="0" w:space="0" w:color="auto"/>
        <w:left w:val="none" w:sz="0" w:space="0" w:color="auto"/>
        <w:bottom w:val="none" w:sz="0" w:space="0" w:color="auto"/>
        <w:right w:val="none" w:sz="0" w:space="0" w:color="auto"/>
      </w:divBdr>
    </w:div>
    <w:div w:id="1471095193">
      <w:bodyDiv w:val="1"/>
      <w:marLeft w:val="0"/>
      <w:marRight w:val="0"/>
      <w:marTop w:val="0"/>
      <w:marBottom w:val="0"/>
      <w:divBdr>
        <w:top w:val="none" w:sz="0" w:space="0" w:color="auto"/>
        <w:left w:val="none" w:sz="0" w:space="0" w:color="auto"/>
        <w:bottom w:val="none" w:sz="0" w:space="0" w:color="auto"/>
        <w:right w:val="none" w:sz="0" w:space="0" w:color="auto"/>
      </w:divBdr>
      <w:divsChild>
        <w:div w:id="420950655">
          <w:marLeft w:val="0"/>
          <w:marRight w:val="0"/>
          <w:marTop w:val="0"/>
          <w:marBottom w:val="0"/>
          <w:divBdr>
            <w:top w:val="single" w:sz="2" w:space="0" w:color="auto"/>
            <w:left w:val="single" w:sz="2" w:space="0" w:color="auto"/>
            <w:bottom w:val="single" w:sz="2" w:space="0" w:color="auto"/>
            <w:right w:val="single" w:sz="2" w:space="0" w:color="auto"/>
          </w:divBdr>
          <w:divsChild>
            <w:div w:id="1781294378">
              <w:marLeft w:val="0"/>
              <w:marRight w:val="0"/>
              <w:marTop w:val="0"/>
              <w:marBottom w:val="0"/>
              <w:divBdr>
                <w:top w:val="single" w:sz="2" w:space="0" w:color="auto"/>
                <w:left w:val="single" w:sz="2" w:space="0" w:color="auto"/>
                <w:bottom w:val="single" w:sz="2" w:space="0" w:color="auto"/>
                <w:right w:val="single" w:sz="2" w:space="0" w:color="auto"/>
              </w:divBdr>
              <w:divsChild>
                <w:div w:id="142542064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475636137">
      <w:bodyDiv w:val="1"/>
      <w:marLeft w:val="0"/>
      <w:marRight w:val="0"/>
      <w:marTop w:val="0"/>
      <w:marBottom w:val="0"/>
      <w:divBdr>
        <w:top w:val="none" w:sz="0" w:space="0" w:color="auto"/>
        <w:left w:val="none" w:sz="0" w:space="0" w:color="auto"/>
        <w:bottom w:val="none" w:sz="0" w:space="0" w:color="auto"/>
        <w:right w:val="none" w:sz="0" w:space="0" w:color="auto"/>
      </w:divBdr>
    </w:div>
    <w:div w:id="1478834883">
      <w:bodyDiv w:val="1"/>
      <w:marLeft w:val="0"/>
      <w:marRight w:val="0"/>
      <w:marTop w:val="0"/>
      <w:marBottom w:val="0"/>
      <w:divBdr>
        <w:top w:val="none" w:sz="0" w:space="0" w:color="auto"/>
        <w:left w:val="none" w:sz="0" w:space="0" w:color="auto"/>
        <w:bottom w:val="none" w:sz="0" w:space="0" w:color="auto"/>
        <w:right w:val="none" w:sz="0" w:space="0" w:color="auto"/>
      </w:divBdr>
    </w:div>
    <w:div w:id="1487935800">
      <w:bodyDiv w:val="1"/>
      <w:marLeft w:val="0"/>
      <w:marRight w:val="0"/>
      <w:marTop w:val="0"/>
      <w:marBottom w:val="0"/>
      <w:divBdr>
        <w:top w:val="none" w:sz="0" w:space="0" w:color="auto"/>
        <w:left w:val="none" w:sz="0" w:space="0" w:color="auto"/>
        <w:bottom w:val="none" w:sz="0" w:space="0" w:color="auto"/>
        <w:right w:val="none" w:sz="0" w:space="0" w:color="auto"/>
      </w:divBdr>
    </w:div>
    <w:div w:id="1490637294">
      <w:bodyDiv w:val="1"/>
      <w:marLeft w:val="0"/>
      <w:marRight w:val="0"/>
      <w:marTop w:val="0"/>
      <w:marBottom w:val="0"/>
      <w:divBdr>
        <w:top w:val="none" w:sz="0" w:space="0" w:color="auto"/>
        <w:left w:val="none" w:sz="0" w:space="0" w:color="auto"/>
        <w:bottom w:val="none" w:sz="0" w:space="0" w:color="auto"/>
        <w:right w:val="none" w:sz="0" w:space="0" w:color="auto"/>
      </w:divBdr>
    </w:div>
    <w:div w:id="1494637260">
      <w:bodyDiv w:val="1"/>
      <w:marLeft w:val="0"/>
      <w:marRight w:val="0"/>
      <w:marTop w:val="0"/>
      <w:marBottom w:val="0"/>
      <w:divBdr>
        <w:top w:val="none" w:sz="0" w:space="0" w:color="auto"/>
        <w:left w:val="none" w:sz="0" w:space="0" w:color="auto"/>
        <w:bottom w:val="none" w:sz="0" w:space="0" w:color="auto"/>
        <w:right w:val="none" w:sz="0" w:space="0" w:color="auto"/>
      </w:divBdr>
      <w:divsChild>
        <w:div w:id="874804761">
          <w:marLeft w:val="0"/>
          <w:marRight w:val="0"/>
          <w:marTop w:val="0"/>
          <w:marBottom w:val="0"/>
          <w:divBdr>
            <w:top w:val="none" w:sz="0" w:space="0" w:color="auto"/>
            <w:left w:val="none" w:sz="0" w:space="0" w:color="auto"/>
            <w:bottom w:val="none" w:sz="0" w:space="0" w:color="auto"/>
            <w:right w:val="none" w:sz="0" w:space="0" w:color="auto"/>
          </w:divBdr>
          <w:divsChild>
            <w:div w:id="716586940">
              <w:marLeft w:val="0"/>
              <w:marRight w:val="0"/>
              <w:marTop w:val="0"/>
              <w:marBottom w:val="0"/>
              <w:divBdr>
                <w:top w:val="none" w:sz="0" w:space="0" w:color="auto"/>
                <w:left w:val="none" w:sz="0" w:space="0" w:color="auto"/>
                <w:bottom w:val="none" w:sz="0" w:space="0" w:color="auto"/>
                <w:right w:val="none" w:sz="0" w:space="0" w:color="auto"/>
              </w:divBdr>
              <w:divsChild>
                <w:div w:id="791899828">
                  <w:marLeft w:val="0"/>
                  <w:marRight w:val="0"/>
                  <w:marTop w:val="0"/>
                  <w:marBottom w:val="0"/>
                  <w:divBdr>
                    <w:top w:val="none" w:sz="0" w:space="0" w:color="auto"/>
                    <w:left w:val="none" w:sz="0" w:space="0" w:color="auto"/>
                    <w:bottom w:val="none" w:sz="0" w:space="0" w:color="auto"/>
                    <w:right w:val="none" w:sz="0" w:space="0" w:color="auto"/>
                  </w:divBdr>
                  <w:divsChild>
                    <w:div w:id="748697982">
                      <w:marLeft w:val="0"/>
                      <w:marRight w:val="0"/>
                      <w:marTop w:val="0"/>
                      <w:marBottom w:val="0"/>
                      <w:divBdr>
                        <w:top w:val="none" w:sz="0" w:space="0" w:color="auto"/>
                        <w:left w:val="none" w:sz="0" w:space="0" w:color="auto"/>
                        <w:bottom w:val="none" w:sz="0" w:space="0" w:color="auto"/>
                        <w:right w:val="none" w:sz="0" w:space="0" w:color="auto"/>
                      </w:divBdr>
                      <w:divsChild>
                        <w:div w:id="1085298195">
                          <w:marLeft w:val="0"/>
                          <w:marRight w:val="0"/>
                          <w:marTop w:val="0"/>
                          <w:marBottom w:val="0"/>
                          <w:divBdr>
                            <w:top w:val="none" w:sz="0" w:space="0" w:color="auto"/>
                            <w:left w:val="none" w:sz="0" w:space="0" w:color="auto"/>
                            <w:bottom w:val="none" w:sz="0" w:space="0" w:color="auto"/>
                            <w:right w:val="none" w:sz="0" w:space="0" w:color="auto"/>
                          </w:divBdr>
                          <w:divsChild>
                            <w:div w:id="75243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6915413">
      <w:bodyDiv w:val="1"/>
      <w:marLeft w:val="0"/>
      <w:marRight w:val="0"/>
      <w:marTop w:val="0"/>
      <w:marBottom w:val="0"/>
      <w:divBdr>
        <w:top w:val="none" w:sz="0" w:space="0" w:color="auto"/>
        <w:left w:val="none" w:sz="0" w:space="0" w:color="auto"/>
        <w:bottom w:val="none" w:sz="0" w:space="0" w:color="auto"/>
        <w:right w:val="none" w:sz="0" w:space="0" w:color="auto"/>
      </w:divBdr>
    </w:div>
    <w:div w:id="1522234819">
      <w:bodyDiv w:val="1"/>
      <w:marLeft w:val="0"/>
      <w:marRight w:val="0"/>
      <w:marTop w:val="0"/>
      <w:marBottom w:val="0"/>
      <w:divBdr>
        <w:top w:val="none" w:sz="0" w:space="0" w:color="auto"/>
        <w:left w:val="none" w:sz="0" w:space="0" w:color="auto"/>
        <w:bottom w:val="none" w:sz="0" w:space="0" w:color="auto"/>
        <w:right w:val="none" w:sz="0" w:space="0" w:color="auto"/>
      </w:divBdr>
    </w:div>
    <w:div w:id="1524057245">
      <w:bodyDiv w:val="1"/>
      <w:marLeft w:val="0"/>
      <w:marRight w:val="0"/>
      <w:marTop w:val="0"/>
      <w:marBottom w:val="0"/>
      <w:divBdr>
        <w:top w:val="none" w:sz="0" w:space="0" w:color="auto"/>
        <w:left w:val="none" w:sz="0" w:space="0" w:color="auto"/>
        <w:bottom w:val="none" w:sz="0" w:space="0" w:color="auto"/>
        <w:right w:val="none" w:sz="0" w:space="0" w:color="auto"/>
      </w:divBdr>
    </w:div>
    <w:div w:id="1525512789">
      <w:bodyDiv w:val="1"/>
      <w:marLeft w:val="0"/>
      <w:marRight w:val="0"/>
      <w:marTop w:val="0"/>
      <w:marBottom w:val="0"/>
      <w:divBdr>
        <w:top w:val="none" w:sz="0" w:space="0" w:color="auto"/>
        <w:left w:val="none" w:sz="0" w:space="0" w:color="auto"/>
        <w:bottom w:val="none" w:sz="0" w:space="0" w:color="auto"/>
        <w:right w:val="none" w:sz="0" w:space="0" w:color="auto"/>
      </w:divBdr>
    </w:div>
    <w:div w:id="1530410397">
      <w:bodyDiv w:val="1"/>
      <w:marLeft w:val="0"/>
      <w:marRight w:val="0"/>
      <w:marTop w:val="0"/>
      <w:marBottom w:val="0"/>
      <w:divBdr>
        <w:top w:val="none" w:sz="0" w:space="0" w:color="auto"/>
        <w:left w:val="none" w:sz="0" w:space="0" w:color="auto"/>
        <w:bottom w:val="none" w:sz="0" w:space="0" w:color="auto"/>
        <w:right w:val="none" w:sz="0" w:space="0" w:color="auto"/>
      </w:divBdr>
    </w:div>
    <w:div w:id="1539972978">
      <w:bodyDiv w:val="1"/>
      <w:marLeft w:val="0"/>
      <w:marRight w:val="0"/>
      <w:marTop w:val="0"/>
      <w:marBottom w:val="0"/>
      <w:divBdr>
        <w:top w:val="none" w:sz="0" w:space="0" w:color="auto"/>
        <w:left w:val="none" w:sz="0" w:space="0" w:color="auto"/>
        <w:bottom w:val="none" w:sz="0" w:space="0" w:color="auto"/>
        <w:right w:val="none" w:sz="0" w:space="0" w:color="auto"/>
      </w:divBdr>
      <w:divsChild>
        <w:div w:id="2102681524">
          <w:marLeft w:val="0"/>
          <w:marRight w:val="0"/>
          <w:marTop w:val="0"/>
          <w:marBottom w:val="0"/>
          <w:divBdr>
            <w:top w:val="single" w:sz="2" w:space="0" w:color="auto"/>
            <w:left w:val="single" w:sz="2" w:space="0" w:color="auto"/>
            <w:bottom w:val="single" w:sz="2" w:space="0" w:color="auto"/>
            <w:right w:val="single" w:sz="2" w:space="0" w:color="auto"/>
          </w:divBdr>
          <w:divsChild>
            <w:div w:id="1203790668">
              <w:marLeft w:val="0"/>
              <w:marRight w:val="0"/>
              <w:marTop w:val="0"/>
              <w:marBottom w:val="0"/>
              <w:divBdr>
                <w:top w:val="single" w:sz="2" w:space="0" w:color="auto"/>
                <w:left w:val="single" w:sz="2" w:space="0" w:color="auto"/>
                <w:bottom w:val="single" w:sz="2" w:space="0" w:color="auto"/>
                <w:right w:val="single" w:sz="2" w:space="0" w:color="auto"/>
              </w:divBdr>
              <w:divsChild>
                <w:div w:id="160009301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00355746">
          <w:marLeft w:val="0"/>
          <w:marRight w:val="0"/>
          <w:marTop w:val="0"/>
          <w:marBottom w:val="0"/>
          <w:divBdr>
            <w:top w:val="single" w:sz="2" w:space="0" w:color="auto"/>
            <w:left w:val="single" w:sz="2" w:space="0" w:color="auto"/>
            <w:bottom w:val="single" w:sz="2" w:space="0" w:color="auto"/>
            <w:right w:val="single" w:sz="2" w:space="0" w:color="auto"/>
          </w:divBdr>
          <w:divsChild>
            <w:div w:id="1833788588">
              <w:marLeft w:val="0"/>
              <w:marRight w:val="0"/>
              <w:marTop w:val="0"/>
              <w:marBottom w:val="0"/>
              <w:divBdr>
                <w:top w:val="single" w:sz="2" w:space="0" w:color="auto"/>
                <w:left w:val="single" w:sz="2" w:space="0" w:color="auto"/>
                <w:bottom w:val="single" w:sz="2" w:space="0" w:color="auto"/>
                <w:right w:val="single" w:sz="2" w:space="0" w:color="auto"/>
              </w:divBdr>
              <w:divsChild>
                <w:div w:id="1540435547">
                  <w:marLeft w:val="0"/>
                  <w:marRight w:val="0"/>
                  <w:marTop w:val="0"/>
                  <w:marBottom w:val="0"/>
                  <w:divBdr>
                    <w:top w:val="single" w:sz="2" w:space="0" w:color="auto"/>
                    <w:left w:val="single" w:sz="2" w:space="0" w:color="auto"/>
                    <w:bottom w:val="single" w:sz="2" w:space="0" w:color="auto"/>
                    <w:right w:val="single" w:sz="2" w:space="0" w:color="auto"/>
                  </w:divBdr>
                  <w:divsChild>
                    <w:div w:id="23150083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540051421">
      <w:bodyDiv w:val="1"/>
      <w:marLeft w:val="0"/>
      <w:marRight w:val="0"/>
      <w:marTop w:val="0"/>
      <w:marBottom w:val="0"/>
      <w:divBdr>
        <w:top w:val="none" w:sz="0" w:space="0" w:color="auto"/>
        <w:left w:val="none" w:sz="0" w:space="0" w:color="auto"/>
        <w:bottom w:val="none" w:sz="0" w:space="0" w:color="auto"/>
        <w:right w:val="none" w:sz="0" w:space="0" w:color="auto"/>
      </w:divBdr>
    </w:div>
    <w:div w:id="1541822517">
      <w:bodyDiv w:val="1"/>
      <w:marLeft w:val="0"/>
      <w:marRight w:val="0"/>
      <w:marTop w:val="0"/>
      <w:marBottom w:val="0"/>
      <w:divBdr>
        <w:top w:val="none" w:sz="0" w:space="0" w:color="auto"/>
        <w:left w:val="none" w:sz="0" w:space="0" w:color="auto"/>
        <w:bottom w:val="none" w:sz="0" w:space="0" w:color="auto"/>
        <w:right w:val="none" w:sz="0" w:space="0" w:color="auto"/>
      </w:divBdr>
    </w:div>
    <w:div w:id="1542279772">
      <w:bodyDiv w:val="1"/>
      <w:marLeft w:val="0"/>
      <w:marRight w:val="0"/>
      <w:marTop w:val="0"/>
      <w:marBottom w:val="0"/>
      <w:divBdr>
        <w:top w:val="none" w:sz="0" w:space="0" w:color="auto"/>
        <w:left w:val="none" w:sz="0" w:space="0" w:color="auto"/>
        <w:bottom w:val="none" w:sz="0" w:space="0" w:color="auto"/>
        <w:right w:val="none" w:sz="0" w:space="0" w:color="auto"/>
      </w:divBdr>
      <w:divsChild>
        <w:div w:id="124200768">
          <w:marLeft w:val="446"/>
          <w:marRight w:val="0"/>
          <w:marTop w:val="0"/>
          <w:marBottom w:val="0"/>
          <w:divBdr>
            <w:top w:val="none" w:sz="0" w:space="0" w:color="auto"/>
            <w:left w:val="none" w:sz="0" w:space="0" w:color="auto"/>
            <w:bottom w:val="none" w:sz="0" w:space="0" w:color="auto"/>
            <w:right w:val="none" w:sz="0" w:space="0" w:color="auto"/>
          </w:divBdr>
        </w:div>
      </w:divsChild>
    </w:div>
    <w:div w:id="1562717312">
      <w:bodyDiv w:val="1"/>
      <w:marLeft w:val="0"/>
      <w:marRight w:val="0"/>
      <w:marTop w:val="0"/>
      <w:marBottom w:val="0"/>
      <w:divBdr>
        <w:top w:val="none" w:sz="0" w:space="0" w:color="auto"/>
        <w:left w:val="none" w:sz="0" w:space="0" w:color="auto"/>
        <w:bottom w:val="none" w:sz="0" w:space="0" w:color="auto"/>
        <w:right w:val="none" w:sz="0" w:space="0" w:color="auto"/>
      </w:divBdr>
    </w:div>
    <w:div w:id="1566994111">
      <w:bodyDiv w:val="1"/>
      <w:marLeft w:val="0"/>
      <w:marRight w:val="0"/>
      <w:marTop w:val="0"/>
      <w:marBottom w:val="0"/>
      <w:divBdr>
        <w:top w:val="none" w:sz="0" w:space="0" w:color="auto"/>
        <w:left w:val="none" w:sz="0" w:space="0" w:color="auto"/>
        <w:bottom w:val="none" w:sz="0" w:space="0" w:color="auto"/>
        <w:right w:val="none" w:sz="0" w:space="0" w:color="auto"/>
      </w:divBdr>
    </w:div>
    <w:div w:id="1576475914">
      <w:bodyDiv w:val="1"/>
      <w:marLeft w:val="0"/>
      <w:marRight w:val="0"/>
      <w:marTop w:val="0"/>
      <w:marBottom w:val="0"/>
      <w:divBdr>
        <w:top w:val="none" w:sz="0" w:space="0" w:color="auto"/>
        <w:left w:val="none" w:sz="0" w:space="0" w:color="auto"/>
        <w:bottom w:val="none" w:sz="0" w:space="0" w:color="auto"/>
        <w:right w:val="none" w:sz="0" w:space="0" w:color="auto"/>
      </w:divBdr>
    </w:div>
    <w:div w:id="1580209372">
      <w:bodyDiv w:val="1"/>
      <w:marLeft w:val="0"/>
      <w:marRight w:val="0"/>
      <w:marTop w:val="0"/>
      <w:marBottom w:val="0"/>
      <w:divBdr>
        <w:top w:val="none" w:sz="0" w:space="0" w:color="auto"/>
        <w:left w:val="none" w:sz="0" w:space="0" w:color="auto"/>
        <w:bottom w:val="none" w:sz="0" w:space="0" w:color="auto"/>
        <w:right w:val="none" w:sz="0" w:space="0" w:color="auto"/>
      </w:divBdr>
    </w:div>
    <w:div w:id="1583446845">
      <w:bodyDiv w:val="1"/>
      <w:marLeft w:val="0"/>
      <w:marRight w:val="0"/>
      <w:marTop w:val="0"/>
      <w:marBottom w:val="0"/>
      <w:divBdr>
        <w:top w:val="none" w:sz="0" w:space="0" w:color="auto"/>
        <w:left w:val="none" w:sz="0" w:space="0" w:color="auto"/>
        <w:bottom w:val="none" w:sz="0" w:space="0" w:color="auto"/>
        <w:right w:val="none" w:sz="0" w:space="0" w:color="auto"/>
      </w:divBdr>
    </w:div>
    <w:div w:id="1586449279">
      <w:bodyDiv w:val="1"/>
      <w:marLeft w:val="0"/>
      <w:marRight w:val="0"/>
      <w:marTop w:val="0"/>
      <w:marBottom w:val="0"/>
      <w:divBdr>
        <w:top w:val="none" w:sz="0" w:space="0" w:color="auto"/>
        <w:left w:val="none" w:sz="0" w:space="0" w:color="auto"/>
        <w:bottom w:val="none" w:sz="0" w:space="0" w:color="auto"/>
        <w:right w:val="none" w:sz="0" w:space="0" w:color="auto"/>
      </w:divBdr>
    </w:div>
    <w:div w:id="1589997672">
      <w:bodyDiv w:val="1"/>
      <w:marLeft w:val="0"/>
      <w:marRight w:val="0"/>
      <w:marTop w:val="0"/>
      <w:marBottom w:val="0"/>
      <w:divBdr>
        <w:top w:val="none" w:sz="0" w:space="0" w:color="auto"/>
        <w:left w:val="none" w:sz="0" w:space="0" w:color="auto"/>
        <w:bottom w:val="none" w:sz="0" w:space="0" w:color="auto"/>
        <w:right w:val="none" w:sz="0" w:space="0" w:color="auto"/>
      </w:divBdr>
    </w:div>
    <w:div w:id="1594632611">
      <w:bodyDiv w:val="1"/>
      <w:marLeft w:val="0"/>
      <w:marRight w:val="0"/>
      <w:marTop w:val="0"/>
      <w:marBottom w:val="0"/>
      <w:divBdr>
        <w:top w:val="none" w:sz="0" w:space="0" w:color="auto"/>
        <w:left w:val="none" w:sz="0" w:space="0" w:color="auto"/>
        <w:bottom w:val="none" w:sz="0" w:space="0" w:color="auto"/>
        <w:right w:val="none" w:sz="0" w:space="0" w:color="auto"/>
      </w:divBdr>
    </w:div>
    <w:div w:id="1599945026">
      <w:bodyDiv w:val="1"/>
      <w:marLeft w:val="0"/>
      <w:marRight w:val="0"/>
      <w:marTop w:val="0"/>
      <w:marBottom w:val="0"/>
      <w:divBdr>
        <w:top w:val="none" w:sz="0" w:space="0" w:color="auto"/>
        <w:left w:val="none" w:sz="0" w:space="0" w:color="auto"/>
        <w:bottom w:val="none" w:sz="0" w:space="0" w:color="auto"/>
        <w:right w:val="none" w:sz="0" w:space="0" w:color="auto"/>
      </w:divBdr>
    </w:div>
    <w:div w:id="1600866234">
      <w:bodyDiv w:val="1"/>
      <w:marLeft w:val="0"/>
      <w:marRight w:val="0"/>
      <w:marTop w:val="0"/>
      <w:marBottom w:val="0"/>
      <w:divBdr>
        <w:top w:val="none" w:sz="0" w:space="0" w:color="auto"/>
        <w:left w:val="none" w:sz="0" w:space="0" w:color="auto"/>
        <w:bottom w:val="none" w:sz="0" w:space="0" w:color="auto"/>
        <w:right w:val="none" w:sz="0" w:space="0" w:color="auto"/>
      </w:divBdr>
    </w:div>
    <w:div w:id="1602833360">
      <w:bodyDiv w:val="1"/>
      <w:marLeft w:val="0"/>
      <w:marRight w:val="0"/>
      <w:marTop w:val="0"/>
      <w:marBottom w:val="0"/>
      <w:divBdr>
        <w:top w:val="none" w:sz="0" w:space="0" w:color="auto"/>
        <w:left w:val="none" w:sz="0" w:space="0" w:color="auto"/>
        <w:bottom w:val="none" w:sz="0" w:space="0" w:color="auto"/>
        <w:right w:val="none" w:sz="0" w:space="0" w:color="auto"/>
      </w:divBdr>
    </w:div>
    <w:div w:id="1606697000">
      <w:bodyDiv w:val="1"/>
      <w:marLeft w:val="0"/>
      <w:marRight w:val="0"/>
      <w:marTop w:val="0"/>
      <w:marBottom w:val="0"/>
      <w:divBdr>
        <w:top w:val="none" w:sz="0" w:space="0" w:color="auto"/>
        <w:left w:val="none" w:sz="0" w:space="0" w:color="auto"/>
        <w:bottom w:val="none" w:sz="0" w:space="0" w:color="auto"/>
        <w:right w:val="none" w:sz="0" w:space="0" w:color="auto"/>
      </w:divBdr>
    </w:div>
    <w:div w:id="1617760296">
      <w:bodyDiv w:val="1"/>
      <w:marLeft w:val="0"/>
      <w:marRight w:val="0"/>
      <w:marTop w:val="0"/>
      <w:marBottom w:val="0"/>
      <w:divBdr>
        <w:top w:val="none" w:sz="0" w:space="0" w:color="auto"/>
        <w:left w:val="none" w:sz="0" w:space="0" w:color="auto"/>
        <w:bottom w:val="none" w:sz="0" w:space="0" w:color="auto"/>
        <w:right w:val="none" w:sz="0" w:space="0" w:color="auto"/>
      </w:divBdr>
    </w:div>
    <w:div w:id="1618098615">
      <w:bodyDiv w:val="1"/>
      <w:marLeft w:val="0"/>
      <w:marRight w:val="0"/>
      <w:marTop w:val="0"/>
      <w:marBottom w:val="0"/>
      <w:divBdr>
        <w:top w:val="none" w:sz="0" w:space="0" w:color="auto"/>
        <w:left w:val="none" w:sz="0" w:space="0" w:color="auto"/>
        <w:bottom w:val="none" w:sz="0" w:space="0" w:color="auto"/>
        <w:right w:val="none" w:sz="0" w:space="0" w:color="auto"/>
      </w:divBdr>
    </w:div>
    <w:div w:id="1624120456">
      <w:bodyDiv w:val="1"/>
      <w:marLeft w:val="0"/>
      <w:marRight w:val="0"/>
      <w:marTop w:val="0"/>
      <w:marBottom w:val="0"/>
      <w:divBdr>
        <w:top w:val="none" w:sz="0" w:space="0" w:color="auto"/>
        <w:left w:val="none" w:sz="0" w:space="0" w:color="auto"/>
        <w:bottom w:val="none" w:sz="0" w:space="0" w:color="auto"/>
        <w:right w:val="none" w:sz="0" w:space="0" w:color="auto"/>
      </w:divBdr>
    </w:div>
    <w:div w:id="1633320161">
      <w:bodyDiv w:val="1"/>
      <w:marLeft w:val="0"/>
      <w:marRight w:val="0"/>
      <w:marTop w:val="0"/>
      <w:marBottom w:val="0"/>
      <w:divBdr>
        <w:top w:val="none" w:sz="0" w:space="0" w:color="auto"/>
        <w:left w:val="none" w:sz="0" w:space="0" w:color="auto"/>
        <w:bottom w:val="none" w:sz="0" w:space="0" w:color="auto"/>
        <w:right w:val="none" w:sz="0" w:space="0" w:color="auto"/>
      </w:divBdr>
    </w:div>
    <w:div w:id="1652783528">
      <w:bodyDiv w:val="1"/>
      <w:marLeft w:val="0"/>
      <w:marRight w:val="0"/>
      <w:marTop w:val="0"/>
      <w:marBottom w:val="0"/>
      <w:divBdr>
        <w:top w:val="none" w:sz="0" w:space="0" w:color="auto"/>
        <w:left w:val="none" w:sz="0" w:space="0" w:color="auto"/>
        <w:bottom w:val="none" w:sz="0" w:space="0" w:color="auto"/>
        <w:right w:val="none" w:sz="0" w:space="0" w:color="auto"/>
      </w:divBdr>
    </w:div>
    <w:div w:id="1655720089">
      <w:bodyDiv w:val="1"/>
      <w:marLeft w:val="0"/>
      <w:marRight w:val="0"/>
      <w:marTop w:val="0"/>
      <w:marBottom w:val="0"/>
      <w:divBdr>
        <w:top w:val="none" w:sz="0" w:space="0" w:color="auto"/>
        <w:left w:val="none" w:sz="0" w:space="0" w:color="auto"/>
        <w:bottom w:val="none" w:sz="0" w:space="0" w:color="auto"/>
        <w:right w:val="none" w:sz="0" w:space="0" w:color="auto"/>
      </w:divBdr>
    </w:div>
    <w:div w:id="1665474884">
      <w:bodyDiv w:val="1"/>
      <w:marLeft w:val="0"/>
      <w:marRight w:val="0"/>
      <w:marTop w:val="0"/>
      <w:marBottom w:val="0"/>
      <w:divBdr>
        <w:top w:val="none" w:sz="0" w:space="0" w:color="auto"/>
        <w:left w:val="none" w:sz="0" w:space="0" w:color="auto"/>
        <w:bottom w:val="none" w:sz="0" w:space="0" w:color="auto"/>
        <w:right w:val="none" w:sz="0" w:space="0" w:color="auto"/>
      </w:divBdr>
    </w:div>
    <w:div w:id="1679236804">
      <w:bodyDiv w:val="1"/>
      <w:marLeft w:val="0"/>
      <w:marRight w:val="0"/>
      <w:marTop w:val="0"/>
      <w:marBottom w:val="0"/>
      <w:divBdr>
        <w:top w:val="none" w:sz="0" w:space="0" w:color="auto"/>
        <w:left w:val="none" w:sz="0" w:space="0" w:color="auto"/>
        <w:bottom w:val="none" w:sz="0" w:space="0" w:color="auto"/>
        <w:right w:val="none" w:sz="0" w:space="0" w:color="auto"/>
      </w:divBdr>
    </w:div>
    <w:div w:id="1690328938">
      <w:bodyDiv w:val="1"/>
      <w:marLeft w:val="0"/>
      <w:marRight w:val="0"/>
      <w:marTop w:val="0"/>
      <w:marBottom w:val="0"/>
      <w:divBdr>
        <w:top w:val="none" w:sz="0" w:space="0" w:color="auto"/>
        <w:left w:val="none" w:sz="0" w:space="0" w:color="auto"/>
        <w:bottom w:val="none" w:sz="0" w:space="0" w:color="auto"/>
        <w:right w:val="none" w:sz="0" w:space="0" w:color="auto"/>
      </w:divBdr>
    </w:div>
    <w:div w:id="1717853248">
      <w:bodyDiv w:val="1"/>
      <w:marLeft w:val="0"/>
      <w:marRight w:val="0"/>
      <w:marTop w:val="0"/>
      <w:marBottom w:val="0"/>
      <w:divBdr>
        <w:top w:val="none" w:sz="0" w:space="0" w:color="auto"/>
        <w:left w:val="none" w:sz="0" w:space="0" w:color="auto"/>
        <w:bottom w:val="none" w:sz="0" w:space="0" w:color="auto"/>
        <w:right w:val="none" w:sz="0" w:space="0" w:color="auto"/>
      </w:divBdr>
    </w:div>
    <w:div w:id="1722749674">
      <w:bodyDiv w:val="1"/>
      <w:marLeft w:val="0"/>
      <w:marRight w:val="0"/>
      <w:marTop w:val="0"/>
      <w:marBottom w:val="0"/>
      <w:divBdr>
        <w:top w:val="none" w:sz="0" w:space="0" w:color="auto"/>
        <w:left w:val="none" w:sz="0" w:space="0" w:color="auto"/>
        <w:bottom w:val="none" w:sz="0" w:space="0" w:color="auto"/>
        <w:right w:val="none" w:sz="0" w:space="0" w:color="auto"/>
      </w:divBdr>
    </w:div>
    <w:div w:id="1729262337">
      <w:bodyDiv w:val="1"/>
      <w:marLeft w:val="0"/>
      <w:marRight w:val="0"/>
      <w:marTop w:val="0"/>
      <w:marBottom w:val="0"/>
      <w:divBdr>
        <w:top w:val="none" w:sz="0" w:space="0" w:color="auto"/>
        <w:left w:val="none" w:sz="0" w:space="0" w:color="auto"/>
        <w:bottom w:val="none" w:sz="0" w:space="0" w:color="auto"/>
        <w:right w:val="none" w:sz="0" w:space="0" w:color="auto"/>
      </w:divBdr>
    </w:div>
    <w:div w:id="1737582114">
      <w:bodyDiv w:val="1"/>
      <w:marLeft w:val="0"/>
      <w:marRight w:val="0"/>
      <w:marTop w:val="0"/>
      <w:marBottom w:val="0"/>
      <w:divBdr>
        <w:top w:val="none" w:sz="0" w:space="0" w:color="auto"/>
        <w:left w:val="none" w:sz="0" w:space="0" w:color="auto"/>
        <w:bottom w:val="none" w:sz="0" w:space="0" w:color="auto"/>
        <w:right w:val="none" w:sz="0" w:space="0" w:color="auto"/>
      </w:divBdr>
    </w:div>
    <w:div w:id="1743671887">
      <w:bodyDiv w:val="1"/>
      <w:marLeft w:val="0"/>
      <w:marRight w:val="0"/>
      <w:marTop w:val="0"/>
      <w:marBottom w:val="0"/>
      <w:divBdr>
        <w:top w:val="none" w:sz="0" w:space="0" w:color="auto"/>
        <w:left w:val="none" w:sz="0" w:space="0" w:color="auto"/>
        <w:bottom w:val="none" w:sz="0" w:space="0" w:color="auto"/>
        <w:right w:val="none" w:sz="0" w:space="0" w:color="auto"/>
      </w:divBdr>
    </w:div>
    <w:div w:id="1745107214">
      <w:bodyDiv w:val="1"/>
      <w:marLeft w:val="0"/>
      <w:marRight w:val="0"/>
      <w:marTop w:val="0"/>
      <w:marBottom w:val="0"/>
      <w:divBdr>
        <w:top w:val="none" w:sz="0" w:space="0" w:color="auto"/>
        <w:left w:val="none" w:sz="0" w:space="0" w:color="auto"/>
        <w:bottom w:val="none" w:sz="0" w:space="0" w:color="auto"/>
        <w:right w:val="none" w:sz="0" w:space="0" w:color="auto"/>
      </w:divBdr>
    </w:div>
    <w:div w:id="1768696526">
      <w:bodyDiv w:val="1"/>
      <w:marLeft w:val="0"/>
      <w:marRight w:val="0"/>
      <w:marTop w:val="0"/>
      <w:marBottom w:val="0"/>
      <w:divBdr>
        <w:top w:val="none" w:sz="0" w:space="0" w:color="auto"/>
        <w:left w:val="none" w:sz="0" w:space="0" w:color="auto"/>
        <w:bottom w:val="none" w:sz="0" w:space="0" w:color="auto"/>
        <w:right w:val="none" w:sz="0" w:space="0" w:color="auto"/>
      </w:divBdr>
      <w:divsChild>
        <w:div w:id="195000451">
          <w:marLeft w:val="0"/>
          <w:marRight w:val="0"/>
          <w:marTop w:val="0"/>
          <w:marBottom w:val="0"/>
          <w:divBdr>
            <w:top w:val="none" w:sz="0" w:space="0" w:color="auto"/>
            <w:left w:val="none" w:sz="0" w:space="0" w:color="auto"/>
            <w:bottom w:val="none" w:sz="0" w:space="0" w:color="auto"/>
            <w:right w:val="none" w:sz="0" w:space="0" w:color="auto"/>
          </w:divBdr>
        </w:div>
      </w:divsChild>
    </w:div>
    <w:div w:id="1774544798">
      <w:bodyDiv w:val="1"/>
      <w:marLeft w:val="0"/>
      <w:marRight w:val="0"/>
      <w:marTop w:val="0"/>
      <w:marBottom w:val="0"/>
      <w:divBdr>
        <w:top w:val="none" w:sz="0" w:space="0" w:color="auto"/>
        <w:left w:val="none" w:sz="0" w:space="0" w:color="auto"/>
        <w:bottom w:val="none" w:sz="0" w:space="0" w:color="auto"/>
        <w:right w:val="none" w:sz="0" w:space="0" w:color="auto"/>
      </w:divBdr>
    </w:div>
    <w:div w:id="1780758343">
      <w:bodyDiv w:val="1"/>
      <w:marLeft w:val="0"/>
      <w:marRight w:val="0"/>
      <w:marTop w:val="0"/>
      <w:marBottom w:val="0"/>
      <w:divBdr>
        <w:top w:val="none" w:sz="0" w:space="0" w:color="auto"/>
        <w:left w:val="none" w:sz="0" w:space="0" w:color="auto"/>
        <w:bottom w:val="none" w:sz="0" w:space="0" w:color="auto"/>
        <w:right w:val="none" w:sz="0" w:space="0" w:color="auto"/>
      </w:divBdr>
    </w:div>
    <w:div w:id="1815945844">
      <w:bodyDiv w:val="1"/>
      <w:marLeft w:val="0"/>
      <w:marRight w:val="0"/>
      <w:marTop w:val="0"/>
      <w:marBottom w:val="0"/>
      <w:divBdr>
        <w:top w:val="none" w:sz="0" w:space="0" w:color="auto"/>
        <w:left w:val="none" w:sz="0" w:space="0" w:color="auto"/>
        <w:bottom w:val="none" w:sz="0" w:space="0" w:color="auto"/>
        <w:right w:val="none" w:sz="0" w:space="0" w:color="auto"/>
      </w:divBdr>
    </w:div>
    <w:div w:id="1838883313">
      <w:bodyDiv w:val="1"/>
      <w:marLeft w:val="0"/>
      <w:marRight w:val="0"/>
      <w:marTop w:val="0"/>
      <w:marBottom w:val="0"/>
      <w:divBdr>
        <w:top w:val="none" w:sz="0" w:space="0" w:color="auto"/>
        <w:left w:val="none" w:sz="0" w:space="0" w:color="auto"/>
        <w:bottom w:val="none" w:sz="0" w:space="0" w:color="auto"/>
        <w:right w:val="none" w:sz="0" w:space="0" w:color="auto"/>
      </w:divBdr>
    </w:div>
    <w:div w:id="1840850094">
      <w:bodyDiv w:val="1"/>
      <w:marLeft w:val="0"/>
      <w:marRight w:val="0"/>
      <w:marTop w:val="0"/>
      <w:marBottom w:val="0"/>
      <w:divBdr>
        <w:top w:val="none" w:sz="0" w:space="0" w:color="auto"/>
        <w:left w:val="none" w:sz="0" w:space="0" w:color="auto"/>
        <w:bottom w:val="none" w:sz="0" w:space="0" w:color="auto"/>
        <w:right w:val="none" w:sz="0" w:space="0" w:color="auto"/>
      </w:divBdr>
    </w:div>
    <w:div w:id="1869414516">
      <w:bodyDiv w:val="1"/>
      <w:marLeft w:val="0"/>
      <w:marRight w:val="0"/>
      <w:marTop w:val="0"/>
      <w:marBottom w:val="0"/>
      <w:divBdr>
        <w:top w:val="none" w:sz="0" w:space="0" w:color="auto"/>
        <w:left w:val="none" w:sz="0" w:space="0" w:color="auto"/>
        <w:bottom w:val="none" w:sz="0" w:space="0" w:color="auto"/>
        <w:right w:val="none" w:sz="0" w:space="0" w:color="auto"/>
      </w:divBdr>
    </w:div>
    <w:div w:id="1873765750">
      <w:bodyDiv w:val="1"/>
      <w:marLeft w:val="0"/>
      <w:marRight w:val="0"/>
      <w:marTop w:val="0"/>
      <w:marBottom w:val="0"/>
      <w:divBdr>
        <w:top w:val="none" w:sz="0" w:space="0" w:color="auto"/>
        <w:left w:val="none" w:sz="0" w:space="0" w:color="auto"/>
        <w:bottom w:val="none" w:sz="0" w:space="0" w:color="auto"/>
        <w:right w:val="none" w:sz="0" w:space="0" w:color="auto"/>
      </w:divBdr>
    </w:div>
    <w:div w:id="1878541712">
      <w:bodyDiv w:val="1"/>
      <w:marLeft w:val="0"/>
      <w:marRight w:val="0"/>
      <w:marTop w:val="0"/>
      <w:marBottom w:val="0"/>
      <w:divBdr>
        <w:top w:val="none" w:sz="0" w:space="0" w:color="auto"/>
        <w:left w:val="none" w:sz="0" w:space="0" w:color="auto"/>
        <w:bottom w:val="none" w:sz="0" w:space="0" w:color="auto"/>
        <w:right w:val="none" w:sz="0" w:space="0" w:color="auto"/>
      </w:divBdr>
    </w:div>
    <w:div w:id="1883058432">
      <w:bodyDiv w:val="1"/>
      <w:marLeft w:val="0"/>
      <w:marRight w:val="0"/>
      <w:marTop w:val="0"/>
      <w:marBottom w:val="0"/>
      <w:divBdr>
        <w:top w:val="none" w:sz="0" w:space="0" w:color="auto"/>
        <w:left w:val="none" w:sz="0" w:space="0" w:color="auto"/>
        <w:bottom w:val="none" w:sz="0" w:space="0" w:color="auto"/>
        <w:right w:val="none" w:sz="0" w:space="0" w:color="auto"/>
      </w:divBdr>
    </w:div>
    <w:div w:id="1887832626">
      <w:bodyDiv w:val="1"/>
      <w:marLeft w:val="0"/>
      <w:marRight w:val="0"/>
      <w:marTop w:val="0"/>
      <w:marBottom w:val="0"/>
      <w:divBdr>
        <w:top w:val="none" w:sz="0" w:space="0" w:color="auto"/>
        <w:left w:val="none" w:sz="0" w:space="0" w:color="auto"/>
        <w:bottom w:val="none" w:sz="0" w:space="0" w:color="auto"/>
        <w:right w:val="none" w:sz="0" w:space="0" w:color="auto"/>
      </w:divBdr>
    </w:div>
    <w:div w:id="1910311104">
      <w:bodyDiv w:val="1"/>
      <w:marLeft w:val="0"/>
      <w:marRight w:val="0"/>
      <w:marTop w:val="0"/>
      <w:marBottom w:val="0"/>
      <w:divBdr>
        <w:top w:val="none" w:sz="0" w:space="0" w:color="auto"/>
        <w:left w:val="none" w:sz="0" w:space="0" w:color="auto"/>
        <w:bottom w:val="none" w:sz="0" w:space="0" w:color="auto"/>
        <w:right w:val="none" w:sz="0" w:space="0" w:color="auto"/>
      </w:divBdr>
    </w:div>
    <w:div w:id="1918899993">
      <w:bodyDiv w:val="1"/>
      <w:marLeft w:val="0"/>
      <w:marRight w:val="0"/>
      <w:marTop w:val="0"/>
      <w:marBottom w:val="0"/>
      <w:divBdr>
        <w:top w:val="none" w:sz="0" w:space="0" w:color="auto"/>
        <w:left w:val="none" w:sz="0" w:space="0" w:color="auto"/>
        <w:bottom w:val="none" w:sz="0" w:space="0" w:color="auto"/>
        <w:right w:val="none" w:sz="0" w:space="0" w:color="auto"/>
      </w:divBdr>
      <w:divsChild>
        <w:div w:id="988241535">
          <w:marLeft w:val="0"/>
          <w:marRight w:val="0"/>
          <w:marTop w:val="0"/>
          <w:marBottom w:val="0"/>
          <w:divBdr>
            <w:top w:val="single" w:sz="2" w:space="0" w:color="auto"/>
            <w:left w:val="single" w:sz="2" w:space="0" w:color="auto"/>
            <w:bottom w:val="single" w:sz="2" w:space="0" w:color="auto"/>
            <w:right w:val="single" w:sz="2" w:space="0" w:color="auto"/>
          </w:divBdr>
          <w:divsChild>
            <w:div w:id="601456203">
              <w:marLeft w:val="0"/>
              <w:marRight w:val="0"/>
              <w:marTop w:val="0"/>
              <w:marBottom w:val="0"/>
              <w:divBdr>
                <w:top w:val="single" w:sz="2" w:space="0" w:color="auto"/>
                <w:left w:val="single" w:sz="2" w:space="0" w:color="auto"/>
                <w:bottom w:val="single" w:sz="2" w:space="0" w:color="auto"/>
                <w:right w:val="single" w:sz="2" w:space="0" w:color="auto"/>
              </w:divBdr>
              <w:divsChild>
                <w:div w:id="167329612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25072017">
      <w:bodyDiv w:val="1"/>
      <w:marLeft w:val="0"/>
      <w:marRight w:val="0"/>
      <w:marTop w:val="0"/>
      <w:marBottom w:val="0"/>
      <w:divBdr>
        <w:top w:val="none" w:sz="0" w:space="0" w:color="auto"/>
        <w:left w:val="none" w:sz="0" w:space="0" w:color="auto"/>
        <w:bottom w:val="none" w:sz="0" w:space="0" w:color="auto"/>
        <w:right w:val="none" w:sz="0" w:space="0" w:color="auto"/>
      </w:divBdr>
    </w:div>
    <w:div w:id="1928074055">
      <w:bodyDiv w:val="1"/>
      <w:marLeft w:val="0"/>
      <w:marRight w:val="0"/>
      <w:marTop w:val="0"/>
      <w:marBottom w:val="0"/>
      <w:divBdr>
        <w:top w:val="none" w:sz="0" w:space="0" w:color="auto"/>
        <w:left w:val="none" w:sz="0" w:space="0" w:color="auto"/>
        <w:bottom w:val="none" w:sz="0" w:space="0" w:color="auto"/>
        <w:right w:val="none" w:sz="0" w:space="0" w:color="auto"/>
      </w:divBdr>
    </w:div>
    <w:div w:id="1953123226">
      <w:bodyDiv w:val="1"/>
      <w:marLeft w:val="0"/>
      <w:marRight w:val="0"/>
      <w:marTop w:val="0"/>
      <w:marBottom w:val="0"/>
      <w:divBdr>
        <w:top w:val="none" w:sz="0" w:space="0" w:color="auto"/>
        <w:left w:val="none" w:sz="0" w:space="0" w:color="auto"/>
        <w:bottom w:val="none" w:sz="0" w:space="0" w:color="auto"/>
        <w:right w:val="none" w:sz="0" w:space="0" w:color="auto"/>
      </w:divBdr>
    </w:div>
    <w:div w:id="1957785514">
      <w:bodyDiv w:val="1"/>
      <w:marLeft w:val="0"/>
      <w:marRight w:val="0"/>
      <w:marTop w:val="0"/>
      <w:marBottom w:val="0"/>
      <w:divBdr>
        <w:top w:val="none" w:sz="0" w:space="0" w:color="auto"/>
        <w:left w:val="none" w:sz="0" w:space="0" w:color="auto"/>
        <w:bottom w:val="none" w:sz="0" w:space="0" w:color="auto"/>
        <w:right w:val="none" w:sz="0" w:space="0" w:color="auto"/>
      </w:divBdr>
    </w:div>
    <w:div w:id="1962567537">
      <w:bodyDiv w:val="1"/>
      <w:marLeft w:val="0"/>
      <w:marRight w:val="0"/>
      <w:marTop w:val="0"/>
      <w:marBottom w:val="0"/>
      <w:divBdr>
        <w:top w:val="none" w:sz="0" w:space="0" w:color="auto"/>
        <w:left w:val="none" w:sz="0" w:space="0" w:color="auto"/>
        <w:bottom w:val="none" w:sz="0" w:space="0" w:color="auto"/>
        <w:right w:val="none" w:sz="0" w:space="0" w:color="auto"/>
      </w:divBdr>
    </w:div>
    <w:div w:id="1972133623">
      <w:bodyDiv w:val="1"/>
      <w:marLeft w:val="0"/>
      <w:marRight w:val="0"/>
      <w:marTop w:val="0"/>
      <w:marBottom w:val="0"/>
      <w:divBdr>
        <w:top w:val="none" w:sz="0" w:space="0" w:color="auto"/>
        <w:left w:val="none" w:sz="0" w:space="0" w:color="auto"/>
        <w:bottom w:val="none" w:sz="0" w:space="0" w:color="auto"/>
        <w:right w:val="none" w:sz="0" w:space="0" w:color="auto"/>
      </w:divBdr>
    </w:div>
    <w:div w:id="1973709558">
      <w:bodyDiv w:val="1"/>
      <w:marLeft w:val="0"/>
      <w:marRight w:val="0"/>
      <w:marTop w:val="0"/>
      <w:marBottom w:val="0"/>
      <w:divBdr>
        <w:top w:val="none" w:sz="0" w:space="0" w:color="auto"/>
        <w:left w:val="none" w:sz="0" w:space="0" w:color="auto"/>
        <w:bottom w:val="none" w:sz="0" w:space="0" w:color="auto"/>
        <w:right w:val="none" w:sz="0" w:space="0" w:color="auto"/>
      </w:divBdr>
    </w:div>
    <w:div w:id="1977758553">
      <w:bodyDiv w:val="1"/>
      <w:marLeft w:val="0"/>
      <w:marRight w:val="0"/>
      <w:marTop w:val="0"/>
      <w:marBottom w:val="0"/>
      <w:divBdr>
        <w:top w:val="none" w:sz="0" w:space="0" w:color="auto"/>
        <w:left w:val="none" w:sz="0" w:space="0" w:color="auto"/>
        <w:bottom w:val="none" w:sz="0" w:space="0" w:color="auto"/>
        <w:right w:val="none" w:sz="0" w:space="0" w:color="auto"/>
      </w:divBdr>
    </w:div>
    <w:div w:id="1984657717">
      <w:bodyDiv w:val="1"/>
      <w:marLeft w:val="0"/>
      <w:marRight w:val="0"/>
      <w:marTop w:val="0"/>
      <w:marBottom w:val="0"/>
      <w:divBdr>
        <w:top w:val="none" w:sz="0" w:space="0" w:color="auto"/>
        <w:left w:val="none" w:sz="0" w:space="0" w:color="auto"/>
        <w:bottom w:val="none" w:sz="0" w:space="0" w:color="auto"/>
        <w:right w:val="none" w:sz="0" w:space="0" w:color="auto"/>
      </w:divBdr>
    </w:div>
    <w:div w:id="2003271235">
      <w:bodyDiv w:val="1"/>
      <w:marLeft w:val="0"/>
      <w:marRight w:val="0"/>
      <w:marTop w:val="0"/>
      <w:marBottom w:val="0"/>
      <w:divBdr>
        <w:top w:val="none" w:sz="0" w:space="0" w:color="auto"/>
        <w:left w:val="none" w:sz="0" w:space="0" w:color="auto"/>
        <w:bottom w:val="none" w:sz="0" w:space="0" w:color="auto"/>
        <w:right w:val="none" w:sz="0" w:space="0" w:color="auto"/>
      </w:divBdr>
    </w:div>
    <w:div w:id="2003773314">
      <w:bodyDiv w:val="1"/>
      <w:marLeft w:val="0"/>
      <w:marRight w:val="0"/>
      <w:marTop w:val="0"/>
      <w:marBottom w:val="0"/>
      <w:divBdr>
        <w:top w:val="none" w:sz="0" w:space="0" w:color="auto"/>
        <w:left w:val="none" w:sz="0" w:space="0" w:color="auto"/>
        <w:bottom w:val="none" w:sz="0" w:space="0" w:color="auto"/>
        <w:right w:val="none" w:sz="0" w:space="0" w:color="auto"/>
      </w:divBdr>
    </w:div>
    <w:div w:id="2012173991">
      <w:bodyDiv w:val="1"/>
      <w:marLeft w:val="0"/>
      <w:marRight w:val="0"/>
      <w:marTop w:val="0"/>
      <w:marBottom w:val="0"/>
      <w:divBdr>
        <w:top w:val="none" w:sz="0" w:space="0" w:color="auto"/>
        <w:left w:val="none" w:sz="0" w:space="0" w:color="auto"/>
        <w:bottom w:val="none" w:sz="0" w:space="0" w:color="auto"/>
        <w:right w:val="none" w:sz="0" w:space="0" w:color="auto"/>
      </w:divBdr>
    </w:div>
    <w:div w:id="2036227022">
      <w:bodyDiv w:val="1"/>
      <w:marLeft w:val="0"/>
      <w:marRight w:val="0"/>
      <w:marTop w:val="0"/>
      <w:marBottom w:val="0"/>
      <w:divBdr>
        <w:top w:val="none" w:sz="0" w:space="0" w:color="auto"/>
        <w:left w:val="none" w:sz="0" w:space="0" w:color="auto"/>
        <w:bottom w:val="none" w:sz="0" w:space="0" w:color="auto"/>
        <w:right w:val="none" w:sz="0" w:space="0" w:color="auto"/>
      </w:divBdr>
    </w:div>
    <w:div w:id="2070879557">
      <w:bodyDiv w:val="1"/>
      <w:marLeft w:val="0"/>
      <w:marRight w:val="0"/>
      <w:marTop w:val="0"/>
      <w:marBottom w:val="0"/>
      <w:divBdr>
        <w:top w:val="none" w:sz="0" w:space="0" w:color="auto"/>
        <w:left w:val="none" w:sz="0" w:space="0" w:color="auto"/>
        <w:bottom w:val="none" w:sz="0" w:space="0" w:color="auto"/>
        <w:right w:val="none" w:sz="0" w:space="0" w:color="auto"/>
      </w:divBdr>
    </w:div>
    <w:div w:id="2072382223">
      <w:bodyDiv w:val="1"/>
      <w:marLeft w:val="0"/>
      <w:marRight w:val="0"/>
      <w:marTop w:val="0"/>
      <w:marBottom w:val="0"/>
      <w:divBdr>
        <w:top w:val="none" w:sz="0" w:space="0" w:color="auto"/>
        <w:left w:val="none" w:sz="0" w:space="0" w:color="auto"/>
        <w:bottom w:val="none" w:sz="0" w:space="0" w:color="auto"/>
        <w:right w:val="none" w:sz="0" w:space="0" w:color="auto"/>
      </w:divBdr>
      <w:divsChild>
        <w:div w:id="333842711">
          <w:marLeft w:val="0"/>
          <w:marRight w:val="0"/>
          <w:marTop w:val="0"/>
          <w:marBottom w:val="0"/>
          <w:divBdr>
            <w:top w:val="single" w:sz="2" w:space="0" w:color="auto"/>
            <w:left w:val="single" w:sz="2" w:space="0" w:color="auto"/>
            <w:bottom w:val="single" w:sz="2" w:space="0" w:color="auto"/>
            <w:right w:val="single" w:sz="2" w:space="0" w:color="auto"/>
          </w:divBdr>
          <w:divsChild>
            <w:div w:id="1410158221">
              <w:marLeft w:val="0"/>
              <w:marRight w:val="0"/>
              <w:marTop w:val="0"/>
              <w:marBottom w:val="0"/>
              <w:divBdr>
                <w:top w:val="single" w:sz="2" w:space="0" w:color="auto"/>
                <w:left w:val="single" w:sz="2" w:space="0" w:color="auto"/>
                <w:bottom w:val="single" w:sz="2" w:space="0" w:color="auto"/>
                <w:right w:val="single" w:sz="2" w:space="0" w:color="auto"/>
              </w:divBdr>
              <w:divsChild>
                <w:div w:id="17720459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32734587">
          <w:marLeft w:val="0"/>
          <w:marRight w:val="0"/>
          <w:marTop w:val="0"/>
          <w:marBottom w:val="0"/>
          <w:divBdr>
            <w:top w:val="single" w:sz="2" w:space="0" w:color="auto"/>
            <w:left w:val="single" w:sz="2" w:space="0" w:color="auto"/>
            <w:bottom w:val="single" w:sz="2" w:space="0" w:color="auto"/>
            <w:right w:val="single" w:sz="2" w:space="0" w:color="auto"/>
          </w:divBdr>
          <w:divsChild>
            <w:div w:id="339544551">
              <w:marLeft w:val="0"/>
              <w:marRight w:val="0"/>
              <w:marTop w:val="0"/>
              <w:marBottom w:val="0"/>
              <w:divBdr>
                <w:top w:val="single" w:sz="2" w:space="0" w:color="auto"/>
                <w:left w:val="single" w:sz="2" w:space="0" w:color="auto"/>
                <w:bottom w:val="single" w:sz="2" w:space="0" w:color="auto"/>
                <w:right w:val="single" w:sz="2" w:space="0" w:color="auto"/>
              </w:divBdr>
              <w:divsChild>
                <w:div w:id="1839154675">
                  <w:marLeft w:val="0"/>
                  <w:marRight w:val="0"/>
                  <w:marTop w:val="0"/>
                  <w:marBottom w:val="0"/>
                  <w:divBdr>
                    <w:top w:val="single" w:sz="2" w:space="0" w:color="auto"/>
                    <w:left w:val="single" w:sz="2" w:space="0" w:color="auto"/>
                    <w:bottom w:val="single" w:sz="2" w:space="0" w:color="auto"/>
                    <w:right w:val="single" w:sz="2" w:space="0" w:color="auto"/>
                  </w:divBdr>
                  <w:divsChild>
                    <w:div w:id="115868834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080593624">
      <w:bodyDiv w:val="1"/>
      <w:marLeft w:val="0"/>
      <w:marRight w:val="0"/>
      <w:marTop w:val="0"/>
      <w:marBottom w:val="0"/>
      <w:divBdr>
        <w:top w:val="none" w:sz="0" w:space="0" w:color="auto"/>
        <w:left w:val="none" w:sz="0" w:space="0" w:color="auto"/>
        <w:bottom w:val="none" w:sz="0" w:space="0" w:color="auto"/>
        <w:right w:val="none" w:sz="0" w:space="0" w:color="auto"/>
      </w:divBdr>
    </w:div>
    <w:div w:id="2082630979">
      <w:bodyDiv w:val="1"/>
      <w:marLeft w:val="0"/>
      <w:marRight w:val="0"/>
      <w:marTop w:val="0"/>
      <w:marBottom w:val="0"/>
      <w:divBdr>
        <w:top w:val="none" w:sz="0" w:space="0" w:color="auto"/>
        <w:left w:val="none" w:sz="0" w:space="0" w:color="auto"/>
        <w:bottom w:val="none" w:sz="0" w:space="0" w:color="auto"/>
        <w:right w:val="none" w:sz="0" w:space="0" w:color="auto"/>
      </w:divBdr>
    </w:div>
    <w:div w:id="2109155614">
      <w:bodyDiv w:val="1"/>
      <w:marLeft w:val="0"/>
      <w:marRight w:val="0"/>
      <w:marTop w:val="0"/>
      <w:marBottom w:val="0"/>
      <w:divBdr>
        <w:top w:val="none" w:sz="0" w:space="0" w:color="auto"/>
        <w:left w:val="none" w:sz="0" w:space="0" w:color="auto"/>
        <w:bottom w:val="none" w:sz="0" w:space="0" w:color="auto"/>
        <w:right w:val="none" w:sz="0" w:space="0" w:color="auto"/>
      </w:divBdr>
    </w:div>
    <w:div w:id="2116093867">
      <w:bodyDiv w:val="1"/>
      <w:marLeft w:val="0"/>
      <w:marRight w:val="0"/>
      <w:marTop w:val="0"/>
      <w:marBottom w:val="0"/>
      <w:divBdr>
        <w:top w:val="none" w:sz="0" w:space="0" w:color="auto"/>
        <w:left w:val="none" w:sz="0" w:space="0" w:color="auto"/>
        <w:bottom w:val="none" w:sz="0" w:space="0" w:color="auto"/>
        <w:right w:val="none" w:sz="0" w:space="0" w:color="auto"/>
      </w:divBdr>
    </w:div>
    <w:div w:id="2125152188">
      <w:bodyDiv w:val="1"/>
      <w:marLeft w:val="0"/>
      <w:marRight w:val="0"/>
      <w:marTop w:val="0"/>
      <w:marBottom w:val="0"/>
      <w:divBdr>
        <w:top w:val="none" w:sz="0" w:space="0" w:color="auto"/>
        <w:left w:val="none" w:sz="0" w:space="0" w:color="auto"/>
        <w:bottom w:val="none" w:sz="0" w:space="0" w:color="auto"/>
        <w:right w:val="none" w:sz="0" w:space="0" w:color="auto"/>
      </w:divBdr>
    </w:div>
    <w:div w:id="2128621574">
      <w:bodyDiv w:val="1"/>
      <w:marLeft w:val="0"/>
      <w:marRight w:val="0"/>
      <w:marTop w:val="0"/>
      <w:marBottom w:val="0"/>
      <w:divBdr>
        <w:top w:val="none" w:sz="0" w:space="0" w:color="auto"/>
        <w:left w:val="none" w:sz="0" w:space="0" w:color="auto"/>
        <w:bottom w:val="none" w:sz="0" w:space="0" w:color="auto"/>
        <w:right w:val="none" w:sz="0" w:space="0" w:color="auto"/>
      </w:divBdr>
    </w:div>
    <w:div w:id="2129084094">
      <w:bodyDiv w:val="1"/>
      <w:marLeft w:val="0"/>
      <w:marRight w:val="0"/>
      <w:marTop w:val="0"/>
      <w:marBottom w:val="0"/>
      <w:divBdr>
        <w:top w:val="none" w:sz="0" w:space="0" w:color="auto"/>
        <w:left w:val="none" w:sz="0" w:space="0" w:color="auto"/>
        <w:bottom w:val="none" w:sz="0" w:space="0" w:color="auto"/>
        <w:right w:val="none" w:sz="0" w:space="0" w:color="auto"/>
      </w:divBdr>
    </w:div>
    <w:div w:id="21306646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돋움"/>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바탕"/>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4B953-493D-4ADA-959C-65021C27C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52</TotalTime>
  <Pages>11</Pages>
  <Words>5107</Words>
  <Characters>29110</Characters>
  <Application>Microsoft Office Word</Application>
  <DocSecurity>0</DocSecurity>
  <Lines>242</Lines>
  <Paragraphs>6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49</CharactersWithSpaces>
  <SharedDoc>false</SharedDoc>
  <HLinks>
    <vt:vector size="12" baseType="variant">
      <vt:variant>
        <vt:i4>1048600</vt:i4>
      </vt:variant>
      <vt:variant>
        <vt:i4>85</vt:i4>
      </vt:variant>
      <vt:variant>
        <vt:i4>0</vt:i4>
      </vt:variant>
      <vt:variant>
        <vt:i4>5</vt:i4>
      </vt:variant>
      <vt:variant>
        <vt:lpwstr>https://www.cancer.org/content/dam/cancer-org/research/cancer-facts-and-statistics/annual-cancer-facts-and-figures/2022/2022-cancer-facts-and-figures.pdf</vt:lpwstr>
      </vt:variant>
      <vt:variant>
        <vt:lpwstr/>
      </vt:variant>
      <vt:variant>
        <vt:i4>5308436</vt:i4>
      </vt:variant>
      <vt:variant>
        <vt:i4>0</vt:i4>
      </vt:variant>
      <vt:variant>
        <vt:i4>0</vt:i4>
      </vt:variant>
      <vt:variant>
        <vt:i4>5</vt:i4>
      </vt:variant>
      <vt:variant>
        <vt:lpwstr>https://pubs.rsna.org/page/ai/author-instruc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김경수</cp:lastModifiedBy>
  <cp:revision>1796</cp:revision>
  <dcterms:created xsi:type="dcterms:W3CDTF">2023-06-28T20:01:00Z</dcterms:created>
  <dcterms:modified xsi:type="dcterms:W3CDTF">2025-10-2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cc0fb398d973dda49beac552ed14e0b96fc48c47c54e367cc52a3029db619e</vt:lpwstr>
  </property>
</Properties>
</file>